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07079" w:rsidRPr="008A0434" w:rsidRDefault="00A07079" w:rsidP="003C00B8">
      <w:pPr>
        <w:spacing w:after="0"/>
        <w:jc w:val="center"/>
        <w:rPr>
          <w:rFonts w:ascii="TH Sarabun New" w:hAnsi="TH Sarabun New" w:cs="TH Sarabun New"/>
          <w:b/>
          <w:bCs/>
          <w:sz w:val="36"/>
          <w:szCs w:val="36"/>
        </w:rPr>
      </w:pPr>
      <w:r w:rsidRPr="008A0434">
        <w:rPr>
          <w:rFonts w:ascii="TH Sarabun New" w:hAnsi="TH Sarabun New" w:cs="TH Sarabun New"/>
          <w:b/>
          <w:bCs/>
          <w:sz w:val="36"/>
          <w:szCs w:val="36"/>
          <w:cs/>
        </w:rPr>
        <w:t xml:space="preserve">มาตรฐานการดำเนินงาน </w:t>
      </w:r>
    </w:p>
    <w:p w:rsidR="008A0434" w:rsidRPr="008A0434" w:rsidRDefault="00A07079" w:rsidP="003C00B8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6"/>
          <w:szCs w:val="36"/>
        </w:rPr>
      </w:pPr>
      <w:r w:rsidRPr="008A0434">
        <w:rPr>
          <w:rFonts w:ascii="TH Sarabun New" w:hAnsi="TH Sarabun New" w:cs="TH Sarabun New"/>
          <w:b/>
          <w:bCs/>
          <w:sz w:val="36"/>
          <w:szCs w:val="36"/>
        </w:rPr>
        <w:t>(Standard Operating Procedure: SOP)</w:t>
      </w:r>
    </w:p>
    <w:p w:rsidR="007E3769" w:rsidRPr="008A0434" w:rsidRDefault="007E3769" w:rsidP="007E3769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6"/>
          <w:szCs w:val="36"/>
        </w:rPr>
      </w:pPr>
      <w:r w:rsidRPr="008A0434">
        <w:rPr>
          <w:rFonts w:ascii="TH Sarabun New" w:hAnsi="TH Sarabun New" w:cs="TH Sarabun New"/>
          <w:b/>
          <w:bCs/>
          <w:sz w:val="36"/>
          <w:szCs w:val="36"/>
          <w:cs/>
        </w:rPr>
        <w:t>โครงการกำจัดพยาธิใบไม้ตับและมะเร็งท่อน้ำดีถวายเป็นพระราชกุศลฯ</w:t>
      </w:r>
    </w:p>
    <w:p w:rsidR="007E3769" w:rsidRPr="008A0434" w:rsidRDefault="007E3769" w:rsidP="007E3769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6"/>
          <w:szCs w:val="36"/>
          <w:cs/>
        </w:rPr>
      </w:pPr>
      <w:r w:rsidRPr="008A0434">
        <w:rPr>
          <w:rFonts w:ascii="TH Sarabun New" w:hAnsi="TH Sarabun New" w:cs="TH Sarabun New"/>
          <w:b/>
          <w:bCs/>
          <w:sz w:val="36"/>
          <w:szCs w:val="36"/>
          <w:cs/>
        </w:rPr>
        <w:t xml:space="preserve">พื้นที่ดำเนินการปี พ.ศ. </w:t>
      </w:r>
      <w:r w:rsidRPr="008A0434">
        <w:rPr>
          <w:rFonts w:ascii="TH Sarabun New" w:hAnsi="TH Sarabun New" w:cs="TH Sarabun New"/>
          <w:b/>
          <w:bCs/>
          <w:sz w:val="36"/>
          <w:szCs w:val="36"/>
        </w:rPr>
        <w:t xml:space="preserve">2560 </w:t>
      </w:r>
    </w:p>
    <w:p w:rsidR="00BD07EE" w:rsidRDefault="008A0434" w:rsidP="00BD07EE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 w:rsidRPr="008A0434">
        <w:rPr>
          <w:rFonts w:ascii="TH Sarabun New" w:hAnsi="TH Sarabun New" w:cs="TH Sarabun New"/>
          <w:b/>
          <w:bCs/>
          <w:sz w:val="32"/>
          <w:szCs w:val="32"/>
          <w:cs/>
        </w:rPr>
        <w:t>ความสำคัญ</w:t>
      </w:r>
    </w:p>
    <w:p w:rsidR="00056D99" w:rsidRPr="00BD07EE" w:rsidRDefault="008A0434" w:rsidP="00BD07EE">
      <w:pPr>
        <w:spacing w:after="0"/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0434">
        <w:rPr>
          <w:rFonts w:ascii="TH Sarabun New" w:hAnsi="TH Sarabun New" w:cs="TH Sarabun New"/>
          <w:sz w:val="32"/>
          <w:szCs w:val="32"/>
          <w:cs/>
        </w:rPr>
        <w:t>การติดเชื้อพยาธิใบไม้ตับ</w:t>
      </w:r>
      <w:r w:rsidRPr="008A0434">
        <w:rPr>
          <w:rFonts w:ascii="TH Sarabun New" w:hAnsi="TH Sarabun New" w:cs="TH Sarabun New"/>
          <w:i/>
          <w:iCs/>
          <w:sz w:val="32"/>
          <w:szCs w:val="32"/>
        </w:rPr>
        <w:t xml:space="preserve"> Opisthorchis viverrini</w:t>
      </w:r>
      <w:r w:rsidR="00FE612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8A0434">
        <w:rPr>
          <w:rFonts w:ascii="TH Sarabun New" w:hAnsi="TH Sarabun New" w:cs="TH Sarabun New"/>
          <w:sz w:val="32"/>
          <w:szCs w:val="32"/>
          <w:cs/>
        </w:rPr>
        <w:t>เป็นปัญหาสาธารณสุขพื้นฐานของภาคตะวันออกเฉียงเหนือ และภาคเหนือของประเทศมาเป็นเวลากว่า 96 ปี</w:t>
      </w:r>
      <w:r w:rsidR="00F25C0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8A0434">
        <w:rPr>
          <w:rFonts w:ascii="TH Sarabun New" w:hAnsi="TH Sarabun New" w:cs="TH Sarabun New"/>
          <w:sz w:val="32"/>
          <w:szCs w:val="32"/>
          <w:cs/>
        </w:rPr>
        <w:t>มีการประมาณการไว้ว่ามีผู้ติดเชื้อในประเทศไทยและลาวประมาณรวมกัน</w:t>
      </w:r>
      <w:r w:rsidRPr="008A0434">
        <w:rPr>
          <w:rFonts w:ascii="TH Sarabun New" w:hAnsi="TH Sarabun New" w:cs="TH Sarabun New"/>
          <w:sz w:val="32"/>
          <w:szCs w:val="32"/>
        </w:rPr>
        <w:t xml:space="preserve"> 10 </w:t>
      </w:r>
      <w:r w:rsidRPr="008A0434">
        <w:rPr>
          <w:rFonts w:ascii="TH Sarabun New" w:hAnsi="TH Sarabun New" w:cs="TH Sarabun New"/>
          <w:sz w:val="32"/>
          <w:szCs w:val="32"/>
          <w:cs/>
        </w:rPr>
        <w:t>ล้านคน</w:t>
      </w:r>
      <w:r w:rsidR="00F25C0E">
        <w:rPr>
          <w:rFonts w:ascii="TH Sarabun New" w:hAnsi="TH Sarabun New" w:cs="TH Sarabun New"/>
          <w:sz w:val="32"/>
          <w:szCs w:val="32"/>
        </w:rPr>
        <w:t xml:space="preserve"> </w:t>
      </w:r>
      <w:r w:rsidR="0013505D" w:rsidRPr="008A0434">
        <w:rPr>
          <w:rFonts w:ascii="TH Sarabun New" w:hAnsi="TH Sarabun New" w:cs="TH Sarabun New"/>
          <w:sz w:val="32"/>
          <w:szCs w:val="32"/>
        </w:rPr>
        <w:fldChar w:fldCharType="begin">
          <w:fldData xml:space="preserve">PEVuZE5vdGU+PENpdGU+PEF1dGhvcj5TaXRoaXRoYXdvcm48L0F1dGhvcj48WWVhcj4yMDAzPC9Z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=
</w:fldData>
        </w:fldChar>
      </w:r>
      <w:r w:rsidRPr="008A0434">
        <w:rPr>
          <w:rFonts w:ascii="TH Sarabun New" w:hAnsi="TH Sarabun New" w:cs="TH Sarabun New"/>
          <w:sz w:val="32"/>
          <w:szCs w:val="32"/>
        </w:rPr>
        <w:instrText xml:space="preserve"> ADDIN EN.CITE </w:instrText>
      </w:r>
      <w:r w:rsidR="0013505D" w:rsidRPr="008A0434">
        <w:rPr>
          <w:rFonts w:ascii="TH Sarabun New" w:hAnsi="TH Sarabun New" w:cs="TH Sarabun New"/>
          <w:sz w:val="32"/>
          <w:szCs w:val="32"/>
        </w:rPr>
        <w:fldChar w:fldCharType="begin">
          <w:fldData xml:space="preserve">PEVuZE5vdGU+PENpdGU+PEF1dGhvcj5TaXRoaXRoYXdvcm48L0F1dGhvcj48WWVhcj4yMDAzPC9Z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=
</w:fldData>
        </w:fldChar>
      </w:r>
      <w:r w:rsidRPr="008A0434">
        <w:rPr>
          <w:rFonts w:ascii="TH Sarabun New" w:hAnsi="TH Sarabun New" w:cs="TH Sarabun New"/>
          <w:sz w:val="32"/>
          <w:szCs w:val="32"/>
        </w:rPr>
        <w:instrText xml:space="preserve"> ADDIN EN.CITE.DATA </w:instrText>
      </w:r>
      <w:r w:rsidR="0013505D" w:rsidRPr="008A0434">
        <w:rPr>
          <w:rFonts w:ascii="TH Sarabun New" w:hAnsi="TH Sarabun New" w:cs="TH Sarabun New"/>
          <w:sz w:val="32"/>
          <w:szCs w:val="32"/>
        </w:rPr>
      </w:r>
      <w:r w:rsidR="0013505D" w:rsidRPr="008A0434">
        <w:rPr>
          <w:rFonts w:ascii="TH Sarabun New" w:hAnsi="TH Sarabun New" w:cs="TH Sarabun New"/>
          <w:sz w:val="32"/>
          <w:szCs w:val="32"/>
        </w:rPr>
        <w:fldChar w:fldCharType="end"/>
      </w:r>
      <w:r w:rsidR="0013505D" w:rsidRPr="008A0434">
        <w:rPr>
          <w:rFonts w:ascii="TH Sarabun New" w:hAnsi="TH Sarabun New" w:cs="TH Sarabun New"/>
          <w:sz w:val="32"/>
          <w:szCs w:val="32"/>
        </w:rPr>
      </w:r>
      <w:r w:rsidR="0013505D" w:rsidRPr="008A0434">
        <w:rPr>
          <w:rFonts w:ascii="TH Sarabun New" w:hAnsi="TH Sarabun New" w:cs="TH Sarabun New"/>
          <w:sz w:val="32"/>
          <w:szCs w:val="32"/>
        </w:rPr>
        <w:fldChar w:fldCharType="separate"/>
      </w:r>
      <w:r w:rsidRPr="008A0434">
        <w:rPr>
          <w:rFonts w:ascii="TH Sarabun New" w:hAnsi="TH Sarabun New" w:cs="TH Sarabun New"/>
          <w:noProof/>
          <w:sz w:val="32"/>
          <w:szCs w:val="32"/>
        </w:rPr>
        <w:t>(WHO, 1995; Sithithaworn and Haswell-Elkins, 2003; Sripa et al., 2011)</w:t>
      </w:r>
      <w:r w:rsidR="0013505D" w:rsidRPr="008A0434">
        <w:rPr>
          <w:rFonts w:ascii="TH Sarabun New" w:hAnsi="TH Sarabun New" w:cs="TH Sarabun New"/>
          <w:sz w:val="32"/>
          <w:szCs w:val="32"/>
        </w:rPr>
        <w:fldChar w:fldCharType="end"/>
      </w:r>
      <w:r w:rsidR="00F25C0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8A0434">
        <w:rPr>
          <w:rFonts w:ascii="TH Sarabun New" w:hAnsi="TH Sarabun New" w:cs="TH Sarabun New"/>
          <w:sz w:val="32"/>
          <w:szCs w:val="32"/>
          <w:cs/>
        </w:rPr>
        <w:t>การติดเชื้อพยาธิเป็นต้นเหตุของโรคระบบทางเดินน้ำดีหลายชนิด เช่นท่อน้ำดีอักเสบ</w:t>
      </w:r>
      <w:r w:rsidRPr="008A0434">
        <w:rPr>
          <w:rFonts w:ascii="TH Sarabun New" w:hAnsi="TH Sarabun New" w:cs="TH Sarabun New"/>
          <w:sz w:val="32"/>
          <w:szCs w:val="32"/>
        </w:rPr>
        <w:t xml:space="preserve">, </w:t>
      </w:r>
      <w:r w:rsidRPr="008A0434">
        <w:rPr>
          <w:rFonts w:ascii="TH Sarabun New" w:hAnsi="TH Sarabun New" w:cs="TH Sarabun New"/>
          <w:sz w:val="32"/>
          <w:szCs w:val="32"/>
          <w:cs/>
        </w:rPr>
        <w:t>ถุงน้ำดีอักเสบ</w:t>
      </w:r>
      <w:r w:rsidRPr="008A0434">
        <w:rPr>
          <w:rFonts w:ascii="TH Sarabun New" w:hAnsi="TH Sarabun New" w:cs="TH Sarabun New"/>
          <w:sz w:val="32"/>
          <w:szCs w:val="32"/>
        </w:rPr>
        <w:t xml:space="preserve">, </w:t>
      </w:r>
      <w:r w:rsidRPr="008A0434">
        <w:rPr>
          <w:rFonts w:ascii="TH Sarabun New" w:hAnsi="TH Sarabun New" w:cs="TH Sarabun New"/>
          <w:sz w:val="32"/>
          <w:szCs w:val="32"/>
          <w:cs/>
        </w:rPr>
        <w:t>นิ่วในถุงน้ำดีและภาวะท่อน้ำดีอุดตัน</w:t>
      </w:r>
      <w:r w:rsidR="00F25C0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8A0434">
        <w:rPr>
          <w:rFonts w:ascii="TH Sarabun New" w:hAnsi="TH Sarabun New" w:cs="TH Sarabun New"/>
          <w:sz w:val="32"/>
          <w:szCs w:val="32"/>
          <w:cs/>
        </w:rPr>
        <w:t>ผลการศึกษาระบาดวิทยาในคนและผลการทดลองในสัตว์ทดลองทำให้เชื่อได้ว่าพยาธิใบไม้ตับเป็นปัจจัยสำคัญของการเกิดมะเร็งท่อน้ำดี</w:t>
      </w:r>
    </w:p>
    <w:p w:rsidR="00056D99" w:rsidRPr="00056D99" w:rsidRDefault="00056D99" w:rsidP="00056D99">
      <w:pPr>
        <w:pStyle w:val="ListParagraph"/>
        <w:spacing w:after="0"/>
        <w:ind w:left="0" w:right="4" w:firstLine="709"/>
        <w:rPr>
          <w:rFonts w:ascii="TH Sarabun New" w:hAnsi="TH Sarabun New" w:cs="TH Sarabun New"/>
          <w:sz w:val="32"/>
          <w:szCs w:val="32"/>
        </w:rPr>
      </w:pPr>
      <w:r w:rsidRPr="00056D99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พยาธิใบไม้ตับ </w:t>
      </w:r>
      <w:r w:rsidRPr="00056D99">
        <w:rPr>
          <w:rFonts w:ascii="TH Sarabun New" w:hAnsi="TH Sarabun New" w:cs="TH Sarabun New"/>
          <w:b/>
          <w:bCs/>
          <w:sz w:val="32"/>
          <w:szCs w:val="32"/>
        </w:rPr>
        <w:t>(Liver flukes)</w:t>
      </w:r>
    </w:p>
    <w:p w:rsidR="00056D99" w:rsidRPr="00056D99" w:rsidRDefault="00056D99" w:rsidP="00056D99">
      <w:pPr>
        <w:spacing w:after="0"/>
        <w:rPr>
          <w:rFonts w:ascii="TH Sarabun New" w:hAnsi="TH Sarabun New" w:cs="TH Sarabun New"/>
          <w:b/>
          <w:bCs/>
          <w:sz w:val="32"/>
          <w:szCs w:val="32"/>
        </w:rPr>
      </w:pPr>
      <w:r w:rsidRPr="00056D99">
        <w:rPr>
          <w:rFonts w:ascii="TH Sarabun New" w:hAnsi="TH Sarabun New" w:cs="TH Sarabun New"/>
          <w:sz w:val="32"/>
          <w:szCs w:val="32"/>
        </w:rPr>
        <w:tab/>
      </w:r>
      <w:r w:rsidRPr="00056D99">
        <w:rPr>
          <w:rFonts w:ascii="TH Sarabun New" w:hAnsi="TH Sarabun New" w:cs="TH Sarabun New"/>
          <w:b/>
          <w:bCs/>
          <w:sz w:val="32"/>
          <w:szCs w:val="32"/>
          <w:cs/>
        </w:rPr>
        <w:t>รูปร่างลักษณะ</w:t>
      </w:r>
    </w:p>
    <w:p w:rsidR="006F4355" w:rsidRDefault="00FE612D" w:rsidP="00BD07EE">
      <w:pPr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anchor distT="0" distB="0" distL="114300" distR="114300" simplePos="0" relativeHeight="251831296" behindDoc="0" locked="0" layoutInCell="1" allowOverlap="1">
            <wp:simplePos x="0" y="0"/>
            <wp:positionH relativeFrom="column">
              <wp:posOffset>2192655</wp:posOffset>
            </wp:positionH>
            <wp:positionV relativeFrom="paragraph">
              <wp:posOffset>900430</wp:posOffset>
            </wp:positionV>
            <wp:extent cx="450215" cy="2000885"/>
            <wp:effectExtent l="0" t="0" r="0" b="0"/>
            <wp:wrapSquare wrapText="bothSides"/>
            <wp:docPr id="22" name="Picture 1" descr="I:\VDO พี่แตง\อ.ไพบูลย์\ov wormmmm copy copy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6" descr="I:\VDO พี่แตง\อ.ไพบูลย์\ov wormmmm copy copy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 l="64222" r="813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215" cy="20008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056D99" w:rsidRPr="00056D99">
        <w:rPr>
          <w:rFonts w:ascii="TH Sarabun New" w:hAnsi="TH Sarabun New" w:cs="TH Sarabun New"/>
          <w:sz w:val="32"/>
          <w:szCs w:val="32"/>
          <w:cs/>
        </w:rPr>
        <w:tab/>
        <w:t>ตัวเต็มวัย</w:t>
      </w:r>
      <w:r w:rsidR="00056D99" w:rsidRPr="00056D99">
        <w:rPr>
          <w:rFonts w:ascii="TH Sarabun New" w:hAnsi="TH Sarabun New" w:cs="TH Sarabun New"/>
          <w:sz w:val="32"/>
          <w:szCs w:val="32"/>
        </w:rPr>
        <w:t xml:space="preserve">: </w:t>
      </w:r>
      <w:r w:rsidR="00056D99" w:rsidRPr="00056D99">
        <w:rPr>
          <w:rFonts w:ascii="TH Sarabun New" w:hAnsi="TH Sarabun New" w:cs="TH Sarabun New"/>
          <w:sz w:val="32"/>
          <w:szCs w:val="32"/>
          <w:cs/>
        </w:rPr>
        <w:t xml:space="preserve">พยาธิใบไม้ตับ ชนิด </w:t>
      </w:r>
      <w:r w:rsidR="00056D99" w:rsidRPr="00056D99">
        <w:rPr>
          <w:rFonts w:ascii="TH Sarabun New" w:hAnsi="TH Sarabun New" w:cs="TH Sarabun New"/>
          <w:i/>
          <w:iCs/>
          <w:sz w:val="32"/>
          <w:szCs w:val="32"/>
        </w:rPr>
        <w:t>Opisthorchis viverrini</w:t>
      </w:r>
      <w:r w:rsidR="00F25C0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056D99" w:rsidRPr="00056D99">
        <w:rPr>
          <w:rFonts w:ascii="TH Sarabun New" w:hAnsi="TH Sarabun New" w:cs="TH Sarabun New"/>
          <w:sz w:val="32"/>
          <w:szCs w:val="32"/>
          <w:cs/>
        </w:rPr>
        <w:t xml:space="preserve">ซึ่งมีรูปร่างแบนคล้ายใบไม้ ลำตัวแบนยาวส่วนหน้าเรียวเล็ก ยาวเฉลี่ย </w:t>
      </w:r>
      <w:r w:rsidR="00056D99" w:rsidRPr="00056D99">
        <w:rPr>
          <w:rFonts w:ascii="TH Sarabun New" w:hAnsi="TH Sarabun New" w:cs="TH Sarabun New"/>
          <w:sz w:val="32"/>
          <w:szCs w:val="32"/>
        </w:rPr>
        <w:t>7.4</w:t>
      </w:r>
      <w:r w:rsidR="00056D99" w:rsidRPr="00056D99">
        <w:rPr>
          <w:rFonts w:ascii="TH Sarabun New" w:hAnsi="TH Sarabun New" w:cs="TH Sarabun New"/>
          <w:sz w:val="32"/>
          <w:szCs w:val="32"/>
          <w:cs/>
        </w:rPr>
        <w:t xml:space="preserve"> มม. กว้างเฉลี่ย </w:t>
      </w:r>
      <w:r w:rsidR="00056D99" w:rsidRPr="00056D99">
        <w:rPr>
          <w:rFonts w:ascii="TH Sarabun New" w:hAnsi="TH Sarabun New" w:cs="TH Sarabun New"/>
          <w:sz w:val="32"/>
          <w:szCs w:val="32"/>
        </w:rPr>
        <w:t xml:space="preserve">1.47 </w:t>
      </w:r>
      <w:r w:rsidR="00056D99" w:rsidRPr="00056D99">
        <w:rPr>
          <w:rFonts w:ascii="TH Sarabun New" w:hAnsi="TH Sarabun New" w:cs="TH Sarabun New"/>
          <w:sz w:val="32"/>
          <w:szCs w:val="32"/>
          <w:cs/>
        </w:rPr>
        <w:t>มม. ขณะยังมีชีวิตมีสีชมพูหรือแดง เมื่อตายลงสีจะซีดขาวลำตัวบางใสสามารถมองเห็นอวัยวะภายในได้</w:t>
      </w:r>
    </w:p>
    <w:p w:rsidR="00056D99" w:rsidRPr="00056D99" w:rsidRDefault="00056D99" w:rsidP="00BD07EE">
      <w:p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:rsidR="00056D99" w:rsidRPr="00056D99" w:rsidRDefault="00056D99" w:rsidP="00056D99">
      <w:pPr>
        <w:rPr>
          <w:rFonts w:ascii="TH Sarabun New" w:hAnsi="TH Sarabun New" w:cs="TH Sarabun New"/>
          <w:b/>
          <w:bCs/>
          <w:sz w:val="32"/>
          <w:szCs w:val="32"/>
        </w:rPr>
      </w:pPr>
    </w:p>
    <w:p w:rsidR="00056D99" w:rsidRPr="00056D99" w:rsidRDefault="00C21999" w:rsidP="00056D99">
      <w:pPr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noProof/>
          <w:sz w:val="32"/>
          <w:szCs w:val="32"/>
        </w:rPr>
        <w:drawing>
          <wp:anchor distT="0" distB="0" distL="114300" distR="114300" simplePos="0" relativeHeight="251962368" behindDoc="0" locked="0" layoutInCell="1" allowOverlap="1">
            <wp:simplePos x="0" y="0"/>
            <wp:positionH relativeFrom="column">
              <wp:posOffset>3517624</wp:posOffset>
            </wp:positionH>
            <wp:positionV relativeFrom="paragraph">
              <wp:posOffset>77911</wp:posOffset>
            </wp:positionV>
            <wp:extent cx="444776" cy="689113"/>
            <wp:effectExtent l="19050" t="0" r="0" b="0"/>
            <wp:wrapNone/>
            <wp:docPr id="33" name="Picture 32" descr="Eg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gg.jpg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4776" cy="689113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056D99" w:rsidRPr="00056D99" w:rsidRDefault="00056D99" w:rsidP="00056D99">
      <w:pPr>
        <w:rPr>
          <w:rFonts w:ascii="TH Sarabun New" w:hAnsi="TH Sarabun New" w:cs="TH Sarabun New"/>
          <w:b/>
          <w:bCs/>
          <w:sz w:val="32"/>
          <w:szCs w:val="32"/>
        </w:rPr>
      </w:pPr>
    </w:p>
    <w:p w:rsidR="00056D99" w:rsidRPr="00056D99" w:rsidRDefault="00056D99" w:rsidP="00056D99">
      <w:pPr>
        <w:rPr>
          <w:rFonts w:ascii="TH Sarabun New" w:hAnsi="TH Sarabun New" w:cs="TH Sarabun New"/>
          <w:b/>
          <w:bCs/>
          <w:sz w:val="32"/>
          <w:szCs w:val="32"/>
        </w:rPr>
      </w:pPr>
    </w:p>
    <w:p w:rsidR="00056D99" w:rsidRPr="00056D99" w:rsidRDefault="00056D99" w:rsidP="00056D99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  <w:cs/>
        </w:rPr>
        <w:tab/>
      </w:r>
      <w:r>
        <w:rPr>
          <w:rFonts w:ascii="TH Sarabun New" w:hAnsi="TH Sarabun New" w:cs="TH Sarabun New"/>
          <w:sz w:val="32"/>
          <w:szCs w:val="32"/>
          <w:cs/>
        </w:rPr>
        <w:tab/>
      </w:r>
      <w:r w:rsidR="00FE612D">
        <w:rPr>
          <w:rFonts w:ascii="TH Sarabun New" w:hAnsi="TH Sarabun New" w:cs="TH Sarabun New" w:hint="cs"/>
          <w:sz w:val="32"/>
          <w:szCs w:val="32"/>
          <w:cs/>
        </w:rPr>
        <w:t xml:space="preserve">                                </w:t>
      </w:r>
      <w:r w:rsidRPr="00056D99">
        <w:rPr>
          <w:rFonts w:ascii="TH Sarabun New" w:hAnsi="TH Sarabun New" w:cs="TH Sarabun New"/>
          <w:sz w:val="32"/>
          <w:szCs w:val="32"/>
        </w:rPr>
        <w:t>(A)</w:t>
      </w:r>
      <w:r>
        <w:rPr>
          <w:rFonts w:ascii="TH Sarabun New" w:hAnsi="TH Sarabun New" w:cs="TH Sarabun New" w:hint="cs"/>
          <w:sz w:val="32"/>
          <w:szCs w:val="32"/>
          <w:cs/>
        </w:rPr>
        <w:tab/>
      </w:r>
      <w:r>
        <w:rPr>
          <w:rFonts w:ascii="TH Sarabun New" w:hAnsi="TH Sarabun New" w:cs="TH Sarabun New" w:hint="cs"/>
          <w:sz w:val="32"/>
          <w:szCs w:val="32"/>
          <w:cs/>
        </w:rPr>
        <w:tab/>
      </w:r>
      <w:r w:rsidR="00FE612D">
        <w:rPr>
          <w:rFonts w:ascii="TH Sarabun New" w:hAnsi="TH Sarabun New" w:cs="TH Sarabun New" w:hint="cs"/>
          <w:sz w:val="32"/>
          <w:szCs w:val="32"/>
          <w:cs/>
        </w:rPr>
        <w:t xml:space="preserve">            </w:t>
      </w:r>
      <w:r>
        <w:rPr>
          <w:rFonts w:ascii="TH Sarabun New" w:hAnsi="TH Sarabun New" w:cs="TH Sarabun New"/>
          <w:sz w:val="32"/>
          <w:szCs w:val="32"/>
        </w:rPr>
        <w:t>(B)</w:t>
      </w:r>
    </w:p>
    <w:p w:rsidR="00056D99" w:rsidRPr="00BD07EE" w:rsidRDefault="00056D99" w:rsidP="00BD07EE">
      <w:pPr>
        <w:jc w:val="center"/>
        <w:rPr>
          <w:rFonts w:ascii="TH Sarabun New" w:hAnsi="TH Sarabun New" w:cs="TH Sarabun New"/>
          <w:i/>
          <w:iCs/>
          <w:sz w:val="32"/>
          <w:szCs w:val="32"/>
          <w:cs/>
        </w:rPr>
      </w:pPr>
      <w:r w:rsidRPr="00056D99">
        <w:rPr>
          <w:rFonts w:ascii="TH Sarabun New" w:hAnsi="TH Sarabun New" w:cs="TH Sarabun New"/>
          <w:sz w:val="32"/>
          <w:szCs w:val="32"/>
          <w:cs/>
        </w:rPr>
        <w:t xml:space="preserve">รูปร่างลักษณะตัวเต็มวัย </w:t>
      </w:r>
      <w:r w:rsidRPr="00056D99">
        <w:rPr>
          <w:rFonts w:ascii="TH Sarabun New" w:hAnsi="TH Sarabun New" w:cs="TH Sarabun New"/>
          <w:sz w:val="32"/>
          <w:szCs w:val="32"/>
        </w:rPr>
        <w:t xml:space="preserve">(A)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และไข่ </w:t>
      </w:r>
      <w:r w:rsidRPr="00056D99">
        <w:rPr>
          <w:rFonts w:ascii="TH Sarabun New" w:hAnsi="TH Sarabun New" w:cs="TH Sarabun New"/>
          <w:sz w:val="32"/>
          <w:szCs w:val="32"/>
        </w:rPr>
        <w:t xml:space="preserve">(B)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ของพยาธิใบไม้ตับ </w:t>
      </w:r>
      <w:r w:rsidRPr="00056D99">
        <w:rPr>
          <w:rFonts w:ascii="TH Sarabun New" w:hAnsi="TH Sarabun New" w:cs="TH Sarabun New"/>
          <w:i/>
          <w:iCs/>
          <w:sz w:val="32"/>
          <w:szCs w:val="32"/>
        </w:rPr>
        <w:t>Opisthorchis viverrini</w:t>
      </w:r>
    </w:p>
    <w:p w:rsidR="00056D99" w:rsidRPr="00056D99" w:rsidRDefault="00056D99" w:rsidP="006C138D">
      <w:pPr>
        <w:spacing w:after="0"/>
        <w:rPr>
          <w:rFonts w:ascii="TH Sarabun New" w:hAnsi="TH Sarabun New" w:cs="TH Sarabun New"/>
          <w:b/>
          <w:bCs/>
          <w:sz w:val="32"/>
          <w:szCs w:val="32"/>
        </w:rPr>
      </w:pPr>
      <w:r w:rsidRPr="00056D99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ab/>
        <w:t>วงจรชีวิต</w:t>
      </w:r>
    </w:p>
    <w:p w:rsidR="00056D99" w:rsidRPr="00B2233E" w:rsidRDefault="00056D99" w:rsidP="00B2233E">
      <w:pPr>
        <w:spacing w:after="0"/>
        <w:jc w:val="thaiDistribute"/>
        <w:rPr>
          <w:rFonts w:ascii="TH Sarabun New" w:hAnsi="TH Sarabun New" w:cs="TH Sarabun New"/>
          <w:sz w:val="32"/>
          <w:szCs w:val="32"/>
        </w:rPr>
      </w:pPr>
      <w:r w:rsidRPr="00056D99">
        <w:rPr>
          <w:rFonts w:ascii="TH Sarabun New" w:hAnsi="TH Sarabun New" w:cs="TH Sarabun New"/>
          <w:b/>
          <w:bCs/>
          <w:sz w:val="32"/>
          <w:szCs w:val="32"/>
          <w:cs/>
        </w:rPr>
        <w:tab/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ตัวเต็มวัยอาศัยอยู่ในท่อน้ำดีเล็ก </w:t>
      </w:r>
      <w:r w:rsidRPr="00056D99">
        <w:rPr>
          <w:rFonts w:ascii="TH Sarabun New" w:hAnsi="TH Sarabun New" w:cs="TH Sarabun New"/>
          <w:sz w:val="32"/>
          <w:szCs w:val="32"/>
        </w:rPr>
        <w:t xml:space="preserve">(secondary bile ducts) </w:t>
      </w:r>
      <w:r w:rsidRPr="00056D99">
        <w:rPr>
          <w:rFonts w:ascii="TH Sarabun New" w:hAnsi="TH Sarabun New" w:cs="TH Sarabun New"/>
          <w:sz w:val="32"/>
          <w:szCs w:val="32"/>
          <w:cs/>
        </w:rPr>
        <w:t>ในตับของคน สุนัข และแมว ซึ่งเป็นโฮสต์เฉพาะ อาจพบพยาธิในท่อน้ำดีใหญ่ ถุงน้ำดี หรือท่อตับอ่อน เมื่อตัวเต็มวัยออกไข่จะปนออกมากับน้ำดีเข้าสู่ลำไส้เล็กและออกมาพร้อมกับอุจจาระ ถ้าถ่ายอุจจาระลงในน้ำพวกหอยซึ่งเป็นโฮสต์กลางที่หนึ่ง (</w:t>
      </w:r>
      <w:r w:rsidRPr="00056D99">
        <w:rPr>
          <w:rFonts w:ascii="TH Sarabun New" w:hAnsi="TH Sarabun New" w:cs="TH Sarabun New"/>
          <w:sz w:val="32"/>
          <w:szCs w:val="32"/>
        </w:rPr>
        <w:t xml:space="preserve">first intermediate host)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จะกินไข่พยาธิ ภายในตัวหอยไข่จะฟักตัวเป็นตัวอ่อน </w:t>
      </w:r>
      <w:proofErr w:type="spellStart"/>
      <w:r w:rsidRPr="00056D99">
        <w:rPr>
          <w:rFonts w:ascii="TH Sarabun New" w:hAnsi="TH Sarabun New" w:cs="TH Sarabun New"/>
          <w:sz w:val="32"/>
          <w:szCs w:val="32"/>
        </w:rPr>
        <w:t>miracidium</w:t>
      </w:r>
      <w:proofErr w:type="spellEnd"/>
      <w:r w:rsidRPr="00056D99">
        <w:rPr>
          <w:rFonts w:ascii="TH Sarabun New" w:hAnsi="TH Sarabun New" w:cs="TH Sarabun New"/>
          <w:sz w:val="32"/>
          <w:szCs w:val="32"/>
          <w:cs/>
        </w:rPr>
        <w:t xml:space="preserve"> ซึ่งจะเจริญอีกหลายขั้นตอน (</w:t>
      </w:r>
      <w:r w:rsidRPr="00056D99">
        <w:rPr>
          <w:rFonts w:ascii="TH Sarabun New" w:hAnsi="TH Sarabun New" w:cs="TH Sarabun New"/>
          <w:sz w:val="32"/>
          <w:szCs w:val="32"/>
        </w:rPr>
        <w:t>sporocysts , rediae , cercariae )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 ตามลำดับ  </w:t>
      </w:r>
      <w:r w:rsidRPr="00056D99">
        <w:rPr>
          <w:rFonts w:ascii="TH Sarabun New" w:hAnsi="TH Sarabun New" w:cs="TH Sarabun New"/>
          <w:sz w:val="32"/>
          <w:szCs w:val="32"/>
        </w:rPr>
        <w:t xml:space="preserve">Cercariae </w:t>
      </w:r>
      <w:r w:rsidRPr="00056D99">
        <w:rPr>
          <w:rFonts w:ascii="TH Sarabun New" w:hAnsi="TH Sarabun New" w:cs="TH Sarabun New"/>
          <w:sz w:val="32"/>
          <w:szCs w:val="32"/>
          <w:cs/>
        </w:rPr>
        <w:t>จะออกจากหอย และเข้าสู่ปลาน้ำจืด</w:t>
      </w:r>
      <w:r w:rsidR="00F25C0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ได้แก่ ปลาขาวนา ปลาขาวน้อย ปลาตะเพียน ปลากระสูบจุด ปลาแก้มช้ำ เป็นต้น พัฒนาเป็น </w:t>
      </w:r>
      <w:r w:rsidRPr="00056D99">
        <w:rPr>
          <w:rFonts w:ascii="TH Sarabun New" w:hAnsi="TH Sarabun New" w:cs="TH Sarabun New"/>
          <w:sz w:val="32"/>
          <w:szCs w:val="32"/>
        </w:rPr>
        <w:t xml:space="preserve">metacercariae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เป็นระยะติดต่อ </w:t>
      </w:r>
      <w:r w:rsidRPr="00056D99">
        <w:rPr>
          <w:rFonts w:ascii="TH Sarabun New" w:hAnsi="TH Sarabun New" w:cs="TH Sarabun New"/>
          <w:sz w:val="32"/>
          <w:szCs w:val="32"/>
        </w:rPr>
        <w:t xml:space="preserve">(infective stage)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พบได้ทุกส่วนของปลา การเจริญเติบโตในหอยและปลา จนได้ระยะติดต่อใช้เวลาประมาณ </w:t>
      </w:r>
      <w:r w:rsidRPr="00056D99">
        <w:rPr>
          <w:rFonts w:ascii="TH Sarabun New" w:hAnsi="TH Sarabun New" w:cs="TH Sarabun New"/>
          <w:sz w:val="32"/>
          <w:szCs w:val="32"/>
        </w:rPr>
        <w:t xml:space="preserve">3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เดือน เมื่อคน สุนัข หรือแมว กินปลาดิบหรือปลาดิบๆสุกๆ เช่น ก้อยปลา ส้มปลา ปลาจ่อม ที่มี </w:t>
      </w:r>
      <w:r w:rsidRPr="00056D99">
        <w:rPr>
          <w:rFonts w:ascii="TH Sarabun New" w:hAnsi="TH Sarabun New" w:cs="TH Sarabun New"/>
          <w:sz w:val="32"/>
          <w:szCs w:val="32"/>
        </w:rPr>
        <w:t xml:space="preserve">metacercariae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เข้าไป ผนังซีสต์จะถูกย่อยด้วยน้ำย่อยและแตก ตัวอ่อนออกจากผนังหุ้มที่ลำไส้เล็กส่วนต้น แล้วคืบคลานเข้าสู่ท่อน้ำดีใหญ่ เข้าสู่ท่อน้ำดีเล็ก เจริญเติบโตเป็นตัวเต็มวัย ใช้เวลาประมาณ </w:t>
      </w:r>
      <w:r w:rsidRPr="00056D99">
        <w:rPr>
          <w:rFonts w:ascii="TH Sarabun New" w:hAnsi="TH Sarabun New" w:cs="TH Sarabun New"/>
          <w:sz w:val="32"/>
          <w:szCs w:val="32"/>
        </w:rPr>
        <w:t xml:space="preserve">28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วัน ก็สามารถตรวจพบไข่ในอุจจาระ ครบวงจรชีวิตใช้เวลาประมาณ </w:t>
      </w:r>
      <w:r w:rsidRPr="00056D99">
        <w:rPr>
          <w:rFonts w:ascii="TH Sarabun New" w:hAnsi="TH Sarabun New" w:cs="TH Sarabun New"/>
          <w:sz w:val="32"/>
          <w:szCs w:val="32"/>
        </w:rPr>
        <w:t xml:space="preserve">4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เดือน พยาธิตัวเต็มวัยออกไข่ประมาณ </w:t>
      </w:r>
      <w:r w:rsidRPr="00056D99">
        <w:rPr>
          <w:rFonts w:ascii="TH Sarabun New" w:hAnsi="TH Sarabun New" w:cs="TH Sarabun New"/>
          <w:sz w:val="32"/>
          <w:szCs w:val="32"/>
        </w:rPr>
        <w:t xml:space="preserve">3,160 </w:t>
      </w:r>
      <w:r w:rsidRPr="00056D99">
        <w:rPr>
          <w:rFonts w:ascii="TH Sarabun New" w:hAnsi="TH Sarabun New" w:cs="TH Sarabun New"/>
          <w:sz w:val="32"/>
          <w:szCs w:val="32"/>
          <w:cs/>
        </w:rPr>
        <w:t>ฟอง</w:t>
      </w:r>
      <w:r w:rsidRPr="00056D99">
        <w:rPr>
          <w:rFonts w:ascii="TH Sarabun New" w:hAnsi="TH Sarabun New" w:cs="TH Sarabun New"/>
          <w:sz w:val="32"/>
          <w:szCs w:val="32"/>
        </w:rPr>
        <w:t xml:space="preserve">/ </w:t>
      </w:r>
      <w:r w:rsidRPr="00056D99">
        <w:rPr>
          <w:rFonts w:ascii="TH Sarabun New" w:hAnsi="TH Sarabun New" w:cs="TH Sarabun New"/>
          <w:sz w:val="32"/>
          <w:szCs w:val="32"/>
          <w:cs/>
        </w:rPr>
        <w:t>ตัว</w:t>
      </w:r>
      <w:r w:rsidRPr="00056D99">
        <w:rPr>
          <w:rFonts w:ascii="TH Sarabun New" w:hAnsi="TH Sarabun New" w:cs="TH Sarabun New"/>
          <w:sz w:val="32"/>
          <w:szCs w:val="32"/>
        </w:rPr>
        <w:t xml:space="preserve">/ </w:t>
      </w:r>
      <w:r w:rsidRPr="00056D99">
        <w:rPr>
          <w:rFonts w:ascii="TH Sarabun New" w:hAnsi="TH Sarabun New" w:cs="TH Sarabun New"/>
          <w:sz w:val="32"/>
          <w:szCs w:val="32"/>
          <w:cs/>
        </w:rPr>
        <w:t xml:space="preserve">วัน พยาธิมีชีวิตอยู่ในคนได้ถึงประมาณ </w:t>
      </w:r>
      <w:r w:rsidRPr="00056D99">
        <w:rPr>
          <w:rFonts w:ascii="TH Sarabun New" w:hAnsi="TH Sarabun New" w:cs="TH Sarabun New"/>
          <w:sz w:val="32"/>
          <w:szCs w:val="32"/>
        </w:rPr>
        <w:t xml:space="preserve">15-20 </w:t>
      </w:r>
      <w:r w:rsidRPr="00056D99">
        <w:rPr>
          <w:rFonts w:ascii="TH Sarabun New" w:hAnsi="TH Sarabun New" w:cs="TH Sarabun New"/>
          <w:sz w:val="32"/>
          <w:szCs w:val="32"/>
          <w:cs/>
        </w:rPr>
        <w:t>ปี</w:t>
      </w:r>
    </w:p>
    <w:p w:rsidR="006C138D" w:rsidRDefault="00B2233E" w:rsidP="00B2233E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drawing>
          <wp:inline distT="0" distB="0" distL="0" distR="0">
            <wp:extent cx="5422326" cy="4068417"/>
            <wp:effectExtent l="19050" t="0" r="6924" b="0"/>
            <wp:docPr id="32" name="Picture 1" descr="D:\Cascap\SOP งานใหม่\Life cycle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Cascap\SOP งานใหม่\Life cycle2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2542" cy="40685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138D" w:rsidRPr="006C138D" w:rsidRDefault="006C138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 w:rsidRPr="006C138D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>การตรวจแอนติเจนพยาธิใบไม้ตับในปัสสาวะ</w:t>
      </w:r>
    </w:p>
    <w:p w:rsidR="006C138D" w:rsidRPr="006C138D" w:rsidRDefault="006C138D" w:rsidP="006C138D">
      <w:pPr>
        <w:spacing w:after="0"/>
        <w:ind w:firstLine="709"/>
        <w:jc w:val="thaiDistribute"/>
        <w:rPr>
          <w:rFonts w:ascii="TH Sarabun New" w:hAnsi="TH Sarabun New" w:cs="TH Sarabun New"/>
          <w:sz w:val="32"/>
          <w:szCs w:val="32"/>
        </w:rPr>
      </w:pPr>
      <w:r w:rsidRPr="006C138D">
        <w:rPr>
          <w:rFonts w:ascii="TH Sarabun New" w:hAnsi="TH Sarabun New" w:cs="TH Sarabun New"/>
          <w:sz w:val="32"/>
          <w:szCs w:val="32"/>
          <w:cs/>
        </w:rPr>
        <w:t xml:space="preserve">เนื่องจากพยาธิใบไม้ตับระยะตัวเต็มวัยอาศัยอยู่ในท่อน้ำดี จะสามารถปลดปล่อยสารคัดหลั่งหรือแอนติเจนออกมาในกระแสเลือดได้ จากนั้นแอนติเจนที่อยู่ในกระแสเลือดจะถูกดูดซึมเข้าสู่เนื้อเยื่อของอวัยวะต่างๆ รวมทั้งไต ซึ่งแอนติเจนจะถูกกรองออกมากับปัสสาวะ จึงสามารถนำมาตรวจวัดโดยใช้เทคนิคพิเศษคืออีไลซ่า แต่จำเป็นต้องใช้โมโนโคลนัลแอนติบอดีที่มีความเฉพาะเจาะจงกับแอนติเจนของพยาธิใบไม้ตับที่สามารถผลิตได้จากห้องแลปปฏิบัติการ </w:t>
      </w:r>
      <w:r w:rsidRPr="006C138D">
        <w:rPr>
          <w:rFonts w:ascii="TH Sarabun New" w:hAnsi="TH Sarabun New" w:cs="TH Sarabun New"/>
          <w:sz w:val="32"/>
          <w:szCs w:val="32"/>
        </w:rPr>
        <w:t xml:space="preserve">CASCAP </w:t>
      </w:r>
      <w:r w:rsidRPr="006C138D">
        <w:rPr>
          <w:rFonts w:ascii="TH Sarabun New" w:hAnsi="TH Sarabun New" w:cs="TH Sarabun New"/>
          <w:sz w:val="32"/>
          <w:szCs w:val="32"/>
          <w:cs/>
        </w:rPr>
        <w:t xml:space="preserve">ในการตรวจ </w:t>
      </w:r>
    </w:p>
    <w:p w:rsidR="003C00B8" w:rsidRDefault="006C138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 w:rsidRPr="006C138D">
        <w:rPr>
          <w:rFonts w:ascii="TH Sarabun New" w:hAnsi="TH Sarabun New" w:cs="TH Sarabun New"/>
          <w:b/>
          <w:bCs/>
          <w:sz w:val="32"/>
          <w:szCs w:val="32"/>
          <w:cs/>
        </w:rPr>
        <w:t>ดังรูปภาพประกอบด้านล่าง</w:t>
      </w:r>
    </w:p>
    <w:p w:rsidR="0080626B" w:rsidRDefault="00E32F28" w:rsidP="00970EBD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  <w:sectPr w:rsidR="0080626B" w:rsidSect="00176BC9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 w:rsidRPr="00E32F28">
        <w:rPr>
          <w:rFonts w:ascii="TH Sarabun New" w:hAnsi="TH Sarabun New" w:cs="TH Sarabun New"/>
          <w:b/>
          <w:bCs/>
          <w:noProof/>
          <w:sz w:val="32"/>
          <w:szCs w:val="32"/>
        </w:rPr>
        <w:drawing>
          <wp:inline distT="0" distB="0" distL="0" distR="0">
            <wp:extent cx="4335726" cy="5963479"/>
            <wp:effectExtent l="19050" t="0" r="7674" b="0"/>
            <wp:docPr id="3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UpdatePicture2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37618" cy="59660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138D" w:rsidRDefault="00BB2456" w:rsidP="002A35CC">
      <w:pPr>
        <w:spacing w:after="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lastRenderedPageBreak/>
        <w:t>การดำเนินงาน</w:t>
      </w:r>
      <w:r w:rsidR="002A35CC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ต่อเนื่องโครงการ  </w:t>
      </w:r>
      <w:r w:rsidR="002A35CC">
        <w:rPr>
          <w:rFonts w:ascii="TH Sarabun New" w:hAnsi="TH Sarabun New" w:cs="TH Sarabun New"/>
          <w:b/>
          <w:bCs/>
          <w:sz w:val="32"/>
          <w:szCs w:val="32"/>
        </w:rPr>
        <w:t>2559</w:t>
      </w:r>
    </w:p>
    <w:p w:rsidR="006C138D" w:rsidRDefault="0013505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bookmarkStart w:id="0" w:name="_GoBack"/>
      <w:bookmarkEnd w:id="0"/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211" o:spid="_x0000_s1111" type="#_x0000_t202" style="position:absolute;left:0;text-align:left;margin-left:143.7pt;margin-top:18.55pt;width:197.7pt;height:26.95pt;z-index:251885568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" fillcolor="white [3212]" strokeweight=".5pt">
            <v:path arrowok="t"/>
            <v:textbox>
              <w:txbxContent>
                <w:p w:rsidR="00DA66F9" w:rsidRPr="0080626B" w:rsidRDefault="00DA66F9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>
                    <w:rPr>
                      <w:rFonts w:ascii="TH Sarabun New" w:hAnsi="TH Sarabun New" w:cs="TH Sarabun New"/>
                      <w:sz w:val="28"/>
                      <w:cs/>
                    </w:rPr>
                    <w:t>พื้นที่ดำเนินการ</w:t>
                  </w:r>
                  <w:r w:rsidR="006066BD">
                    <w:rPr>
                      <w:rFonts w:ascii="TH Sarabun New" w:hAnsi="TH Sarabun New" w:cs="TH Sarabun New"/>
                      <w:sz w:val="28"/>
                    </w:rPr>
                    <w:t xml:space="preserve"> </w:t>
                  </w:r>
                  <w:r w:rsidR="00704087">
                    <w:rPr>
                      <w:rFonts w:ascii="TH Sarabun New" w:hAnsi="TH Sarabun New" w:cs="TH Sarabun New"/>
                      <w:sz w:val="28"/>
                    </w:rPr>
                    <w:t xml:space="preserve">84 </w:t>
                  </w:r>
                  <w:r w:rsidR="00704087">
                    <w:rPr>
                      <w:rFonts w:ascii="TH Sarabun New" w:hAnsi="TH Sarabun New" w:cs="TH Sarabun New" w:hint="cs"/>
                      <w:sz w:val="28"/>
                      <w:cs/>
                    </w:rPr>
                    <w:t>ตำบล</w:t>
                  </w:r>
                  <w:r w:rsidR="006066BD"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 xml:space="preserve"> </w:t>
                  </w:r>
                  <w:r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 xml:space="preserve">ปี พ.ศ. </w:t>
                  </w:r>
                  <w:r w:rsidRPr="00DA66F9"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>2559</w:t>
                  </w:r>
                </w:p>
                <w:p w:rsidR="00DA66F9" w:rsidRPr="0080626B" w:rsidRDefault="00DA66F9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/>
                      <w:sz w:val="28"/>
                      <w:cs/>
                    </w:rPr>
                    <w:t>ห</w:t>
                  </w:r>
                </w:p>
                <w:p w:rsidR="00DA66F9" w:rsidRPr="0080626B" w:rsidRDefault="00DA66F9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</w:p>
    <w:p w:rsidR="006C138D" w:rsidRDefault="0013505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1107" type="#_x0000_t32" style="position:absolute;left:0;text-align:left;margin-left:242.1pt;margin-top:15.2pt;width:0;height:14.15pt;z-index:251881472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"/>
        </w:pict>
      </w:r>
    </w:p>
    <w:p w:rsidR="006C138D" w:rsidRDefault="001500A1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96" type="#_x0000_t32" style="position:absolute;left:0;text-align:left;margin-left:64.8pt;margin-top:178.55pt;width:0;height:11.35pt;z-index:251860992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93" type="#_x0000_t32" style="position:absolute;left:0;text-align:left;margin-left:379.2pt;margin-top:174.35pt;width:0;height:11.35pt;z-index:251934720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93" o:spid="_x0000_s1091" type="#_x0000_t32" style="position:absolute;left:0;text-align:left;margin-left:129.6pt;margin-top:402.45pt;width:0;height:11.35pt;z-index:251877376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91" o:spid="_x0000_s1090" type="#_x0000_t32" style="position:absolute;left:0;text-align:left;margin-left:129.6pt;margin-top:368.35pt;width:0;height:11.35pt;z-index:251875328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41" type="#_x0000_t202" style="position:absolute;left:0;text-align:left;margin-left:22.25pt;margin-top:290.7pt;width:217.25pt;height:43.15pt;z-index:25187123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" filled="f" strokecolor="windowText" strokeweight=".5pt">
            <v:path arrowok="t"/>
            <v:textbox style="mso-next-textbox:#_x0000_s1041">
              <w:txbxContent>
                <w:p w:rsidR="0080626B" w:rsidRPr="0080626B" w:rsidRDefault="0080626B" w:rsidP="00D74208">
                  <w:pPr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เก็บอุจจาระและปัสสาวะ</w:t>
                  </w:r>
                  <w:r w:rsidR="00BC4C40">
                    <w:rPr>
                      <w:rFonts w:ascii="TH Sarabun New" w:hAnsi="TH Sarabun New" w:cs="TH Sarabun New" w:hint="cs"/>
                      <w:sz w:val="28"/>
                      <w:cs/>
                    </w:rPr>
                    <w:t>หลังการรักษา ที่</w:t>
                  </w:r>
                  <w:r w:rsidR="00BC4C40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1, </w:t>
                  </w:r>
                  <w:r w:rsidRPr="006631BC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2 </w:t>
                  </w:r>
                  <w:r w:rsidRPr="006631BC"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 xml:space="preserve">และ </w:t>
                  </w:r>
                  <w:r w:rsidRPr="006631BC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3 </w:t>
                  </w:r>
                  <w:r w:rsidRPr="006631BC"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>ปี</w:t>
                  </w:r>
                </w:p>
                <w:p w:rsidR="0080626B" w:rsidRPr="0080626B" w:rsidRDefault="00BC4C40" w:rsidP="00D74208">
                  <w:pPr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ส่ง </w:t>
                  </w:r>
                  <w:r>
                    <w:rPr>
                      <w:rFonts w:ascii="TH Sarabun New" w:hAnsi="TH Sarabun New" w:cs="TH Sarabun New"/>
                      <w:sz w:val="28"/>
                    </w:rPr>
                    <w:t xml:space="preserve"> CASCAP </w:t>
                  </w:r>
                  <w:r w:rsidR="001500A1">
                    <w:rPr>
                      <w:rFonts w:ascii="TH Sarabun New" w:hAnsi="TH Sarabun New" w:cs="TH Sarabun New" w:hint="cs"/>
                      <w:sz w:val="28"/>
                      <w:cs/>
                    </w:rPr>
                    <w:t>เพื่อหา</w:t>
                  </w:r>
                  <w:r w:rsidR="0080626B" w:rsidRPr="0080626B">
                    <w:rPr>
                      <w:rFonts w:ascii="TH Sarabun New" w:hAnsi="TH Sarabun New" w:cs="TH Sarabun New"/>
                      <w:sz w:val="28"/>
                      <w:cs/>
                    </w:rPr>
                    <w:t>การติดเชื้อซ้ำ การติดเชื้อใหม่</w:t>
                  </w: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83" o:spid="_x0000_s1089" type="#_x0000_t32" style="position:absolute;left:0;text-align:left;margin-left:129.6pt;margin-top:278.95pt;width:0;height:11.35pt;z-index:251867136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84" o:spid="_x0000_s1088" type="#_x0000_t32" style="position:absolute;left:0;text-align:left;margin-left:64.35pt;margin-top:279pt;width:136.05pt;height:0;z-index:251868160;visibility:visible;mso-wrap-distance-top:-3e-5mm;mso-wrap-distance-bottom:-3e-5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"/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85" o:spid="_x0000_s1087" type="#_x0000_t32" style="position:absolute;left:0;text-align:left;margin-left:64.35pt;margin-top:270.15pt;width:0;height:8.5pt;z-index:251869184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"/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86" type="#_x0000_t32" style="position:absolute;left:0;text-align:left;margin-left:380.2pt;margin-top:335.5pt;width:0;height:11.35pt;z-index:251906048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42" type="#_x0000_t202" style="position:absolute;left:0;text-align:left;margin-left:316.8pt;margin-top:312.6pt;width:127pt;height:22.7pt;z-index:25190502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" filled="f" strokecolor="windowText" strokeweight=".5pt">
            <v:path arrowok="t"/>
            <v:textbox style="mso-next-textbox:#_x0000_s1042">
              <w:txbxContent>
                <w:p w:rsidR="00D80FD4" w:rsidRPr="0080626B" w:rsidRDefault="00D80FD4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ลงผลการตรวจ</w:t>
                  </w:r>
                  <w:r w:rsidR="00D466E0"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ใน </w:t>
                  </w:r>
                  <w:r w:rsidR="00D466E0" w:rsidRPr="00D466E0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I-san cohort</w:t>
                  </w:r>
                </w:p>
                <w:p w:rsidR="00D80FD4" w:rsidRPr="0080626B" w:rsidRDefault="00D80FD4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85" type="#_x0000_t32" style="position:absolute;left:0;text-align:left;margin-left:380.2pt;margin-top:300.4pt;width:0;height:11.35pt;z-index:251904000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44" type="#_x0000_t202" style="position:absolute;left:0;text-align:left;margin-left:48.65pt;margin-top:345.8pt;width:161.25pt;height:22.55pt;z-index:25187328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" filled="f" strokecolor="windowText" strokeweight=".5pt">
            <v:path arrowok="t"/>
            <v:textbox style="mso-next-textbox:#_x0000_s1044">
              <w:txbxContent>
                <w:p w:rsidR="0080626B" w:rsidRPr="006A39F2" w:rsidRDefault="0080626B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ตรวจคัดกรอง</w:t>
                  </w:r>
                  <w:r w:rsidR="006A39F2">
                    <w:rPr>
                      <w:rFonts w:ascii="TH Sarabun New" w:hAnsi="TH Sarabun New" w:cs="TH Sarabun New" w:hint="cs"/>
                      <w:sz w:val="28"/>
                      <w:cs/>
                    </w:rPr>
                    <w:t>ด้วยวิธี</w:t>
                  </w:r>
                  <w:r w:rsidR="006738FF"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 </w:t>
                  </w:r>
                  <w:r w:rsidR="006A39F2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FECT, Urine Ag</w:t>
                  </w:r>
                </w:p>
                <w:p w:rsidR="0080626B" w:rsidRPr="0080626B" w:rsidRDefault="0080626B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45" type="#_x0000_t202" style="position:absolute;left:0;text-align:left;margin-left:42.55pt;margin-top:415.7pt;width:207.6pt;height:24pt;z-index:25187430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" filled="f" strokecolor="windowText" strokeweight=".5pt">
            <v:path arrowok="t"/>
            <v:textbox style="mso-next-textbox:#_x0000_s1045">
              <w:txbxContent>
                <w:p w:rsidR="0080626B" w:rsidRPr="0080626B" w:rsidRDefault="005B02C6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 w:rsidRPr="005B02C6">
                    <w:rPr>
                      <w:rFonts w:ascii="TH Sarabun New" w:hAnsi="TH Sarabun New" w:cs="TH Sarabun New"/>
                      <w:sz w:val="28"/>
                      <w:cs/>
                    </w:rPr>
                    <w:t xml:space="preserve">ให้ยา </w:t>
                  </w:r>
                  <w:proofErr w:type="spellStart"/>
                  <w:r w:rsidRPr="005B02C6">
                    <w:rPr>
                      <w:rFonts w:ascii="TH Sarabun New" w:hAnsi="TH Sarabun New" w:cs="TH Sarabun New"/>
                      <w:sz w:val="28"/>
                    </w:rPr>
                    <w:t>Praziquantel</w:t>
                  </w:r>
                  <w:proofErr w:type="spellEnd"/>
                  <w:r w:rsidRPr="005B02C6">
                    <w:rPr>
                      <w:rFonts w:ascii="TH Sarabun New" w:hAnsi="TH Sarabun New" w:cs="TH Sarabun New"/>
                      <w:sz w:val="28"/>
                    </w:rPr>
                    <w:t xml:space="preserve"> </w:t>
                  </w:r>
                  <w:r w:rsidRPr="005B02C6">
                    <w:rPr>
                      <w:rFonts w:ascii="TH Sarabun New" w:hAnsi="TH Sarabun New" w:cs="TH Sarabun New"/>
                      <w:sz w:val="28"/>
                      <w:cs/>
                    </w:rPr>
                    <w:t>รักษาโรคพยาธิใบไม้ตับ</w:t>
                  </w: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46" type="#_x0000_t202" style="position:absolute;left:0;text-align:left;margin-left:319.55pt;margin-top:413.3pt;width:121.35pt;height:24pt;z-index:25191014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" filled="f" strokecolor="windowText" strokeweight=".5pt">
            <v:path arrowok="t"/>
            <v:textbox style="mso-next-textbox:#_x0000_s1046">
              <w:txbxContent>
                <w:p w:rsidR="00897A8A" w:rsidRPr="006230A1" w:rsidRDefault="00897A8A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b/>
                      <w:bCs/>
                      <w:sz w:val="28"/>
                      <w:cs/>
                    </w:rPr>
                  </w:pPr>
                  <w:r w:rsidRPr="006230A1"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>ปรับเปลี่ยนพฤติกรรม</w:t>
                  </w:r>
                </w:p>
                <w:p w:rsidR="00897A8A" w:rsidRPr="0080626B" w:rsidRDefault="00897A8A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81" type="#_x0000_t32" style="position:absolute;left:0;text-align:left;margin-left:380.2pt;margin-top:371.95pt;width:0;height:39.7pt;z-index:251911168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47" type="#_x0000_t202" style="position:absolute;left:0;text-align:left;margin-left:66.2pt;margin-top:379.55pt;width:127pt;height:22.7pt;z-index:25187635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" filled="f" strokecolor="windowText" strokeweight=".5pt">
            <v:path arrowok="t"/>
            <v:textbox style="mso-next-textbox:#_x0000_s1047">
              <w:txbxContent>
                <w:p w:rsidR="00D466E0" w:rsidRPr="0080626B" w:rsidRDefault="00D466E0" w:rsidP="00D466E0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ลง</w:t>
                  </w: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ผลการตรวจ</w:t>
                  </w: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ใน </w:t>
                  </w:r>
                  <w:r w:rsidRPr="00D466E0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I-san cohort</w:t>
                  </w:r>
                </w:p>
                <w:p w:rsidR="0080626B" w:rsidRPr="0080626B" w:rsidRDefault="0080626B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106" type="#_x0000_t32" style="position:absolute;left:0;text-align:left;margin-left:136.55pt;margin-top:4.4pt;width:240.95pt;height:0;z-index:251882496;visibility:visible;mso-wrap-distance-top:-3e-5mm;mso-wrap-distance-bottom:-3e-5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"/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110" type="#_x0000_t32" style="position:absolute;left:0;text-align:left;margin-left:134.75pt;margin-top:98.25pt;width:0;height:11.35pt;z-index:251931648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182" o:spid="_x0000_s1027" type="#_x0000_t202" style="position:absolute;left:0;text-align:left;margin-left:42.55pt;margin-top:16.55pt;width:190.2pt;height:26.95pt;z-index:25187840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" fillcolor="white [3212]" strokeweight=".5pt">
            <v:path arrowok="t"/>
            <v:textbox style="mso-next-textbox:#Text Box 182">
              <w:txbxContent>
                <w:p w:rsidR="0080626B" w:rsidRPr="0080626B" w:rsidRDefault="0080626B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ตำบลต้นแบบ (</w:t>
                  </w:r>
                  <w:r w:rsidRPr="0080626B">
                    <w:rPr>
                      <w:rFonts w:ascii="TH Sarabun New" w:hAnsi="TH Sarabun New" w:cs="TH Sarabun New"/>
                      <w:sz w:val="28"/>
                    </w:rPr>
                    <w:t>Cohort population)</w:t>
                  </w:r>
                  <w:r w:rsidR="001500A1"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 xml:space="preserve"> </w:t>
                  </w:r>
                  <w:r w:rsidR="00DA66F9"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 xml:space="preserve">23 ตำบล </w:t>
                  </w:r>
                </w:p>
                <w:p w:rsidR="0080626B" w:rsidRPr="0080626B" w:rsidRDefault="0080626B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109" type="#_x0000_t32" style="position:absolute;left:0;text-align:left;margin-left:136.55pt;margin-top:4.4pt;width:0;height:11.35pt;z-index:251883520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79" o:spid="_x0000_s1108" type="#_x0000_t32" style="position:absolute;left:0;text-align:left;margin-left:136.1pt;margin-top:43.95pt;width:0;height:11.35pt;z-index:251649015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206" o:spid="_x0000_s1028" type="#_x0000_t202" style="position:absolute;left:0;text-align:left;margin-left:308.9pt;margin-top:16.55pt;width:138.5pt;height:26.95pt;z-index:251880448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" fillcolor="white [3212]" strokeweight=".5pt">
            <v:path arrowok="t"/>
            <v:textbox style="mso-next-textbox:#Text Box 206">
              <w:txbxContent>
                <w:p w:rsidR="00DA66F9" w:rsidRPr="0080626B" w:rsidRDefault="00DA66F9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DA66F9">
                    <w:rPr>
                      <w:rFonts w:ascii="TH Sarabun New" w:hAnsi="TH Sarabun New" w:cs="TH Sarabun New"/>
                      <w:sz w:val="28"/>
                      <w:cs/>
                    </w:rPr>
                    <w:t>ตำบลที่เข้าร่วมโครงการ</w:t>
                  </w:r>
                  <w:r w:rsidR="001500A1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 </w:t>
                  </w:r>
                  <w:r w:rsidRPr="00DA66F9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61 </w:t>
                  </w:r>
                  <w:r w:rsidRPr="00DA66F9"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>ตำบล</w:t>
                  </w:r>
                </w:p>
                <w:p w:rsidR="00DA66F9" w:rsidRPr="0080626B" w:rsidRDefault="00DA66F9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105" type="#_x0000_t32" style="position:absolute;left:0;text-align:left;margin-left:378.1pt;margin-top:4.55pt;width:0;height:11.35pt;z-index:251884544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190" o:spid="_x0000_s1030" type="#_x0000_t202" style="position:absolute;left:0;text-align:left;margin-left:20.6pt;margin-top:54.55pt;width:232pt;height:43.7pt;z-index:25187942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" fillcolor="white [3212]" strokeweight=".5pt">
            <v:path arrowok="t"/>
            <v:textbox style="mso-next-textbox:#Text Box 190">
              <w:txbxContent>
                <w:p w:rsidR="0080626B" w:rsidRDefault="0080626B" w:rsidP="006029C5">
                  <w:pPr>
                    <w:shd w:val="clear" w:color="auto" w:fill="FFFFFF" w:themeFill="background1"/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ตรวจคัดกรองพยาธิใบไม้ตับโดยการตรวจ</w:t>
                  </w:r>
                  <w:r w:rsidR="007B7CBB"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อุจจาระ</w:t>
                  </w: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และ</w:t>
                  </w:r>
                  <w:r w:rsidR="007B7CBB"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ปัสสาวะ</w:t>
                  </w:r>
                </w:p>
                <w:p w:rsidR="006029C5" w:rsidRPr="0080626B" w:rsidRDefault="00330050" w:rsidP="006029C5">
                  <w:pPr>
                    <w:shd w:val="clear" w:color="auto" w:fill="FFFFFF" w:themeFill="background1"/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 xml:space="preserve">ด้วยวิธี </w:t>
                  </w:r>
                  <w:r w:rsidR="00D80FD4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Mini </w:t>
                  </w:r>
                  <w:proofErr w:type="spellStart"/>
                  <w:r w:rsidR="00D80FD4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p</w:t>
                  </w:r>
                  <w:r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arasep</w:t>
                  </w:r>
                  <w:proofErr w:type="spellEnd"/>
                  <w:r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 kit, </w:t>
                  </w:r>
                  <w:r w:rsidR="00D80FD4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Kato Katz, </w:t>
                  </w:r>
                  <w:r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FECT, Urine Ag</w:t>
                  </w:r>
                </w:p>
                <w:p w:rsidR="0080626B" w:rsidRPr="0080626B" w:rsidRDefault="0080626B" w:rsidP="006029C5">
                  <w:pPr>
                    <w:shd w:val="clear" w:color="auto" w:fill="FFFFFF" w:themeFill="background1"/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/>
                      <w:sz w:val="28"/>
                      <w:cs/>
                    </w:rPr>
                    <w:t>ห</w:t>
                  </w:r>
                </w:p>
                <w:p w:rsidR="0080626B" w:rsidRPr="0080626B" w:rsidRDefault="0080626B" w:rsidP="006029C5">
                  <w:pPr>
                    <w:shd w:val="clear" w:color="auto" w:fill="FFFFFF" w:themeFill="background1"/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257" o:spid="_x0000_s1031" type="#_x0000_t202" style="position:absolute;left:0;text-align:left;margin-left:315.9pt;margin-top:109.6pt;width:127pt;height:22.7pt;z-index:251933696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" fillcolor="white [3212]" strokeweight=".5pt">
            <v:path arrowok="t"/>
            <v:textbox style="mso-next-textbox:#Text Box 257">
              <w:txbxContent>
                <w:p w:rsidR="006631BC" w:rsidRPr="0080626B" w:rsidRDefault="006631BC" w:rsidP="00DF1963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ลงผลการตรวจ</w:t>
                  </w: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ใน </w:t>
                  </w:r>
                  <w:r w:rsidRPr="00D466E0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I-san cohort</w:t>
                  </w:r>
                </w:p>
                <w:p w:rsidR="006631BC" w:rsidRPr="0080626B" w:rsidRDefault="006631BC" w:rsidP="00DF1963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255" o:spid="_x0000_s1032" type="#_x0000_t202" style="position:absolute;left:0;text-align:left;margin-left:72.35pt;margin-top:109.4pt;width:127pt;height:22.7pt;z-index:25193267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" fillcolor="white [3212]" strokeweight=".5pt">
            <v:path arrowok="t"/>
            <v:textbox style="mso-next-textbox:#Text Box 255">
              <w:txbxContent>
                <w:p w:rsidR="00DF1963" w:rsidRPr="0080626B" w:rsidRDefault="00DF1963" w:rsidP="00DF1963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ลงผลการตรวจ</w:t>
                  </w: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ใน </w:t>
                  </w:r>
                  <w:r w:rsidRPr="00D466E0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I-san cohort</w:t>
                  </w:r>
                </w:p>
                <w:p w:rsidR="00DF1963" w:rsidRPr="0080626B" w:rsidRDefault="00DF1963" w:rsidP="00DF1963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101" type="#_x0000_t32" style="position:absolute;left:0;text-align:left;margin-left:136.5pt;margin-top:131.15pt;width:0;height:11.35pt;z-index:251854848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"/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72" o:spid="_x0000_s1100" type="#_x0000_t32" style="position:absolute;left:0;text-align:left;margin-left:65.95pt;margin-top:141.8pt;width:136.05pt;height:0;z-index:251855872;visibility:visible;mso-wrap-distance-top:-3e-5mm;mso-wrap-distance-bottom:-3e-5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"/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99" type="#_x0000_t32" style="position:absolute;left:0;text-align:left;margin-left:201.45pt;margin-top:141.3pt;width:0;height:11.35pt;z-index:251858944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74" o:spid="_x0000_s1098" type="#_x0000_t32" style="position:absolute;left:0;text-align:left;margin-left:65.95pt;margin-top:141.3pt;width:0;height:11.35pt;z-index:251857920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">
            <v:stroke endarrow="block"/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188" o:spid="_x0000_s1034" type="#_x0000_t202" style="position:absolute;left:0;text-align:left;margin-left:150.5pt;margin-top:153.05pt;width:99.65pt;height:24.95pt;z-index:25192960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" fillcolor="white [3212]" strokeweight=".5pt">
            <v:path arrowok="t"/>
            <v:textbox style="mso-next-textbox:#Text Box 188">
              <w:txbxContent>
                <w:p w:rsidR="0080626B" w:rsidRPr="0080626B" w:rsidRDefault="0080626B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ผู้ที่ไม่ติดเชื้อพยาธิ</w:t>
                  </w:r>
                </w:p>
                <w:p w:rsidR="0080626B" w:rsidRPr="0080626B" w:rsidRDefault="0080626B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/>
                      <w:sz w:val="28"/>
                      <w:cs/>
                    </w:rPr>
                    <w:t>ห</w:t>
                  </w:r>
                </w:p>
                <w:p w:rsidR="0080626B" w:rsidRPr="0080626B" w:rsidRDefault="0080626B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35" type="#_x0000_t202" style="position:absolute;left:0;text-align:left;margin-left:-4.9pt;margin-top:153.55pt;width:139.65pt;height:24.95pt;z-index:251856896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" filled="f" strokecolor="windowText" strokeweight=".5pt">
            <v:path arrowok="t"/>
            <v:textbox style="mso-next-textbox:#_x0000_s1035">
              <w:txbxContent>
                <w:p w:rsidR="0080626B" w:rsidRPr="0080626B" w:rsidRDefault="006631BC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>ผู้</w:t>
                  </w:r>
                  <w:r w:rsidR="0080626B"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ติดเชื้อพยาธิใบไม้ตับ (</w:t>
                  </w:r>
                  <w:r w:rsidR="0080626B" w:rsidRPr="0080626B">
                    <w:rPr>
                      <w:rFonts w:ascii="TH Sarabun New" w:hAnsi="TH Sarabun New" w:cs="TH Sarabun New"/>
                      <w:i/>
                      <w:iCs/>
                      <w:sz w:val="28"/>
                    </w:rPr>
                    <w:t>O. viverrini</w:t>
                  </w:r>
                  <w:r w:rsidR="0080626B" w:rsidRPr="0080626B">
                    <w:rPr>
                      <w:rFonts w:ascii="TH Sarabun New" w:hAnsi="TH Sarabun New" w:cs="TH Sarabun New"/>
                      <w:sz w:val="28"/>
                    </w:rPr>
                    <w:t>)</w:t>
                  </w:r>
                </w:p>
                <w:p w:rsidR="0080626B" w:rsidRPr="0080626B" w:rsidRDefault="0080626B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37" type="#_x0000_t202" style="position:absolute;left:0;text-align:left;margin-left:-26.9pt;margin-top:189.7pt;width:184.25pt;height:23.1pt;z-index:25186406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" filled="f" strokecolor="windowText" strokeweight=".5pt">
            <v:path arrowok="t"/>
            <v:textbox style="mso-next-textbox:#_x0000_s1037">
              <w:txbxContent>
                <w:p w:rsidR="006631BC" w:rsidRPr="0080626B" w:rsidRDefault="006631BC" w:rsidP="006631BC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ได้รับ</w:t>
                  </w:r>
                  <w:r w:rsidRPr="0080626B">
                    <w:rPr>
                      <w:rFonts w:ascii="TH Sarabun New" w:hAnsi="TH Sarabun New" w:cs="TH Sarabun New"/>
                      <w:sz w:val="28"/>
                      <w:cs/>
                    </w:rPr>
                    <w:t>ยารักษาโรคพยาธิใบไม้ตับ (</w:t>
                  </w:r>
                  <w:proofErr w:type="spellStart"/>
                  <w:r w:rsidRPr="0080626B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Praziquantel</w:t>
                  </w:r>
                  <w:proofErr w:type="spellEnd"/>
                  <w:r w:rsidRPr="0080626B">
                    <w:rPr>
                      <w:rFonts w:ascii="TH Sarabun New" w:hAnsi="TH Sarabun New" w:cs="TH Sarabun New"/>
                      <w:sz w:val="28"/>
                    </w:rPr>
                    <w:t>)</w:t>
                  </w:r>
                </w:p>
                <w:p w:rsidR="0080626B" w:rsidRPr="0080626B" w:rsidRDefault="0080626B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86" o:spid="_x0000_s1097" type="#_x0000_t32" style="position:absolute;left:0;text-align:left;margin-left:201.15pt;margin-top:176.5pt;width:0;height:102.05pt;z-index:251870208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"/>
        </w:pict>
      </w:r>
    </w:p>
    <w:p w:rsidR="006C138D" w:rsidRDefault="0013505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104" type="#_x0000_t32" style="position:absolute;left:0;text-align:left;margin-left:378.6pt;margin-top:18.9pt;width:0;height:11.35pt;z-index:251909120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">
            <v:stroke endarrow="block"/>
          </v:shape>
        </w:pict>
      </w:r>
    </w:p>
    <w:p w:rsidR="006C138D" w:rsidRDefault="0013505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232" o:spid="_x0000_s1029" type="#_x0000_t202" style="position:absolute;left:0;text-align:left;margin-left:289.2pt;margin-top:5.1pt;width:183.75pt;height:43.7pt;z-index:25190707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" fillcolor="white [3212]" strokeweight=".5pt">
            <v:path arrowok="t"/>
            <v:textbox style="mso-next-textbox:#Text Box 232">
              <w:txbxContent>
                <w:p w:rsidR="00D80FD4" w:rsidRDefault="00D80FD4" w:rsidP="006029C5">
                  <w:pPr>
                    <w:shd w:val="clear" w:color="auto" w:fill="FFFFFF" w:themeFill="background1"/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ตรวจคัดกรองพยาธิใบไม้ตับโดยการตรวจอุจจาระ</w:t>
                  </w:r>
                </w:p>
                <w:p w:rsidR="00D80FD4" w:rsidRPr="0080626B" w:rsidRDefault="00D80FD4" w:rsidP="006029C5">
                  <w:pPr>
                    <w:shd w:val="clear" w:color="auto" w:fill="FFFFFF" w:themeFill="background1"/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 xml:space="preserve">ด้วยวิธี </w:t>
                  </w:r>
                  <w:r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Mini </w:t>
                  </w:r>
                  <w:proofErr w:type="spellStart"/>
                  <w:r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parasep</w:t>
                  </w:r>
                  <w:proofErr w:type="spellEnd"/>
                  <w:r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 kit, Kato Katz</w:t>
                  </w:r>
                </w:p>
                <w:p w:rsidR="00D80FD4" w:rsidRPr="0080626B" w:rsidRDefault="00D80FD4" w:rsidP="006029C5">
                  <w:pPr>
                    <w:shd w:val="clear" w:color="auto" w:fill="FFFFFF" w:themeFill="background1"/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/>
                      <w:sz w:val="28"/>
                      <w:cs/>
                    </w:rPr>
                    <w:t>ห</w:t>
                  </w:r>
                </w:p>
                <w:p w:rsidR="00D80FD4" w:rsidRPr="0080626B" w:rsidRDefault="00D80FD4" w:rsidP="006029C5">
                  <w:pPr>
                    <w:shd w:val="clear" w:color="auto" w:fill="FFFFFF" w:themeFill="background1"/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</w:p>
    <w:p w:rsidR="006C138D" w:rsidRDefault="006C138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</w:p>
    <w:p w:rsidR="006C138D" w:rsidRDefault="0013505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103" type="#_x0000_t32" style="position:absolute;left:0;text-align:left;margin-left:379.1pt;margin-top:.25pt;width:0;height:11.35pt;z-index:251889664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">
            <v:stroke endarrow="block"/>
          </v:shape>
        </w:pict>
      </w:r>
    </w:p>
    <w:p w:rsidR="006C138D" w:rsidRDefault="0013505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102" type="#_x0000_t32" style="position:absolute;left:0;text-align:left;margin-left:379.1pt;margin-top:10.7pt;width:0;height:14.15pt;z-index:251892736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">
            <v:stroke endarrow="block"/>
          </v:shape>
        </w:pict>
      </w:r>
    </w:p>
    <w:p w:rsidR="006C138D" w:rsidRDefault="0013505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34" o:spid="_x0000_s1033" type="#_x0000_t202" style="position:absolute;left:0;text-align:left;margin-left:309.8pt;margin-top:2.45pt;width:139.65pt;height:24.95pt;z-index:251908096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" filled="f" strokecolor="windowText" strokeweight=".5pt">
            <v:path arrowok="t"/>
            <v:textbox style="mso-next-textbox:#Text Box 34">
              <w:txbxContent>
                <w:p w:rsidR="00D80FD4" w:rsidRPr="0080626B" w:rsidRDefault="006631BC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>ผู้</w:t>
                  </w:r>
                  <w:r w:rsidR="00D80FD4"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ติดเชื้อพยาธิใบไม้ตับ (</w:t>
                  </w:r>
                  <w:r w:rsidR="00D80FD4" w:rsidRPr="0080626B">
                    <w:rPr>
                      <w:rFonts w:ascii="TH Sarabun New" w:hAnsi="TH Sarabun New" w:cs="TH Sarabun New"/>
                      <w:i/>
                      <w:iCs/>
                      <w:sz w:val="28"/>
                    </w:rPr>
                    <w:t>O. viverrini</w:t>
                  </w:r>
                  <w:r w:rsidR="00D80FD4" w:rsidRPr="0080626B">
                    <w:rPr>
                      <w:rFonts w:ascii="TH Sarabun New" w:hAnsi="TH Sarabun New" w:cs="TH Sarabun New"/>
                      <w:sz w:val="28"/>
                    </w:rPr>
                    <w:t>)</w:t>
                  </w:r>
                </w:p>
                <w:p w:rsidR="00D80FD4" w:rsidRPr="0080626B" w:rsidRDefault="00D80FD4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</w:p>
    <w:p w:rsidR="006C138D" w:rsidRDefault="0013505D" w:rsidP="006C138D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36" type="#_x0000_t202" style="position:absolute;left:0;text-align:left;margin-left:285.1pt;margin-top:14.25pt;width:188.3pt;height:23.1pt;z-index:25189376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" filled="f" strokecolor="windowText" strokeweight=".5pt">
            <v:path arrowok="t"/>
            <v:textbox style="mso-next-textbox:#_x0000_s1036">
              <w:txbxContent>
                <w:p w:rsidR="006A39F2" w:rsidRPr="0080626B" w:rsidRDefault="006A39F2" w:rsidP="006A39F2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ได้รับ</w:t>
                  </w:r>
                  <w:r w:rsidRPr="0080626B">
                    <w:rPr>
                      <w:rFonts w:ascii="TH Sarabun New" w:hAnsi="TH Sarabun New" w:cs="TH Sarabun New"/>
                      <w:sz w:val="28"/>
                      <w:cs/>
                    </w:rPr>
                    <w:t>ยารักษาโรคพยาธิใบไม้ตับ (</w:t>
                  </w:r>
                  <w:proofErr w:type="spellStart"/>
                  <w:r w:rsidRPr="0080626B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Praziquantel</w:t>
                  </w:r>
                  <w:proofErr w:type="spellEnd"/>
                  <w:r w:rsidRPr="0080626B">
                    <w:rPr>
                      <w:rFonts w:ascii="TH Sarabun New" w:hAnsi="TH Sarabun New" w:cs="TH Sarabun New"/>
                      <w:sz w:val="28"/>
                    </w:rPr>
                    <w:t>)</w:t>
                  </w:r>
                </w:p>
                <w:p w:rsidR="00D80FD4" w:rsidRPr="006A39F2" w:rsidRDefault="00D80FD4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</w:p>
    <w:p w:rsidR="006C138D" w:rsidRDefault="001500A1" w:rsidP="00910595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81" o:spid="_x0000_s1095" type="#_x0000_t32" style="position:absolute;left:0;text-align:left;margin-left:65.15pt;margin-top:16.75pt;width:0;height:11.35pt;z-index:251865088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">
            <v:stroke endarrow="block"/>
          </v:shape>
        </w:pict>
      </w:r>
      <w:r w:rsidR="0013505D"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94" type="#_x0000_t32" style="position:absolute;left:0;text-align:left;margin-left:380.1pt;margin-top:12.9pt;width:0;height:11.35pt;z-index:251894784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">
            <v:stroke endarrow="block"/>
          </v:shape>
        </w:pict>
      </w:r>
    </w:p>
    <w:p w:rsidR="008A61AA" w:rsidRDefault="007D19B2" w:rsidP="00910595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39" type="#_x0000_t202" style="position:absolute;left:0;text-align:left;margin-left:313.4pt;margin-top:2.55pt;width:134.5pt;height:43.15pt;z-index:25189990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" filled="f" strokecolor="windowText" strokeweight=".5pt">
            <v:path arrowok="t"/>
            <v:textbox>
              <w:txbxContent>
                <w:p w:rsidR="00D80FD4" w:rsidRPr="0080626B" w:rsidRDefault="00D80FD4" w:rsidP="00D74208">
                  <w:pPr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เก็บอุจจาระ</w:t>
                  </w:r>
                  <w:r w:rsidR="005B02C6"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 xml:space="preserve">ทุก </w:t>
                  </w:r>
                  <w:r w:rsidRPr="006631BC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1 </w:t>
                  </w:r>
                  <w:r w:rsidR="00260B1E" w:rsidRPr="006631BC">
                    <w:rPr>
                      <w:rFonts w:ascii="TH Sarabun New" w:hAnsi="TH Sarabun New" w:cs="TH Sarabun New" w:hint="cs"/>
                      <w:b/>
                      <w:bCs/>
                      <w:sz w:val="28"/>
                      <w:cs/>
                    </w:rPr>
                    <w:t>ปี</w:t>
                  </w:r>
                </w:p>
                <w:p w:rsidR="00260B1E" w:rsidRPr="0080626B" w:rsidRDefault="00D80FD4" w:rsidP="00260B1E">
                  <w:pPr>
                    <w:shd w:val="clear" w:color="auto" w:fill="FFFFFF" w:themeFill="background1"/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80626B">
                    <w:rPr>
                      <w:rFonts w:ascii="TH Sarabun New" w:hAnsi="TH Sarabun New" w:cs="TH Sarabun New" w:hint="cs"/>
                      <w:sz w:val="28"/>
                      <w:cs/>
                    </w:rPr>
                    <w:t>เพื่อ</w:t>
                  </w:r>
                  <w:r w:rsidRPr="0080626B">
                    <w:rPr>
                      <w:rFonts w:ascii="TH Sarabun New" w:hAnsi="TH Sarabun New" w:cs="TH Sarabun New"/>
                      <w:sz w:val="28"/>
                      <w:cs/>
                    </w:rPr>
                    <w:t>ติดตาม</w:t>
                  </w:r>
                  <w:r w:rsidR="00260B1E">
                    <w:rPr>
                      <w:rFonts w:ascii="TH Sarabun New" w:hAnsi="TH Sarabun New" w:cs="TH Sarabun New"/>
                      <w:sz w:val="28"/>
                      <w:cs/>
                    </w:rPr>
                    <w:t>การติดเชื้อซ้ำ</w:t>
                  </w:r>
                </w:p>
                <w:p w:rsidR="00D80FD4" w:rsidRPr="0080626B" w:rsidRDefault="00D80FD4" w:rsidP="00D74208">
                  <w:pPr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</w:p>
              </w:txbxContent>
            </v:textbox>
          </v:shape>
        </w:pict>
      </w:r>
      <w:r w:rsidR="0013505D"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38" type="#_x0000_t202" style="position:absolute;left:0;text-align:left;margin-left:-28.85pt;margin-top:4.9pt;width:222.05pt;height:44.1pt;z-index:25186611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" filled="f" strokecolor="windowText" strokeweight=".5pt">
            <v:path arrowok="t"/>
            <v:textbox style="mso-next-textbox:#_x0000_s1038">
              <w:txbxContent>
                <w:p w:rsidR="0080626B" w:rsidRPr="001500A1" w:rsidRDefault="0080626B" w:rsidP="001500A1">
                  <w:pPr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 w:rsidRPr="001500A1">
                    <w:rPr>
                      <w:rFonts w:ascii="TH Sarabun New" w:hAnsi="TH Sarabun New" w:cs="TH Sarabun New" w:hint="cs"/>
                      <w:sz w:val="28"/>
                      <w:cs/>
                    </w:rPr>
                    <w:t>เก็บอุจจาระและปัสสาวะ</w:t>
                  </w:r>
                  <w:r w:rsidR="00BC4C40" w:rsidRPr="001500A1"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ส่ง </w:t>
                  </w:r>
                  <w:r w:rsidR="00BC4C40" w:rsidRPr="001500A1">
                    <w:rPr>
                      <w:rFonts w:ascii="TH Sarabun New" w:hAnsi="TH Sarabun New" w:cs="TH Sarabun New"/>
                      <w:sz w:val="28"/>
                    </w:rPr>
                    <w:t xml:space="preserve">CASCAP </w:t>
                  </w:r>
                  <w:r w:rsidRPr="001500A1">
                    <w:rPr>
                      <w:rFonts w:ascii="TH Sarabun New" w:hAnsi="TH Sarabun New" w:cs="TH Sarabun New" w:hint="cs"/>
                      <w:sz w:val="28"/>
                      <w:cs/>
                    </w:rPr>
                    <w:t>เพื่อ</w:t>
                  </w:r>
                  <w:r w:rsidRPr="001500A1">
                    <w:rPr>
                      <w:rFonts w:ascii="TH Sarabun New" w:hAnsi="TH Sarabun New" w:cs="TH Sarabun New"/>
                      <w:sz w:val="28"/>
                      <w:cs/>
                    </w:rPr>
                    <w:t>ประเมินผลการรักษา</w:t>
                  </w:r>
                  <w:r w:rsidRPr="001500A1"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หลังรับประทานยา </w:t>
                  </w:r>
                  <w:r w:rsidRPr="001500A1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1 </w:t>
                  </w:r>
                  <w:r w:rsidRPr="001500A1">
                    <w:rPr>
                      <w:rFonts w:ascii="TH Sarabun New" w:hAnsi="TH Sarabun New" w:cs="TH Sarabun New"/>
                      <w:b/>
                      <w:bCs/>
                      <w:sz w:val="28"/>
                      <w:cs/>
                    </w:rPr>
                    <w:t>เดือน</w:t>
                  </w:r>
                </w:p>
                <w:p w:rsidR="0080626B" w:rsidRPr="001500A1" w:rsidRDefault="0080626B" w:rsidP="001500A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1500A1">
                    <w:rPr>
                      <w:rFonts w:ascii="TH Sarabun New" w:hAnsi="TH Sarabun New" w:cs="TH Sarabun New"/>
                      <w:sz w:val="28"/>
                      <w:cs/>
                    </w:rPr>
                    <w:t>ห</w:t>
                  </w:r>
                </w:p>
                <w:p w:rsidR="0080626B" w:rsidRPr="001500A1" w:rsidRDefault="0080626B" w:rsidP="001500A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</w:p>
              </w:txbxContent>
            </v:textbox>
          </v:shape>
        </w:pict>
      </w:r>
    </w:p>
    <w:p w:rsidR="008A61AA" w:rsidRDefault="0013505D" w:rsidP="00910595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92" type="#_x0000_t32" style="position:absolute;left:0;text-align:left;margin-left:380.2pt;margin-top:21.3pt;width:0;height:11.35pt;z-index:251900928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">
            <v:stroke endarrow="block"/>
          </v:shape>
        </w:pict>
      </w:r>
    </w:p>
    <w:p w:rsidR="008A61AA" w:rsidRDefault="0013505D" w:rsidP="00910595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40" type="#_x0000_t202" style="position:absolute;left:0;text-align:left;margin-left:300.7pt;margin-top:8.45pt;width:146.7pt;height:22.55pt;z-index:25190195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" filled="f" strokecolor="windowText" strokeweight=".5pt">
            <v:path arrowok="t"/>
            <v:textbox>
              <w:txbxContent>
                <w:p w:rsidR="006A39F2" w:rsidRPr="0080626B" w:rsidRDefault="006A39F2" w:rsidP="006A39F2">
                  <w:pPr>
                    <w:shd w:val="clear" w:color="auto" w:fill="FFFFFF" w:themeFill="background1"/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ตรวจอุจารระ ด้วยวิธี </w:t>
                  </w:r>
                  <w:r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Kato Katz</w:t>
                  </w:r>
                </w:p>
                <w:p w:rsidR="00D80FD4" w:rsidRPr="006A39F2" w:rsidRDefault="00D80FD4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</w:p>
                <w:p w:rsidR="00D80FD4" w:rsidRPr="0080626B" w:rsidRDefault="00D80FD4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</w:p>
              </w:txbxContent>
            </v:textbox>
          </v:shape>
        </w:pict>
      </w:r>
    </w:p>
    <w:p w:rsidR="008A61AA" w:rsidRDefault="008A61AA" w:rsidP="00910595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</w:p>
    <w:p w:rsidR="008A61AA" w:rsidRDefault="0013505D" w:rsidP="00910595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88" o:spid="_x0000_s1083" type="#_x0000_t32" style="position:absolute;left:0;text-align:left;margin-left:129.6pt;margin-top:15.75pt;width:0;height:11.35pt;z-index:251872256;visibility:visible;mso-wrap-distance-left:3.17497mm;mso-wrap-distance-right:3.17497m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">
            <v:stroke endarrow="block"/>
          </v:shape>
        </w:pict>
      </w:r>
    </w:p>
    <w:p w:rsidR="008A61AA" w:rsidRDefault="0013505D" w:rsidP="00910595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43" type="#_x0000_t202" style="position:absolute;left:0;text-align:left;margin-left:285.1pt;margin-top:5.65pt;width:195.95pt;height:24pt;z-index:251902976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" filled="f" strokecolor="windowText" strokeweight=".5pt">
            <v:path arrowok="t"/>
            <v:textbox>
              <w:txbxContent>
                <w:p w:rsidR="00D80FD4" w:rsidRPr="0080626B" w:rsidRDefault="005B02C6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>ให้</w:t>
                  </w:r>
                  <w:r w:rsidR="00D80FD4" w:rsidRPr="0080626B">
                    <w:rPr>
                      <w:rFonts w:ascii="TH Sarabun New" w:hAnsi="TH Sarabun New" w:cs="TH Sarabun New"/>
                      <w:sz w:val="28"/>
                      <w:cs/>
                    </w:rPr>
                    <w:t>ยา</w:t>
                  </w:r>
                  <w:r w:rsidR="00527FAE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 xml:space="preserve"> </w:t>
                  </w:r>
                  <w:proofErr w:type="spellStart"/>
                  <w:r w:rsidRPr="0080626B">
                    <w:rPr>
                      <w:rFonts w:ascii="TH Sarabun New" w:hAnsi="TH Sarabun New" w:cs="TH Sarabun New"/>
                      <w:b/>
                      <w:bCs/>
                      <w:sz w:val="28"/>
                    </w:rPr>
                    <w:t>Praziquantel</w:t>
                  </w:r>
                  <w:proofErr w:type="spellEnd"/>
                  <w:r w:rsidR="00527FAE"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 </w:t>
                  </w:r>
                  <w:r>
                    <w:rPr>
                      <w:rFonts w:ascii="TH Sarabun New" w:hAnsi="TH Sarabun New" w:cs="TH Sarabun New"/>
                      <w:sz w:val="28"/>
                      <w:cs/>
                    </w:rPr>
                    <w:t xml:space="preserve">รักษาโรคพยาธิใบไม้ตับ </w:t>
                  </w:r>
                </w:p>
                <w:p w:rsidR="00D80FD4" w:rsidRPr="0080626B" w:rsidRDefault="00D80FD4" w:rsidP="0080626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28"/>
                      <w:cs/>
                    </w:rPr>
                  </w:pPr>
                </w:p>
              </w:txbxContent>
            </v:textbox>
          </v:shape>
        </w:pict>
      </w:r>
    </w:p>
    <w:p w:rsidR="0080626B" w:rsidRDefault="0013505D" w:rsidP="00910595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</w:rPr>
        <w:sectPr w:rsidR="0080626B" w:rsidSect="006066BD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242" o:spid="_x0000_s1082" type="#_x0000_t32" style="position:absolute;left:0;text-align:left;margin-left:250.15pt;margin-top:59.55pt;width:68.05pt;height:0;z-index:25191628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">
            <v:stroke endarrow="block"/>
          </v:shape>
        </w:pict>
      </w:r>
    </w:p>
    <w:p w:rsidR="00907556" w:rsidRDefault="007648FB" w:rsidP="00910595">
      <w:pPr>
        <w:spacing w:after="0"/>
        <w:ind w:left="720"/>
        <w:rPr>
          <w:rFonts w:ascii="TH Sarabun New" w:hAnsi="TH Sarabun New" w:cs="TH Sarabun New"/>
          <w:b/>
          <w:bCs/>
          <w:sz w:val="32"/>
          <w:szCs w:val="32"/>
          <w:cs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lastRenderedPageBreak/>
        <w:t>ขั้นตอน</w:t>
      </w:r>
      <w:r w:rsidR="004C4A20">
        <w:rPr>
          <w:rFonts w:ascii="TH Sarabun New" w:hAnsi="TH Sarabun New" w:cs="TH Sarabun New" w:hint="cs"/>
          <w:b/>
          <w:bCs/>
          <w:sz w:val="32"/>
          <w:szCs w:val="32"/>
          <w:cs/>
        </w:rPr>
        <w:t>การ</w:t>
      </w:r>
      <w:r w:rsidR="00907556">
        <w:rPr>
          <w:rFonts w:ascii="TH Sarabun New" w:hAnsi="TH Sarabun New" w:cs="TH Sarabun New"/>
          <w:b/>
          <w:bCs/>
          <w:sz w:val="32"/>
          <w:szCs w:val="32"/>
          <w:cs/>
        </w:rPr>
        <w:t>เก็บ</w:t>
      </w:r>
      <w:r w:rsidR="00C263B3">
        <w:rPr>
          <w:rFonts w:ascii="TH Sarabun New" w:hAnsi="TH Sarabun New" w:cs="TH Sarabun New" w:hint="cs"/>
          <w:b/>
          <w:bCs/>
          <w:sz w:val="32"/>
          <w:szCs w:val="32"/>
          <w:cs/>
        </w:rPr>
        <w:t>ตัวอย่าง</w:t>
      </w:r>
      <w:r w:rsidR="00907556">
        <w:rPr>
          <w:rFonts w:ascii="TH Sarabun New" w:hAnsi="TH Sarabun New" w:cs="TH Sarabun New"/>
          <w:b/>
          <w:bCs/>
          <w:sz w:val="32"/>
          <w:szCs w:val="32"/>
          <w:cs/>
        </w:rPr>
        <w:t>อุจจาระและ</w:t>
      </w:r>
      <w:r w:rsidR="00907556" w:rsidRPr="001970F3">
        <w:rPr>
          <w:rFonts w:ascii="TH Sarabun New" w:hAnsi="TH Sarabun New" w:cs="TH Sarabun New"/>
          <w:b/>
          <w:bCs/>
          <w:sz w:val="32"/>
          <w:szCs w:val="32"/>
          <w:cs/>
        </w:rPr>
        <w:t>ปัสสาวะ</w:t>
      </w:r>
    </w:p>
    <w:p w:rsidR="00901FE5" w:rsidRDefault="00901FE5" w:rsidP="00CE4205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ลงข้อมูล</w:t>
      </w:r>
      <w:r w:rsidR="003826CC">
        <w:rPr>
          <w:rFonts w:ascii="TH Sarabun New" w:hAnsi="TH Sarabun New" w:cs="TH Sarabun New" w:hint="cs"/>
          <w:sz w:val="32"/>
          <w:szCs w:val="32"/>
          <w:cs/>
        </w:rPr>
        <w:t>อาสาสมัคร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ในระบบ </w:t>
      </w:r>
      <w:proofErr w:type="spellStart"/>
      <w:r w:rsidR="003826CC">
        <w:rPr>
          <w:rFonts w:ascii="TH Sarabun New" w:hAnsi="TH Sarabun New" w:cs="TH Sarabun New"/>
          <w:sz w:val="32"/>
          <w:szCs w:val="32"/>
        </w:rPr>
        <w:t>Isan</w:t>
      </w:r>
      <w:proofErr w:type="spellEnd"/>
      <w:r w:rsidR="003826CC">
        <w:rPr>
          <w:rFonts w:ascii="TH Sarabun New" w:hAnsi="TH Sarabun New" w:cs="TH Sarabun New"/>
          <w:sz w:val="32"/>
          <w:szCs w:val="32"/>
        </w:rPr>
        <w:t>-</w:t>
      </w:r>
      <w:r w:rsidR="00C263B3">
        <w:rPr>
          <w:rFonts w:ascii="TH Sarabun New" w:hAnsi="TH Sarabun New" w:cs="TH Sarabun New"/>
          <w:sz w:val="32"/>
          <w:szCs w:val="32"/>
        </w:rPr>
        <w:t>cohort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และมี </w:t>
      </w:r>
      <w:r>
        <w:rPr>
          <w:rFonts w:ascii="TH Sarabun New" w:hAnsi="TH Sarabun New" w:cs="TH Sarabun New"/>
          <w:sz w:val="32"/>
          <w:szCs w:val="32"/>
        </w:rPr>
        <w:t xml:space="preserve">PID </w:t>
      </w:r>
      <w:r w:rsidR="00734E5B">
        <w:rPr>
          <w:rFonts w:ascii="TH Sarabun New" w:hAnsi="TH Sarabun New" w:cs="TH Sarabun New" w:hint="cs"/>
          <w:sz w:val="32"/>
          <w:szCs w:val="32"/>
          <w:cs/>
        </w:rPr>
        <w:t>ข</w:t>
      </w:r>
      <w:r w:rsidR="003541DB">
        <w:rPr>
          <w:rFonts w:ascii="TH Sarabun New" w:hAnsi="TH Sarabun New" w:cs="TH Sarabun New" w:hint="cs"/>
          <w:sz w:val="32"/>
          <w:szCs w:val="32"/>
          <w:cs/>
        </w:rPr>
        <w:t>อง</w:t>
      </w:r>
      <w:r w:rsidR="003826CC">
        <w:rPr>
          <w:rFonts w:ascii="TH Sarabun New" w:hAnsi="TH Sarabun New" w:cs="TH Sarabun New" w:hint="cs"/>
          <w:sz w:val="32"/>
          <w:szCs w:val="32"/>
          <w:cs/>
        </w:rPr>
        <w:t>อาสาสมัคร</w:t>
      </w:r>
      <w:r w:rsidR="002343DF">
        <w:rPr>
          <w:rFonts w:ascii="TH Sarabun New" w:hAnsi="TH Sarabun New" w:cs="TH Sarabun New" w:hint="cs"/>
          <w:sz w:val="32"/>
          <w:szCs w:val="32"/>
          <w:cs/>
        </w:rPr>
        <w:t>แต่ละคน</w:t>
      </w:r>
      <w:r w:rsidR="00734E5B">
        <w:rPr>
          <w:rFonts w:ascii="TH Sarabun New" w:hAnsi="TH Sarabun New" w:cs="TH Sarabun New" w:hint="cs"/>
          <w:sz w:val="32"/>
          <w:szCs w:val="32"/>
          <w:cs/>
        </w:rPr>
        <w:t>ที่เข้าร่วมโครงการ</w:t>
      </w:r>
    </w:p>
    <w:p w:rsidR="00734E5B" w:rsidRDefault="003826CC" w:rsidP="00CE4205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อาสาสมัคร</w:t>
      </w:r>
      <w:r w:rsidR="00734E5B">
        <w:rPr>
          <w:rFonts w:ascii="TH Sarabun New" w:hAnsi="TH Sarabun New" w:cs="TH Sarabun New" w:hint="cs"/>
          <w:sz w:val="32"/>
          <w:szCs w:val="32"/>
          <w:cs/>
        </w:rPr>
        <w:t>ที่เข้าร่วมโครงการ</w:t>
      </w:r>
      <w:r w:rsidR="00734E5B" w:rsidRPr="00734E5B">
        <w:rPr>
          <w:rFonts w:ascii="TH Sarabun New" w:hAnsi="TH Sarabun New" w:cs="TH Sarabun New"/>
          <w:sz w:val="32"/>
          <w:szCs w:val="32"/>
          <w:cs/>
        </w:rPr>
        <w:t>ยินยอม</w:t>
      </w:r>
      <w:r w:rsidR="00734E5B">
        <w:rPr>
          <w:rFonts w:ascii="TH Sarabun New" w:hAnsi="TH Sarabun New" w:cs="TH Sarabun New" w:hint="cs"/>
          <w:sz w:val="32"/>
          <w:szCs w:val="32"/>
          <w:cs/>
        </w:rPr>
        <w:t xml:space="preserve">เข้าร่วมโครงการ </w:t>
      </w:r>
      <w:r w:rsidR="00734E5B" w:rsidRPr="00734E5B">
        <w:rPr>
          <w:rFonts w:ascii="TH Sarabun New" w:hAnsi="TH Sarabun New" w:cs="TH Sarabun New"/>
          <w:sz w:val="32"/>
          <w:szCs w:val="32"/>
          <w:cs/>
        </w:rPr>
        <w:t>พร้อมทั้ง</w:t>
      </w:r>
      <w:r w:rsidR="003541DB">
        <w:rPr>
          <w:rFonts w:ascii="TH Sarabun New" w:hAnsi="TH Sarabun New" w:cs="TH Sarabun New" w:hint="cs"/>
          <w:sz w:val="32"/>
          <w:szCs w:val="32"/>
          <w:cs/>
        </w:rPr>
        <w:t>ผ่านการ</w:t>
      </w:r>
      <w:r w:rsidR="00734E5B" w:rsidRPr="00734E5B">
        <w:rPr>
          <w:rFonts w:ascii="TH Sarabun New" w:hAnsi="TH Sarabun New" w:cs="TH Sarabun New"/>
          <w:sz w:val="32"/>
          <w:szCs w:val="32"/>
          <w:cs/>
        </w:rPr>
        <w:t>สัมภาษณ์ โดยใช้ฟอร์ม</w:t>
      </w:r>
      <w:r w:rsidR="00734E5B" w:rsidRPr="00734E5B">
        <w:rPr>
          <w:rFonts w:ascii="TH Sarabun New" w:hAnsi="TH Sarabun New" w:cs="TH Sarabun New"/>
          <w:sz w:val="32"/>
          <w:szCs w:val="32"/>
        </w:rPr>
        <w:t>CCA-</w:t>
      </w:r>
      <w:r w:rsidR="00734E5B" w:rsidRPr="00734E5B">
        <w:rPr>
          <w:rFonts w:ascii="TH Sarabun New" w:hAnsi="TH Sarabun New" w:cs="TH Sarabun New"/>
          <w:sz w:val="32"/>
          <w:szCs w:val="32"/>
          <w:cs/>
        </w:rPr>
        <w:t>01</w:t>
      </w:r>
      <w:r w:rsidR="001652C8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CA62FE">
        <w:rPr>
          <w:rFonts w:ascii="TH Sarabun New" w:hAnsi="TH Sarabun New" w:cs="TH Sarabun New" w:hint="cs"/>
          <w:sz w:val="32"/>
          <w:szCs w:val="32"/>
          <w:cs/>
        </w:rPr>
        <w:t>โดยเจ้าหน้าที่ที่รับผิดชอบ</w:t>
      </w:r>
      <w:r w:rsidR="008B47CF">
        <w:rPr>
          <w:rFonts w:ascii="TH Sarabun New" w:hAnsi="TH Sarabun New" w:cs="TH Sarabun New" w:hint="cs"/>
          <w:sz w:val="32"/>
          <w:szCs w:val="32"/>
          <w:cs/>
        </w:rPr>
        <w:t xml:space="preserve">อัพโหลดแบบยินยอมเข้าร่วมโครงการและ CCA-01 เข้าสู่ระบบ </w:t>
      </w:r>
      <w:proofErr w:type="spellStart"/>
      <w:r w:rsidR="0057656B">
        <w:rPr>
          <w:rFonts w:ascii="TH Sarabun New" w:hAnsi="TH Sarabun New" w:cs="TH Sarabun New"/>
          <w:sz w:val="32"/>
          <w:szCs w:val="32"/>
        </w:rPr>
        <w:t>I</w:t>
      </w:r>
      <w:r w:rsidR="008B47CF">
        <w:rPr>
          <w:rFonts w:ascii="TH Sarabun New" w:hAnsi="TH Sarabun New" w:cs="TH Sarabun New"/>
          <w:sz w:val="32"/>
          <w:szCs w:val="32"/>
        </w:rPr>
        <w:t>san</w:t>
      </w:r>
      <w:proofErr w:type="spellEnd"/>
      <w:r w:rsidR="008B47CF">
        <w:rPr>
          <w:rFonts w:ascii="TH Sarabun New" w:hAnsi="TH Sarabun New" w:cs="TH Sarabun New"/>
          <w:sz w:val="32"/>
          <w:szCs w:val="32"/>
        </w:rPr>
        <w:t>-cohort</w:t>
      </w:r>
    </w:p>
    <w:p w:rsidR="003541DB" w:rsidRDefault="003541DB" w:rsidP="00CE4205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ปริ้นสติ๊กเกอร์เพื่อติดภาชนะที่ใช้ในการเก็บตัวอย่าง</w:t>
      </w:r>
    </w:p>
    <w:p w:rsidR="003826CC" w:rsidRDefault="00907556" w:rsidP="00CE4205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sz w:val="32"/>
          <w:szCs w:val="32"/>
        </w:rPr>
      </w:pPr>
      <w:r w:rsidRPr="003826CC">
        <w:rPr>
          <w:rFonts w:ascii="TH Sarabun New" w:hAnsi="TH Sarabun New" w:cs="TH Sarabun New"/>
          <w:sz w:val="32"/>
          <w:szCs w:val="32"/>
          <w:cs/>
        </w:rPr>
        <w:t>ติดสลากบนกระป๋องอุจจาระ และ</w:t>
      </w:r>
      <w:r w:rsidR="00910595" w:rsidRPr="003826CC">
        <w:rPr>
          <w:rFonts w:ascii="TH Sarabun New" w:hAnsi="TH Sarabun New" w:cs="TH Sarabun New"/>
          <w:sz w:val="32"/>
          <w:szCs w:val="32"/>
          <w:cs/>
        </w:rPr>
        <w:t>กระป๋อง</w:t>
      </w:r>
      <w:r w:rsidRPr="003826CC">
        <w:rPr>
          <w:rFonts w:ascii="TH Sarabun New" w:hAnsi="TH Sarabun New" w:cs="TH Sarabun New"/>
          <w:sz w:val="32"/>
          <w:szCs w:val="32"/>
          <w:cs/>
        </w:rPr>
        <w:t xml:space="preserve">ปัสสาวะ </w:t>
      </w:r>
      <w:r w:rsidRPr="003826CC">
        <w:rPr>
          <w:rFonts w:ascii="TH Sarabun New" w:hAnsi="TH Sarabun New" w:cs="TH Sarabun New"/>
          <w:sz w:val="32"/>
          <w:szCs w:val="32"/>
        </w:rPr>
        <w:t>(</w:t>
      </w:r>
      <w:r w:rsidRPr="003826CC">
        <w:rPr>
          <w:rFonts w:ascii="TH Sarabun New" w:hAnsi="TH Sarabun New" w:cs="TH Sarabun New"/>
          <w:sz w:val="32"/>
          <w:szCs w:val="32"/>
          <w:cs/>
        </w:rPr>
        <w:t>ฝาใส</w:t>
      </w:r>
      <w:r w:rsidRPr="003826CC">
        <w:rPr>
          <w:rFonts w:ascii="TH Sarabun New" w:hAnsi="TH Sarabun New" w:cs="TH Sarabun New" w:hint="cs"/>
          <w:sz w:val="32"/>
          <w:szCs w:val="32"/>
          <w:cs/>
        </w:rPr>
        <w:t>หรือเหลือง</w:t>
      </w:r>
      <w:r w:rsidRPr="003826CC">
        <w:rPr>
          <w:rFonts w:ascii="TH Sarabun New" w:hAnsi="TH Sarabun New" w:cs="TH Sarabun New"/>
          <w:sz w:val="32"/>
          <w:szCs w:val="32"/>
        </w:rPr>
        <w:t>)</w:t>
      </w:r>
      <w:r w:rsidR="001652C8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3826CC">
        <w:rPr>
          <w:rFonts w:ascii="TH Sarabun New" w:hAnsi="TH Sarabun New" w:cs="TH Sarabun New"/>
          <w:sz w:val="32"/>
          <w:szCs w:val="32"/>
          <w:cs/>
        </w:rPr>
        <w:t xml:space="preserve">ใส่ถุงพลาสติก </w:t>
      </w:r>
      <w:r w:rsidRPr="003826CC">
        <w:rPr>
          <w:rFonts w:ascii="TH Sarabun New" w:hAnsi="TH Sarabun New" w:cs="TH Sarabun New" w:hint="cs"/>
          <w:sz w:val="32"/>
          <w:szCs w:val="32"/>
          <w:cs/>
        </w:rPr>
        <w:t>พร้อมแนบ</w:t>
      </w:r>
      <w:r w:rsidRPr="003826CC">
        <w:rPr>
          <w:rFonts w:ascii="TH Sarabun New" w:hAnsi="TH Sarabun New" w:cs="TH Sarabun New"/>
          <w:sz w:val="32"/>
          <w:szCs w:val="32"/>
          <w:cs/>
        </w:rPr>
        <w:t>คำแนะนำในการเก็บตัวอย่าง</w:t>
      </w:r>
      <w:r w:rsidR="00523A10" w:rsidRPr="003826CC">
        <w:rPr>
          <w:rFonts w:ascii="TH Sarabun New" w:hAnsi="TH Sarabun New" w:cs="TH Sarabun New" w:hint="cs"/>
          <w:sz w:val="32"/>
          <w:szCs w:val="32"/>
          <w:cs/>
        </w:rPr>
        <w:t xml:space="preserve"> (</w:t>
      </w:r>
      <w:r w:rsidR="003826CC" w:rsidRPr="003826CC">
        <w:rPr>
          <w:rFonts w:ascii="TH Sarabun New" w:hAnsi="TH Sarabun New" w:cs="TH Sarabun New" w:hint="cs"/>
          <w:sz w:val="32"/>
          <w:szCs w:val="32"/>
          <w:cs/>
        </w:rPr>
        <w:t xml:space="preserve">สามารถ </w:t>
      </w:r>
      <w:r w:rsidR="00523A10" w:rsidRPr="003826CC">
        <w:rPr>
          <w:rFonts w:ascii="TH Sarabun New" w:hAnsi="TH Sarabun New" w:cs="TH Sarabun New"/>
          <w:sz w:val="32"/>
          <w:szCs w:val="32"/>
        </w:rPr>
        <w:t>download</w:t>
      </w:r>
      <w:r w:rsidR="003826CC" w:rsidRPr="003826CC">
        <w:rPr>
          <w:rFonts w:ascii="TH Sarabun New" w:hAnsi="TH Sarabun New" w:cs="TH Sarabun New" w:hint="cs"/>
          <w:sz w:val="32"/>
          <w:szCs w:val="32"/>
          <w:cs/>
        </w:rPr>
        <w:t xml:space="preserve"> คำแนะนำในการเก็บตัวอย่างในระบบ </w:t>
      </w:r>
      <w:proofErr w:type="spellStart"/>
      <w:r w:rsidR="003826CC" w:rsidRPr="003826CC">
        <w:rPr>
          <w:rFonts w:ascii="TH Sarabun New" w:hAnsi="TH Sarabun New" w:cs="TH Sarabun New"/>
          <w:sz w:val="32"/>
          <w:szCs w:val="32"/>
        </w:rPr>
        <w:t>Isan</w:t>
      </w:r>
      <w:proofErr w:type="spellEnd"/>
      <w:r w:rsidR="003826CC" w:rsidRPr="003826CC">
        <w:rPr>
          <w:rFonts w:ascii="TH Sarabun New" w:hAnsi="TH Sarabun New" w:cs="TH Sarabun New"/>
          <w:sz w:val="32"/>
          <w:szCs w:val="32"/>
        </w:rPr>
        <w:t>-cohort</w:t>
      </w:r>
      <w:r w:rsidR="00523A10" w:rsidRPr="003826CC">
        <w:rPr>
          <w:rFonts w:ascii="TH Sarabun New" w:hAnsi="TH Sarabun New" w:cs="TH Sarabun New" w:hint="cs"/>
          <w:sz w:val="32"/>
          <w:szCs w:val="32"/>
          <w:cs/>
        </w:rPr>
        <w:t xml:space="preserve">) </w:t>
      </w:r>
      <w:r w:rsidRPr="003826CC">
        <w:rPr>
          <w:rFonts w:ascii="TH Sarabun New" w:hAnsi="TH Sarabun New" w:cs="TH Sarabun New"/>
          <w:sz w:val="32"/>
          <w:szCs w:val="32"/>
          <w:cs/>
        </w:rPr>
        <w:t>หากมีมาก</w:t>
      </w:r>
      <w:r w:rsidR="003826CC" w:rsidRPr="003826CC">
        <w:rPr>
          <w:rFonts w:ascii="TH Sarabun New" w:hAnsi="TH Sarabun New" w:cs="TH Sarabun New" w:hint="cs"/>
          <w:sz w:val="32"/>
          <w:szCs w:val="32"/>
          <w:cs/>
        </w:rPr>
        <w:t>ก</w:t>
      </w:r>
      <w:r w:rsidR="003826CC" w:rsidRPr="003826CC">
        <w:rPr>
          <w:rFonts w:ascii="TH Sarabun New" w:hAnsi="TH Sarabun New" w:cs="TH Sarabun New"/>
          <w:sz w:val="32"/>
          <w:szCs w:val="32"/>
          <w:cs/>
        </w:rPr>
        <w:t>ว่า 1 คน</w:t>
      </w:r>
      <w:r w:rsidR="003826CC" w:rsidRPr="003826CC">
        <w:rPr>
          <w:rFonts w:ascii="TH Sarabun New" w:hAnsi="TH Sarabun New" w:cs="TH Sarabun New" w:hint="cs"/>
          <w:sz w:val="32"/>
          <w:szCs w:val="32"/>
          <w:cs/>
        </w:rPr>
        <w:t>ต่อ</w:t>
      </w:r>
      <w:r w:rsidRPr="003826CC">
        <w:rPr>
          <w:rFonts w:ascii="TH Sarabun New" w:hAnsi="TH Sarabun New" w:cs="TH Sarabun New"/>
          <w:sz w:val="32"/>
          <w:szCs w:val="32"/>
          <w:cs/>
        </w:rPr>
        <w:t>ครัวเรือน ให้ใส่ถุงรวมกันตามรายชื่อ</w:t>
      </w:r>
      <w:r w:rsidR="002343DF">
        <w:rPr>
          <w:rFonts w:ascii="TH Sarabun New" w:hAnsi="TH Sarabun New" w:cs="TH Sarabun New" w:hint="cs"/>
          <w:sz w:val="32"/>
          <w:szCs w:val="32"/>
          <w:cs/>
        </w:rPr>
        <w:t>ของ</w:t>
      </w:r>
      <w:r w:rsidR="003826CC" w:rsidRPr="003826CC">
        <w:rPr>
          <w:rFonts w:ascii="TH Sarabun New" w:hAnsi="TH Sarabun New" w:cs="TH Sarabun New" w:hint="cs"/>
          <w:sz w:val="32"/>
          <w:szCs w:val="32"/>
          <w:cs/>
        </w:rPr>
        <w:t>อาสาสมัคร</w:t>
      </w:r>
    </w:p>
    <w:p w:rsidR="00907556" w:rsidRDefault="003826CC" w:rsidP="00CE4205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  <w:cs/>
        </w:rPr>
        <w:t>อธิบายให้ผู้ปฏิบัติ</w:t>
      </w:r>
      <w:r w:rsidR="00907556" w:rsidRPr="003826CC">
        <w:rPr>
          <w:rFonts w:ascii="TH Sarabun New" w:hAnsi="TH Sarabun New" w:cs="TH Sarabun New"/>
          <w:sz w:val="32"/>
          <w:szCs w:val="32"/>
          <w:cs/>
        </w:rPr>
        <w:t>หรือ อสม แจ้ง</w:t>
      </w:r>
      <w:r w:rsidRPr="003826CC">
        <w:rPr>
          <w:rFonts w:ascii="TH Sarabun New" w:hAnsi="TH Sarabun New" w:cs="TH Sarabun New" w:hint="cs"/>
          <w:sz w:val="32"/>
          <w:szCs w:val="32"/>
          <w:cs/>
        </w:rPr>
        <w:t>อาสาสมัคร</w:t>
      </w:r>
      <w:r w:rsidR="00907556" w:rsidRPr="003826CC">
        <w:rPr>
          <w:rFonts w:ascii="TH Sarabun New" w:hAnsi="TH Sarabun New" w:cs="TH Sarabun New"/>
          <w:sz w:val="32"/>
          <w:szCs w:val="32"/>
          <w:cs/>
        </w:rPr>
        <w:t>ให้เก็บอุจจาระ</w:t>
      </w:r>
      <w:r w:rsidR="001652C8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907556" w:rsidRPr="003826CC">
        <w:rPr>
          <w:rFonts w:ascii="TH Sarabun New" w:hAnsi="TH Sarabun New" w:cs="TH Sarabun New" w:hint="cs"/>
          <w:sz w:val="32"/>
          <w:szCs w:val="32"/>
          <w:cs/>
        </w:rPr>
        <w:t>(</w:t>
      </w:r>
      <w:r w:rsidR="00910595" w:rsidRPr="003826CC">
        <w:rPr>
          <w:rFonts w:ascii="TH Sarabun New" w:hAnsi="TH Sarabun New" w:cs="TH Sarabun New" w:hint="cs"/>
          <w:sz w:val="32"/>
          <w:szCs w:val="32"/>
          <w:cs/>
        </w:rPr>
        <w:t>เกือบเต็มกระป๋อง</w:t>
      </w:r>
      <w:r w:rsidR="00907556" w:rsidRPr="003826CC">
        <w:rPr>
          <w:rFonts w:ascii="TH Sarabun New" w:hAnsi="TH Sarabun New" w:cs="TH Sarabun New" w:hint="cs"/>
          <w:sz w:val="32"/>
          <w:szCs w:val="32"/>
          <w:cs/>
        </w:rPr>
        <w:t xml:space="preserve">) </w:t>
      </w:r>
      <w:r w:rsidR="00907556" w:rsidRPr="003826CC">
        <w:rPr>
          <w:rFonts w:ascii="TH Sarabun New" w:hAnsi="TH Sarabun New" w:cs="TH Sarabun New"/>
          <w:sz w:val="32"/>
          <w:szCs w:val="32"/>
          <w:cs/>
        </w:rPr>
        <w:t>และปัสสาวะให้เพียง</w:t>
      </w:r>
      <w:r w:rsidR="004C2175" w:rsidRPr="003826CC">
        <w:rPr>
          <w:rFonts w:ascii="TH Sarabun New" w:hAnsi="TH Sarabun New" w:cs="TH Sarabun New"/>
          <w:sz w:val="32"/>
          <w:szCs w:val="32"/>
          <w:cs/>
        </w:rPr>
        <w:t>พอ</w:t>
      </w:r>
      <w:r w:rsidR="00907556" w:rsidRPr="003826CC">
        <w:rPr>
          <w:rFonts w:ascii="TH Sarabun New" w:hAnsi="TH Sarabun New" w:cs="TH Sarabun New" w:hint="cs"/>
          <w:sz w:val="32"/>
          <w:szCs w:val="32"/>
          <w:cs/>
        </w:rPr>
        <w:t xml:space="preserve"> (</w:t>
      </w:r>
      <w:r w:rsidR="00910595" w:rsidRPr="003826CC">
        <w:rPr>
          <w:rFonts w:ascii="TH Sarabun New" w:hAnsi="TH Sarabun New" w:cs="TH Sarabun New" w:hint="cs"/>
          <w:sz w:val="32"/>
          <w:szCs w:val="32"/>
          <w:cs/>
        </w:rPr>
        <w:t>เกือบเต็มกระป๋อง</w:t>
      </w:r>
      <w:r w:rsidR="00907556" w:rsidRPr="003826CC">
        <w:rPr>
          <w:rFonts w:ascii="TH Sarabun New" w:hAnsi="TH Sarabun New" w:cs="TH Sarabun New" w:hint="cs"/>
          <w:sz w:val="32"/>
          <w:szCs w:val="32"/>
          <w:cs/>
        </w:rPr>
        <w:t xml:space="preserve">) </w:t>
      </w:r>
      <w:r w:rsidR="00907556" w:rsidRPr="003826CC">
        <w:rPr>
          <w:rFonts w:ascii="TH Sarabun New" w:hAnsi="TH Sarabun New" w:cs="TH Sarabun New"/>
          <w:sz w:val="32"/>
          <w:szCs w:val="32"/>
          <w:cs/>
        </w:rPr>
        <w:t xml:space="preserve">และเก็บให้ถูกวิธี </w:t>
      </w:r>
    </w:p>
    <w:p w:rsidR="003826CC" w:rsidRPr="001970F3" w:rsidRDefault="003826CC" w:rsidP="00CE4205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จัดเตรียมชุมชนล่วงหน้า 1-3 วัน ก่อนแจกอุปกรณ์เก็บอุจจาระและปัสสาวะ</w:t>
      </w:r>
    </w:p>
    <w:p w:rsidR="003826CC" w:rsidRDefault="00907556" w:rsidP="00CE4205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sz w:val="32"/>
          <w:szCs w:val="32"/>
        </w:rPr>
      </w:pPr>
      <w:r w:rsidRPr="003826CC">
        <w:rPr>
          <w:rFonts w:ascii="TH Sarabun New" w:hAnsi="TH Sarabun New" w:cs="TH Sarabun New"/>
          <w:sz w:val="32"/>
          <w:szCs w:val="32"/>
          <w:cs/>
        </w:rPr>
        <w:t>นำกระป๋องไปแจกจ่ายตามรายชื่อ และนัดเก็บตัวอย่าง</w:t>
      </w:r>
      <w:r w:rsidR="003826CC" w:rsidRPr="003826CC">
        <w:rPr>
          <w:rFonts w:ascii="TH Sarabun New" w:hAnsi="TH Sarabun New" w:cs="TH Sarabun New" w:hint="cs"/>
          <w:sz w:val="32"/>
          <w:szCs w:val="32"/>
          <w:cs/>
        </w:rPr>
        <w:t>อุจจาระและปัสสาวะ</w:t>
      </w:r>
      <w:r w:rsidRPr="003826CC">
        <w:rPr>
          <w:rFonts w:ascii="TH Sarabun New" w:hAnsi="TH Sarabun New" w:cs="TH Sarabun New"/>
          <w:sz w:val="32"/>
          <w:szCs w:val="32"/>
          <w:cs/>
        </w:rPr>
        <w:t xml:space="preserve">ภายใน  3 วันและบันทึกข้อมูลลงในใบกำกับงาน </w:t>
      </w:r>
    </w:p>
    <w:p w:rsidR="00907556" w:rsidRPr="003826CC" w:rsidRDefault="00907556" w:rsidP="00CE4205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sz w:val="32"/>
          <w:szCs w:val="32"/>
        </w:rPr>
      </w:pPr>
      <w:r w:rsidRPr="003826CC">
        <w:rPr>
          <w:rFonts w:ascii="TH Sarabun New" w:hAnsi="TH Sarabun New" w:cs="TH Sarabun New"/>
          <w:sz w:val="32"/>
          <w:szCs w:val="32"/>
          <w:cs/>
        </w:rPr>
        <w:t xml:space="preserve">เก็บรักษากระป๋องอุจจาระและปัสสาวะที่เก็บได้แต่ละวันไว้ในกระติกน้ำแข็ง </w:t>
      </w:r>
      <w:r w:rsidRPr="003826CC">
        <w:rPr>
          <w:rFonts w:ascii="TH Sarabun New" w:hAnsi="TH Sarabun New" w:cs="TH Sarabun New" w:hint="cs"/>
          <w:sz w:val="32"/>
          <w:szCs w:val="32"/>
          <w:cs/>
        </w:rPr>
        <w:t xml:space="preserve">กล่องโฟม </w:t>
      </w:r>
      <w:r w:rsidRPr="003826CC">
        <w:rPr>
          <w:rFonts w:ascii="TH Sarabun New" w:hAnsi="TH Sarabun New" w:cs="TH Sarabun New"/>
          <w:sz w:val="32"/>
          <w:szCs w:val="32"/>
          <w:cs/>
        </w:rPr>
        <w:t xml:space="preserve">หรือตู้เย็น </w:t>
      </w:r>
      <w:r w:rsidR="003826CC" w:rsidRPr="002E4A3E">
        <w:rPr>
          <w:rFonts w:ascii="TH Sarabun New" w:hAnsi="TH Sarabun New" w:cs="TH Sarabun New"/>
          <w:sz w:val="32"/>
          <w:szCs w:val="32"/>
          <w:cs/>
        </w:rPr>
        <w:t xml:space="preserve">อุณหภูมิ </w:t>
      </w:r>
      <w:r w:rsidR="003826CC" w:rsidRPr="00641EF4">
        <w:rPr>
          <w:rFonts w:ascii="TH Sarabun New" w:hAnsi="TH Sarabun New" w:cs="TH Sarabun New"/>
          <w:sz w:val="32"/>
          <w:szCs w:val="32"/>
        </w:rPr>
        <w:t xml:space="preserve">4 </w:t>
      </w:r>
      <w:proofErr w:type="spellStart"/>
      <w:r w:rsidR="003826CC" w:rsidRPr="00641EF4">
        <w:rPr>
          <w:rFonts w:ascii="TH Sarabun New" w:hAnsi="TH Sarabun New" w:cs="TH Sarabun New"/>
          <w:sz w:val="32"/>
          <w:szCs w:val="32"/>
          <w:vertAlign w:val="superscript"/>
        </w:rPr>
        <w:t>o</w:t>
      </w:r>
      <w:r w:rsidR="003826CC" w:rsidRPr="00641EF4">
        <w:rPr>
          <w:rFonts w:ascii="TH Sarabun New" w:hAnsi="TH Sarabun New" w:cs="TH Sarabun New"/>
          <w:sz w:val="32"/>
          <w:szCs w:val="32"/>
        </w:rPr>
        <w:t>C</w:t>
      </w:r>
      <w:proofErr w:type="spellEnd"/>
      <w:r w:rsidRPr="003826CC">
        <w:rPr>
          <w:rFonts w:ascii="TH Sarabun New" w:hAnsi="TH Sarabun New" w:cs="TH Sarabun New"/>
          <w:sz w:val="32"/>
          <w:szCs w:val="32"/>
          <w:cs/>
        </w:rPr>
        <w:t>เพื่อรักษาสภาพ</w:t>
      </w:r>
    </w:p>
    <w:p w:rsidR="00907556" w:rsidRDefault="00907556" w:rsidP="00CE4205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sz w:val="32"/>
          <w:szCs w:val="32"/>
        </w:rPr>
      </w:pPr>
      <w:r w:rsidRPr="00907556">
        <w:rPr>
          <w:rFonts w:ascii="TH Sarabun New" w:hAnsi="TH Sarabun New" w:cs="TH Sarabun New"/>
          <w:sz w:val="32"/>
          <w:szCs w:val="32"/>
          <w:cs/>
        </w:rPr>
        <w:t xml:space="preserve">เมื่อครบ </w:t>
      </w:r>
      <w:r w:rsidRPr="00907556">
        <w:rPr>
          <w:rFonts w:ascii="TH Sarabun New" w:hAnsi="TH Sarabun New" w:cs="TH Sarabun New"/>
          <w:sz w:val="32"/>
          <w:szCs w:val="32"/>
        </w:rPr>
        <w:t>3</w:t>
      </w:r>
      <w:r w:rsidR="003826CC">
        <w:rPr>
          <w:rFonts w:ascii="TH Sarabun New" w:hAnsi="TH Sarabun New" w:cs="TH Sarabun New"/>
          <w:sz w:val="32"/>
          <w:szCs w:val="32"/>
        </w:rPr>
        <w:t>-5</w:t>
      </w:r>
      <w:r w:rsidR="002A282A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07556">
        <w:rPr>
          <w:rFonts w:ascii="TH Sarabun New" w:hAnsi="TH Sarabun New" w:cs="TH Sarabun New"/>
          <w:sz w:val="32"/>
          <w:szCs w:val="32"/>
          <w:cs/>
        </w:rPr>
        <w:t>วัน นำส่ง</w:t>
      </w:r>
      <w:r w:rsidR="00910595">
        <w:rPr>
          <w:rFonts w:ascii="TH Sarabun New" w:hAnsi="TH Sarabun New" w:cs="TH Sarabun New" w:hint="cs"/>
          <w:sz w:val="32"/>
          <w:szCs w:val="32"/>
          <w:cs/>
        </w:rPr>
        <w:t>กระป๋อง</w:t>
      </w:r>
      <w:r w:rsidRPr="00907556">
        <w:rPr>
          <w:rFonts w:ascii="TH Sarabun New" w:hAnsi="TH Sarabun New" w:cs="TH Sarabun New"/>
          <w:sz w:val="32"/>
          <w:szCs w:val="32"/>
          <w:cs/>
        </w:rPr>
        <w:t>อุจจาระ</w:t>
      </w:r>
      <w:r w:rsidR="003826CC">
        <w:rPr>
          <w:rFonts w:ascii="TH Sarabun New" w:hAnsi="TH Sarabun New" w:cs="TH Sarabun New" w:hint="cs"/>
          <w:sz w:val="32"/>
          <w:szCs w:val="32"/>
          <w:cs/>
        </w:rPr>
        <w:t>โดยใส่กล่องโฟมหรือกระติกน้ำแข็ง</w:t>
      </w:r>
      <w:r w:rsidRPr="00907556">
        <w:rPr>
          <w:rFonts w:ascii="TH Sarabun New" w:hAnsi="TH Sarabun New" w:cs="TH Sarabun New"/>
          <w:sz w:val="32"/>
          <w:szCs w:val="32"/>
          <w:cs/>
        </w:rPr>
        <w:t>ส่ง</w:t>
      </w:r>
      <w:r w:rsidRPr="00907556">
        <w:rPr>
          <w:rFonts w:ascii="TH Sarabun New" w:hAnsi="TH Sarabun New" w:cs="TH Sarabun New" w:hint="cs"/>
          <w:sz w:val="32"/>
          <w:szCs w:val="32"/>
          <w:cs/>
        </w:rPr>
        <w:t>ที่</w:t>
      </w:r>
      <w:r w:rsidR="003826CC">
        <w:rPr>
          <w:rFonts w:ascii="TH Sarabun New" w:hAnsi="TH Sarabun New" w:cs="TH Sarabun New" w:hint="cs"/>
          <w:sz w:val="32"/>
          <w:szCs w:val="32"/>
          <w:cs/>
        </w:rPr>
        <w:t>สถาน</w:t>
      </w:r>
      <w:r w:rsidR="002343DF">
        <w:rPr>
          <w:rFonts w:ascii="TH Sarabun New" w:hAnsi="TH Sarabun New" w:cs="TH Sarabun New" w:hint="cs"/>
          <w:sz w:val="32"/>
          <w:szCs w:val="32"/>
          <w:cs/>
        </w:rPr>
        <w:t xml:space="preserve">ที่รับบริการตรวจอุจจาระ </w:t>
      </w:r>
      <w:r w:rsidR="002343DF" w:rsidRPr="002343DF">
        <w:rPr>
          <w:rFonts w:ascii="TH Sarabun New" w:hAnsi="TH Sarabun New" w:cs="TH Sarabun New"/>
          <w:sz w:val="32"/>
          <w:szCs w:val="32"/>
          <w:cs/>
        </w:rPr>
        <w:t>ได้แก่ โรงพยาบาลส่งเสริมสุขภาพตำบล โรงพยาบาลจังหวัดหรือโรงพยาบาลชุมชนใกล้บ้าน ทีมตรวจอุจจาระเคลื่อนที่เชิงรุกในหมู่บ้าน</w:t>
      </w:r>
      <w:r w:rsidRPr="00907556">
        <w:rPr>
          <w:rFonts w:ascii="TH Sarabun New" w:hAnsi="TH Sarabun New" w:cs="TH Sarabun New"/>
          <w:sz w:val="32"/>
          <w:szCs w:val="32"/>
          <w:cs/>
        </w:rPr>
        <w:t>เพื่อดำเนินการ</w:t>
      </w:r>
      <w:r w:rsidR="00844E21">
        <w:rPr>
          <w:rFonts w:ascii="TH Sarabun New" w:hAnsi="TH Sarabun New" w:cs="TH Sarabun New" w:hint="cs"/>
          <w:sz w:val="32"/>
          <w:szCs w:val="32"/>
          <w:cs/>
        </w:rPr>
        <w:t>ตรวจคัดกรองพยาธิใบไม้ตับ</w:t>
      </w:r>
      <w:r w:rsidR="002E4A3E" w:rsidRPr="002E4A3E">
        <w:rPr>
          <w:rFonts w:ascii="TH Sarabun New" w:hAnsi="TH Sarabun New" w:cs="TH Sarabun New" w:hint="cs"/>
          <w:b/>
          <w:bCs/>
          <w:sz w:val="32"/>
          <w:szCs w:val="32"/>
          <w:cs/>
        </w:rPr>
        <w:t>(ในการขนส่งกระป๋อง</w:t>
      </w:r>
      <w:r w:rsidRPr="002E4A3E">
        <w:rPr>
          <w:rFonts w:ascii="TH Sarabun New" w:hAnsi="TH Sarabun New" w:cs="TH Sarabun New" w:hint="cs"/>
          <w:b/>
          <w:bCs/>
          <w:sz w:val="32"/>
          <w:szCs w:val="32"/>
          <w:cs/>
        </w:rPr>
        <w:t>ตัวอย่างต้องอยู่ในสภาพเย็นตลอดเวลา)</w:t>
      </w:r>
    </w:p>
    <w:p w:rsidR="005B02C6" w:rsidRDefault="00907556" w:rsidP="005D07A9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sz w:val="32"/>
          <w:szCs w:val="32"/>
        </w:rPr>
      </w:pPr>
      <w:r w:rsidRPr="00CE4205">
        <w:rPr>
          <w:rFonts w:ascii="TH Sarabun New" w:hAnsi="TH Sarabun New" w:cs="TH Sarabun New"/>
          <w:sz w:val="32"/>
          <w:szCs w:val="32"/>
          <w:cs/>
        </w:rPr>
        <w:t>นำ</w:t>
      </w:r>
      <w:r w:rsidR="007214DA" w:rsidRPr="00CE4205">
        <w:rPr>
          <w:rFonts w:ascii="TH Sarabun New" w:hAnsi="TH Sarabun New" w:cs="TH Sarabun New" w:hint="cs"/>
          <w:sz w:val="32"/>
          <w:szCs w:val="32"/>
          <w:cs/>
        </w:rPr>
        <w:t>กระป๋องเก็บ</w:t>
      </w:r>
      <w:r w:rsidRPr="00CE4205">
        <w:rPr>
          <w:rFonts w:ascii="TH Sarabun New" w:hAnsi="TH Sarabun New" w:cs="TH Sarabun New"/>
          <w:sz w:val="32"/>
          <w:szCs w:val="32"/>
          <w:cs/>
        </w:rPr>
        <w:t>ตัวอย่างปัสสาวะ</w:t>
      </w:r>
      <w:r w:rsidR="007214DA" w:rsidRPr="00CE4205">
        <w:rPr>
          <w:rFonts w:ascii="TH Sarabun New" w:hAnsi="TH Sarabun New" w:cs="TH Sarabun New"/>
          <w:sz w:val="32"/>
          <w:szCs w:val="32"/>
          <w:cs/>
        </w:rPr>
        <w:t>และ</w:t>
      </w:r>
      <w:r w:rsidRPr="00CE4205">
        <w:rPr>
          <w:rFonts w:ascii="TH Sarabun New" w:hAnsi="TH Sarabun New" w:cs="TH Sarabun New"/>
          <w:sz w:val="32"/>
          <w:szCs w:val="32"/>
          <w:cs/>
        </w:rPr>
        <w:t>ใบกำกับงาน ส่งโครงการแก้ไขปัญหาโรคพยาธิใบไม้ตับและมะเร็งท่อน้ำดีในวันถัดมา</w:t>
      </w:r>
      <w:r w:rsidR="002A282A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7214DA" w:rsidRPr="00CE4205">
        <w:rPr>
          <w:rFonts w:ascii="TH Sarabun New" w:hAnsi="TH Sarabun New" w:cs="TH Sarabun New" w:hint="cs"/>
          <w:b/>
          <w:bCs/>
          <w:sz w:val="32"/>
          <w:szCs w:val="32"/>
          <w:cs/>
        </w:rPr>
        <w:t>(ในการขนส่งกระป๋องตัวอย่างต้องอยู่ในสภาพเย็นตลอดเวลา)</w:t>
      </w:r>
      <w:r w:rsidR="002A282A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571909" w:rsidRPr="00CE4205">
        <w:rPr>
          <w:rFonts w:ascii="TH Sarabun New" w:hAnsi="TH Sarabun New" w:cs="TH Sarabun New" w:hint="cs"/>
          <w:sz w:val="32"/>
          <w:szCs w:val="32"/>
          <w:cs/>
        </w:rPr>
        <w:t>ห</w:t>
      </w:r>
      <w:r w:rsidR="007214DA" w:rsidRPr="00CE4205">
        <w:rPr>
          <w:rFonts w:ascii="TH Sarabun New" w:hAnsi="TH Sarabun New" w:cs="TH Sarabun New" w:hint="cs"/>
          <w:sz w:val="32"/>
          <w:szCs w:val="32"/>
          <w:cs/>
        </w:rPr>
        <w:t xml:space="preserve">ากมีข้อสงสัย สามารถสอบถามได้ที่โครงการ </w:t>
      </w:r>
      <w:r w:rsidR="007214DA" w:rsidRPr="00CE4205">
        <w:rPr>
          <w:rFonts w:ascii="TH Sarabun New" w:hAnsi="TH Sarabun New" w:cs="TH Sarabun New"/>
          <w:sz w:val="32"/>
          <w:szCs w:val="32"/>
        </w:rPr>
        <w:t>CASCAP</w:t>
      </w:r>
      <w:r w:rsidR="00374D39" w:rsidRPr="00CE4205">
        <w:rPr>
          <w:rFonts w:ascii="TH Sarabun New" w:hAnsi="TH Sarabun New" w:cs="TH Sarabun New" w:hint="cs"/>
          <w:sz w:val="32"/>
          <w:szCs w:val="32"/>
          <w:cs/>
        </w:rPr>
        <w:t>หรือคุณกุลธิดา โกพลรัตน์</w:t>
      </w:r>
      <w:r w:rsidR="00CE4205" w:rsidRPr="00CE4205">
        <w:rPr>
          <w:rFonts w:ascii="TH Sarabun New" w:hAnsi="TH Sarabun New" w:cs="TH Sarabun New" w:hint="cs"/>
          <w:sz w:val="32"/>
          <w:szCs w:val="32"/>
          <w:cs/>
        </w:rPr>
        <w:t xml:space="preserve"> หรือคุณ</w:t>
      </w:r>
      <w:r w:rsidR="00CE4205" w:rsidRPr="00CE4205">
        <w:rPr>
          <w:rFonts w:ascii="TH Sarabun New" w:hAnsi="TH Sarabun New" w:cs="TH Sarabun New"/>
          <w:sz w:val="32"/>
          <w:szCs w:val="32"/>
          <w:cs/>
        </w:rPr>
        <w:t>ดุสิต มิตรสูงเนิน</w:t>
      </w:r>
      <w:r w:rsidR="0000642F">
        <w:rPr>
          <w:rFonts w:ascii="TH Sarabun New" w:hAnsi="TH Sarabun New" w:cs="TH Sarabun New" w:hint="cs"/>
          <w:sz w:val="32"/>
          <w:szCs w:val="32"/>
          <w:cs/>
        </w:rPr>
        <w:t xml:space="preserve">โทร. </w:t>
      </w:r>
      <w:r w:rsidR="00CE4205" w:rsidRPr="00CE4205">
        <w:rPr>
          <w:rFonts w:ascii="TH Sarabun New" w:hAnsi="TH Sarabun New" w:cs="TH Sarabun New"/>
          <w:sz w:val="32"/>
          <w:szCs w:val="32"/>
          <w:cs/>
        </w:rPr>
        <w:t>091-0643540</w:t>
      </w:r>
      <w:r w:rsidR="00CE4205" w:rsidRPr="00CE4205">
        <w:rPr>
          <w:rFonts w:ascii="TH Sarabun New" w:hAnsi="TH Sarabun New" w:cs="TH Sarabun New"/>
          <w:sz w:val="32"/>
          <w:szCs w:val="32"/>
        </w:rPr>
        <w:t>,</w:t>
      </w:r>
      <w:r w:rsidR="00CE4205" w:rsidRPr="00CE4205">
        <w:rPr>
          <w:rFonts w:ascii="TH Sarabun New" w:hAnsi="TH Sarabun New" w:cs="TH Sarabun New"/>
          <w:sz w:val="32"/>
          <w:szCs w:val="32"/>
          <w:cs/>
        </w:rPr>
        <w:t>043-363246</w:t>
      </w:r>
    </w:p>
    <w:p w:rsidR="005D07A9" w:rsidRPr="005D07A9" w:rsidRDefault="005D07A9" w:rsidP="005D07A9">
      <w:pPr>
        <w:rPr>
          <w:rFonts w:ascii="TH Sarabun New" w:hAnsi="TH Sarabun New" w:cs="TH Sarabun New"/>
          <w:sz w:val="32"/>
          <w:szCs w:val="32"/>
        </w:rPr>
      </w:pPr>
    </w:p>
    <w:p w:rsidR="00AF65CE" w:rsidRPr="005B02C6" w:rsidRDefault="0013505D" w:rsidP="00AF65CE">
      <w:pPr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lastRenderedPageBreak/>
        <w:pict>
          <v:shape id="_x0000_s1048" type="#_x0000_t202" style="position:absolute;left:0;text-align:left;margin-left:152pt;margin-top:27pt;width:192.05pt;height:24.15pt;z-index:251726848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" filled="f" strokecolor="windowText" strokeweight=".5pt">
            <v:path arrowok="t"/>
            <v:textbox>
              <w:txbxContent>
                <w:p w:rsidR="00016B8B" w:rsidRPr="00804D6A" w:rsidRDefault="00016B8B" w:rsidP="009C770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ลงทะเบียนประชากรตัวอย่าง (</w:t>
                  </w:r>
                  <w:r>
                    <w:rPr>
                      <w:rFonts w:ascii="TH Sarabun New" w:hAnsi="TH Sarabun New" w:cs="TH Sarabun New"/>
                      <w:sz w:val="32"/>
                      <w:szCs w:val="32"/>
                    </w:rPr>
                    <w:t xml:space="preserve">TCC </w:t>
                  </w:r>
                  <w:proofErr w:type="spellStart"/>
                  <w:r>
                    <w:rPr>
                      <w:rFonts w:ascii="TH Sarabun New" w:hAnsi="TH Sarabun New" w:cs="TH Sarabun New"/>
                      <w:sz w:val="32"/>
                      <w:szCs w:val="32"/>
                    </w:rPr>
                    <w:t>Bot</w:t>
                  </w:r>
                  <w:proofErr w:type="spellEnd"/>
                  <w:r>
                    <w:rPr>
                      <w:rFonts w:ascii="TH Sarabun New" w:hAnsi="TH Sarabun New" w:cs="TH Sarabun New"/>
                      <w:sz w:val="32"/>
                      <w:szCs w:val="32"/>
                    </w:rPr>
                    <w:t>)</w:t>
                  </w:r>
                </w:p>
                <w:p w:rsidR="00016B8B" w:rsidRPr="00CC1E0F" w:rsidRDefault="00016B8B" w:rsidP="009C770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CC1E0F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ห</w:t>
                  </w:r>
                </w:p>
                <w:p w:rsidR="00016B8B" w:rsidRPr="00CC1E0F" w:rsidRDefault="00016B8B" w:rsidP="009C770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</w:p>
              </w:txbxContent>
            </v:textbox>
          </v:shape>
        </w:pict>
      </w:r>
      <w:r w:rsidR="002A35CC">
        <w:rPr>
          <w:rFonts w:ascii="TH Sarabun New" w:hAnsi="TH Sarabun New" w:cs="TH Sarabun New" w:hint="cs"/>
          <w:b/>
          <w:bCs/>
          <w:sz w:val="32"/>
          <w:szCs w:val="32"/>
          <w:cs/>
        </w:rPr>
        <w:t>การดำเนินงานในปี</w:t>
      </w:r>
      <w:r w:rsidR="005B02C6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พศ </w:t>
      </w:r>
      <w:r w:rsidR="005B02C6">
        <w:rPr>
          <w:rFonts w:ascii="TH Sarabun New" w:hAnsi="TH Sarabun New" w:cs="TH Sarabun New"/>
          <w:b/>
          <w:bCs/>
          <w:sz w:val="32"/>
          <w:szCs w:val="32"/>
        </w:rPr>
        <w:t>2560</w:t>
      </w:r>
    </w:p>
    <w:p w:rsidR="00901FE5" w:rsidRPr="00AF65CE" w:rsidRDefault="0013505D" w:rsidP="00AF65CE">
      <w:pPr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49" type="#_x0000_t202" style="position:absolute;left:0;text-align:left;margin-left:208.25pt;margin-top:29pt;width:86.7pt;height:22.35pt;z-index:25172787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" filled="f" strokecolor="windowText" strokeweight=".5pt">
            <v:path arrowok="t"/>
            <v:textbox>
              <w:txbxContent>
                <w:p w:rsidR="00016B8B" w:rsidRPr="00804D6A" w:rsidRDefault="00016B8B" w:rsidP="009C770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สร้าง PID</w:t>
                  </w:r>
                </w:p>
                <w:p w:rsidR="00016B8B" w:rsidRPr="00CC1E0F" w:rsidRDefault="00016B8B" w:rsidP="009C770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CC1E0F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ห</w:t>
                  </w:r>
                </w:p>
                <w:p w:rsidR="00016B8B" w:rsidRPr="00CC1E0F" w:rsidRDefault="00016B8B" w:rsidP="009C770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71" o:spid="_x0000_s1080" type="#_x0000_t32" style="position:absolute;left:0;text-align:left;margin-left:250.95pt;margin-top:17.45pt;width:0;height:11.35pt;z-index:25172889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">
            <v:stroke endarrow="block"/>
          </v:shape>
        </w:pict>
      </w:r>
    </w:p>
    <w:p w:rsidR="00AF65CE" w:rsidRDefault="0013505D" w:rsidP="00910595">
      <w:pPr>
        <w:rPr>
          <w:rFonts w:ascii="TH Sarabun New" w:hAnsi="TH Sarabun New" w:cs="TH Sarabun New"/>
          <w:sz w:val="32"/>
          <w:szCs w:val="32"/>
        </w:rPr>
      </w:pPr>
      <w:r w:rsidRPr="0013505D"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50" type="#_x0000_t202" style="position:absolute;margin-left:121.2pt;margin-top:29.5pt;width:259.3pt;height:26.95pt;z-index:25172992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" filled="f" strokecolor="windowText" strokeweight=".5pt">
            <v:path arrowok="t"/>
            <v:textbox>
              <w:txbxContent>
                <w:p w:rsidR="00016B8B" w:rsidRPr="00804D6A" w:rsidRDefault="00016B8B" w:rsidP="009C770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 xml:space="preserve">ได้ใบคำยินยอมพร้อมทั้งสัมภาษณ์ โดยใช้ฟอร์ม </w:t>
                  </w:r>
                  <w:r>
                    <w:rPr>
                      <w:rFonts w:ascii="TH Sarabun New" w:hAnsi="TH Sarabun New" w:cs="TH Sarabun New"/>
                      <w:sz w:val="32"/>
                      <w:szCs w:val="32"/>
                    </w:rPr>
                    <w:t>CCA-01</w:t>
                  </w:r>
                </w:p>
                <w:p w:rsidR="00016B8B" w:rsidRPr="00CC1E0F" w:rsidRDefault="00016B8B" w:rsidP="009C770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CC1E0F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ห</w:t>
                  </w:r>
                </w:p>
                <w:p w:rsidR="00016B8B" w:rsidRPr="00CC1E0F" w:rsidRDefault="00016B8B" w:rsidP="009C770B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</w:p>
              </w:txbxContent>
            </v:textbox>
          </v:shape>
        </w:pict>
      </w:r>
      <w:r w:rsidRPr="0013505D"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73" o:spid="_x0000_s1079" type="#_x0000_t32" style="position:absolute;margin-left:250.95pt;margin-top:16.95pt;width:0;height:11.35pt;z-index:25173094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">
            <v:stroke endarrow="block"/>
          </v:shape>
        </w:pict>
      </w:r>
    </w:p>
    <w:p w:rsidR="00AF65CE" w:rsidRDefault="0013505D" w:rsidP="00910595">
      <w:pPr>
        <w:rPr>
          <w:rFonts w:ascii="TH Sarabun New" w:hAnsi="TH Sarabun New" w:cs="TH Sarabun New"/>
          <w:sz w:val="32"/>
          <w:szCs w:val="32"/>
        </w:rPr>
      </w:pPr>
      <w:r w:rsidRPr="0013505D"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75" o:spid="_x0000_s1078" type="#_x0000_t32" style="position:absolute;margin-left:250.95pt;margin-top:22.15pt;width:0;height:11.35pt;z-index:25173299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">
            <v:stroke endarrow="block"/>
          </v:shape>
        </w:pict>
      </w:r>
    </w:p>
    <w:p w:rsidR="00AF65CE" w:rsidRDefault="0013505D" w:rsidP="00910595">
      <w:pPr>
        <w:rPr>
          <w:rFonts w:ascii="TH Sarabun New" w:hAnsi="TH Sarabun New" w:cs="TH Sarabun New"/>
          <w:sz w:val="32"/>
          <w:szCs w:val="32"/>
        </w:rPr>
      </w:pPr>
      <w:r w:rsidRPr="0013505D"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51" type="#_x0000_t202" style="position:absolute;margin-left:163.6pt;margin-top:-.3pt;width:175.8pt;height:46.95pt;z-index:251731968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" filled="f" strokecolor="windowText" strokeweight=".5pt">
            <v:path arrowok="t"/>
            <v:textbox>
              <w:txbxContent>
                <w:p w:rsidR="00016B8B" w:rsidRDefault="00016B8B" w:rsidP="009C770B">
                  <w:pPr>
                    <w:spacing w:after="0" w:line="240" w:lineRule="auto"/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พิมพ์ใบกำกับงาน</w:t>
                  </w:r>
                </w:p>
                <w:p w:rsidR="00016B8B" w:rsidRPr="00804D6A" w:rsidRDefault="00016B8B" w:rsidP="009C770B">
                  <w:pPr>
                    <w:spacing w:after="0" w:line="240" w:lineRule="auto"/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เลือกคนที่อยู่และยินยอมเข้าร่วมโครงการ</w:t>
                  </w:r>
                </w:p>
                <w:p w:rsidR="00016B8B" w:rsidRPr="00CC1E0F" w:rsidRDefault="00016B8B" w:rsidP="009C770B">
                  <w:pPr>
                    <w:spacing w:after="0" w:line="240" w:lineRule="auto"/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CC1E0F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ห</w:t>
                  </w:r>
                </w:p>
                <w:p w:rsidR="00016B8B" w:rsidRPr="00CC1E0F" w:rsidRDefault="00016B8B" w:rsidP="009C770B">
                  <w:pPr>
                    <w:spacing w:after="0" w:line="240" w:lineRule="auto"/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</w:p>
              </w:txbxContent>
            </v:textbox>
          </v:shape>
        </w:pict>
      </w:r>
    </w:p>
    <w:p w:rsidR="00AF65CE" w:rsidRDefault="0013505D" w:rsidP="00910595">
      <w:pPr>
        <w:rPr>
          <w:rFonts w:ascii="TH Sarabun New" w:hAnsi="TH Sarabun New" w:cs="TH Sarabun New"/>
          <w:sz w:val="32"/>
          <w:szCs w:val="32"/>
        </w:rPr>
      </w:pPr>
      <w:r w:rsidRPr="0013505D"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_x0000_s1052" type="#_x0000_t202" style="position:absolute;margin-left:201.65pt;margin-top:23.9pt;width:98.95pt;height:24.95pt;z-index:251734016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" filled="f" strokecolor="windowText" strokeweight=".5pt">
            <v:path arrowok="t"/>
            <v:textbox>
              <w:txbxContent>
                <w:p w:rsidR="00016B8B" w:rsidRPr="00CC1E0F" w:rsidRDefault="00016B8B" w:rsidP="009C770B">
                  <w:pPr>
                    <w:spacing w:after="0" w:line="240" w:lineRule="auto"/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5B3477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ปริ้นสติกเกอร์</w:t>
                  </w:r>
                </w:p>
              </w:txbxContent>
            </v:textbox>
          </v:shape>
        </w:pict>
      </w:r>
      <w:r w:rsidRPr="0013505D"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AutoShape 77" o:spid="_x0000_s1077" type="#_x0000_t32" style="position:absolute;margin-left:250.95pt;margin-top:12.35pt;width:0;height:11.35pt;z-index:25173504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">
            <v:stroke endarrow="block"/>
          </v:shape>
        </w:pict>
      </w:r>
    </w:p>
    <w:p w:rsidR="00AF65CE" w:rsidRDefault="0013505D" w:rsidP="00910595">
      <w:pPr>
        <w:rPr>
          <w:rFonts w:ascii="TH Sarabun New" w:hAnsi="TH Sarabun New" w:cs="TH Sarabun New"/>
          <w:sz w:val="32"/>
          <w:szCs w:val="32"/>
        </w:rPr>
      </w:pPr>
      <w:r w:rsidRPr="0013505D"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267" o:spid="_x0000_s1053" type="#_x0000_t202" style="position:absolute;margin-left:85pt;margin-top:27.1pt;width:338.15pt;height:76.5pt;z-index:25194291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" fillcolor="white [3212]" strokeweight=".5pt">
            <v:path arrowok="t"/>
            <v:textbox>
              <w:txbxContent>
                <w:p w:rsidR="002A35CC" w:rsidRPr="002A35CC" w:rsidRDefault="00BD1068" w:rsidP="0000642F">
                  <w:pPr>
                    <w:shd w:val="clear" w:color="auto" w:fill="FFFFFF" w:themeFill="background1"/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</w:pPr>
                  <w:r w:rsidRPr="00BD1068"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ตรวจคัดกรองพยาธิใบไม้ตับ</w:t>
                  </w:r>
                  <w:r w:rsidR="002A35CC">
                    <w:rPr>
                      <w:rFonts w:ascii="TH Sarabun New" w:hAnsi="TH Sarabun New" w:cs="TH Sarabun New"/>
                      <w:sz w:val="32"/>
                      <w:szCs w:val="32"/>
                    </w:rPr>
                    <w:t>905</w:t>
                  </w:r>
                  <w:r w:rsidR="002A35CC"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 xml:space="preserve"> คน</w:t>
                  </w:r>
                  <w:r w:rsidR="002A35CC">
                    <w:rPr>
                      <w:rFonts w:ascii="TH Sarabun New" w:hAnsi="TH Sarabun New" w:cs="TH Sarabun New"/>
                      <w:sz w:val="32"/>
                      <w:szCs w:val="32"/>
                    </w:rPr>
                    <w:t>/</w:t>
                  </w:r>
                  <w:r w:rsidR="002A35CC"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ตำบล</w:t>
                  </w:r>
                </w:p>
                <w:p w:rsidR="002A35CC" w:rsidRDefault="00BD1068" w:rsidP="0000642F">
                  <w:pPr>
                    <w:shd w:val="clear" w:color="auto" w:fill="FFFFFF" w:themeFill="background1"/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BD1068"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ตรวจอุจจาระ</w:t>
                  </w:r>
                  <w:r w:rsidR="002A282A"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 xml:space="preserve"> </w:t>
                  </w:r>
                  <w:r w:rsidR="002A35CC" w:rsidRPr="00BD1068"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>Kato Katz</w:t>
                  </w:r>
                  <w:r w:rsidR="002A282A"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 xml:space="preserve"> </w:t>
                  </w:r>
                  <w:r w:rsidR="000A4E74" w:rsidRPr="00D31338"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>(100%)</w:t>
                  </w:r>
                  <w:r w:rsidR="002A35CC"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 xml:space="preserve"> โดยหน่วยงาน สธ</w:t>
                  </w:r>
                </w:p>
                <w:p w:rsidR="00BD1068" w:rsidRDefault="002A35CC" w:rsidP="002A35CC">
                  <w:pPr>
                    <w:shd w:val="clear" w:color="auto" w:fill="FFFFFF" w:themeFill="background1"/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ตรวจ</w:t>
                  </w:r>
                  <w:r w:rsidR="00BD1068" w:rsidRPr="00BD1068"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ปัสสาวะ</w:t>
                  </w:r>
                  <w:r w:rsidR="002A282A"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 xml:space="preserve"> </w:t>
                  </w:r>
                  <w:r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 xml:space="preserve">100 </w:t>
                  </w:r>
                  <w:r>
                    <w:rPr>
                      <w:rFonts w:ascii="TH Sarabun New" w:hAnsi="TH Sarabun New" w:cs="TH Sarabun New" w:hint="cs"/>
                      <w:b/>
                      <w:bCs/>
                      <w:sz w:val="32"/>
                      <w:szCs w:val="32"/>
                      <w:cs/>
                    </w:rPr>
                    <w:t xml:space="preserve">ราย </w:t>
                  </w:r>
                  <w:r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>(10</w:t>
                  </w:r>
                  <w:r w:rsidR="00BD1068"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>%</w:t>
                  </w:r>
                  <w:r>
                    <w:rPr>
                      <w:rFonts w:ascii="TH Sarabun New" w:hAnsi="TH Sarabun New" w:cs="TH Sarabun New" w:hint="cs"/>
                      <w:b/>
                      <w:bCs/>
                      <w:sz w:val="32"/>
                      <w:szCs w:val="32"/>
                      <w:cs/>
                    </w:rPr>
                    <w:t xml:space="preserve">ของ </w:t>
                  </w:r>
                  <w:r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 xml:space="preserve">905 </w:t>
                  </w:r>
                  <w:r>
                    <w:rPr>
                      <w:rFonts w:ascii="TH Sarabun New" w:hAnsi="TH Sarabun New" w:cs="TH Sarabun New" w:hint="cs"/>
                      <w:b/>
                      <w:bCs/>
                      <w:sz w:val="32"/>
                      <w:szCs w:val="32"/>
                      <w:cs/>
                    </w:rPr>
                    <w:t>คน</w:t>
                  </w:r>
                  <w:r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>)</w:t>
                  </w:r>
                  <w:r w:rsidR="002A282A"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 xml:space="preserve"> </w:t>
                  </w:r>
                  <w:r>
                    <w:rPr>
                      <w:rFonts w:ascii="TH Sarabun New" w:hAnsi="TH Sarabun New" w:cs="TH Sarabun New" w:hint="cs"/>
                      <w:b/>
                      <w:bCs/>
                      <w:sz w:val="32"/>
                      <w:szCs w:val="32"/>
                      <w:cs/>
                    </w:rPr>
                    <w:t xml:space="preserve">โดย </w:t>
                  </w:r>
                  <w:r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>CASCAP</w:t>
                  </w:r>
                </w:p>
                <w:p w:rsidR="00BD1068" w:rsidRPr="00BD1068" w:rsidRDefault="00BD1068" w:rsidP="0000642F">
                  <w:pPr>
                    <w:shd w:val="clear" w:color="auto" w:fill="FFFFFF" w:themeFill="background1"/>
                    <w:spacing w:after="0"/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BD1068">
                    <w:rPr>
                      <w:rFonts w:ascii="TH Sarabun New" w:hAnsi="TH Sarabun New" w:cs="TH Sarabun New" w:hint="cs"/>
                      <w:b/>
                      <w:bCs/>
                      <w:sz w:val="32"/>
                      <w:szCs w:val="32"/>
                      <w:cs/>
                    </w:rPr>
                    <w:t xml:space="preserve">และ วิธี </w:t>
                  </w:r>
                  <w:r w:rsidRPr="00BD1068"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>Urine Ag</w:t>
                  </w:r>
                  <w:r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 xml:space="preserve">10% </w:t>
                  </w:r>
                  <w:r w:rsidR="002A35CC">
                    <w:rPr>
                      <w:rFonts w:ascii="TH Sarabun New" w:hAnsi="TH Sarabun New" w:cs="TH Sarabun New" w:hint="cs"/>
                      <w:b/>
                      <w:bCs/>
                      <w:sz w:val="32"/>
                      <w:szCs w:val="32"/>
                      <w:cs/>
                    </w:rPr>
                    <w:t>ของอาสาสมัครประมาณ</w:t>
                  </w:r>
                  <w:r w:rsidR="002A35CC"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</w:rPr>
                    <w:t xml:space="preserve">100 </w:t>
                  </w:r>
                  <w:r>
                    <w:rPr>
                      <w:rFonts w:ascii="TH Sarabun New" w:hAnsi="TH Sarabun New" w:cs="TH Sarabun New" w:hint="cs"/>
                      <w:b/>
                      <w:bCs/>
                      <w:sz w:val="32"/>
                      <w:szCs w:val="32"/>
                      <w:cs/>
                    </w:rPr>
                    <w:t>ราย</w:t>
                  </w:r>
                </w:p>
                <w:p w:rsidR="00BD1068" w:rsidRPr="00BD1068" w:rsidRDefault="00BD1068" w:rsidP="00BD1068">
                  <w:pPr>
                    <w:shd w:val="clear" w:color="auto" w:fill="FFFFFF" w:themeFill="background1"/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noProof/>
          <w:sz w:val="32"/>
          <w:szCs w:val="32"/>
        </w:rPr>
        <w:pict>
          <v:shape id="AutoShape 82" o:spid="_x0000_s1076" type="#_x0000_t32" style="position:absolute;margin-left:250.95pt;margin-top:14.35pt;width:0;height:11.35pt;z-index:25174016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">
            <v:stroke endarrow="block"/>
          </v:shape>
        </w:pict>
      </w:r>
    </w:p>
    <w:p w:rsidR="00AF65CE" w:rsidRDefault="00AF65CE" w:rsidP="00910595">
      <w:pPr>
        <w:rPr>
          <w:rFonts w:ascii="TH Sarabun New" w:hAnsi="TH Sarabun New" w:cs="TH Sarabun New"/>
          <w:sz w:val="32"/>
          <w:szCs w:val="32"/>
        </w:rPr>
      </w:pPr>
    </w:p>
    <w:p w:rsidR="00AF65CE" w:rsidRDefault="00AF65CE" w:rsidP="00910595">
      <w:pPr>
        <w:rPr>
          <w:rFonts w:ascii="TH Sarabun New" w:hAnsi="TH Sarabun New" w:cs="TH Sarabun New"/>
          <w:sz w:val="32"/>
          <w:szCs w:val="32"/>
        </w:rPr>
      </w:pPr>
    </w:p>
    <w:p w:rsidR="00AF65CE" w:rsidRDefault="0013505D" w:rsidP="00910595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pict>
          <v:shape id="_x0000_s1054" type="#_x0000_t202" style="position:absolute;margin-left:171.35pt;margin-top:14pt;width:158.4pt;height:26.95pt;z-index:251952128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" filled="f" strokecolor="windowText" strokeweight=".5pt">
            <v:path arrowok="t"/>
            <v:textbox>
              <w:txbxContent>
                <w:p w:rsidR="00FD6A31" w:rsidRPr="00804D6A" w:rsidRDefault="00FD6A31" w:rsidP="00FD6A3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แจกกระป๋อง</w:t>
                  </w:r>
                  <w:r w:rsidRPr="001970F3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อุจจาระและปัสสาวะ</w:t>
                  </w:r>
                </w:p>
                <w:p w:rsidR="00FD6A31" w:rsidRPr="00CC1E0F" w:rsidRDefault="00FD6A31" w:rsidP="00FD6A3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CC1E0F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ห</w:t>
                  </w:r>
                </w:p>
                <w:p w:rsidR="00FD6A31" w:rsidRPr="00CC1E0F" w:rsidRDefault="00FD6A31" w:rsidP="00FD6A3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noProof/>
          <w:sz w:val="32"/>
          <w:szCs w:val="32"/>
        </w:rPr>
        <w:pict>
          <v:shape id="AutoShape 268" o:spid="_x0000_s1075" type="#_x0000_t32" style="position:absolute;margin-left:249.85pt;margin-top:1.15pt;width:0;height:11.35pt;z-index:25194393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">
            <v:stroke endarrow="block"/>
          </v:shape>
        </w:pict>
      </w:r>
      <w:r>
        <w:rPr>
          <w:rFonts w:ascii="TH Sarabun New" w:hAnsi="TH Sarabun New" w:cs="TH Sarabun New"/>
          <w:noProof/>
          <w:sz w:val="32"/>
          <w:szCs w:val="32"/>
        </w:rPr>
        <w:pict>
          <v:shape id="_x0000_s1055" type="#_x0000_t202" style="position:absolute;margin-left:176.8pt;margin-top:58.9pt;width:158.4pt;height:26.95pt;z-index:251947008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" filled="f" strokecolor="windowText" strokeweight=".5pt">
            <v:path arrowok="t"/>
            <v:textbox>
              <w:txbxContent>
                <w:p w:rsidR="00FD6A31" w:rsidRPr="00804D6A" w:rsidRDefault="00FD6A31" w:rsidP="00FD6A3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เก็บกระป๋อง</w:t>
                  </w:r>
                  <w:r w:rsidRPr="001970F3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อุจจาระและปัสสาวะ</w:t>
                  </w: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คืน</w:t>
                  </w:r>
                </w:p>
                <w:p w:rsidR="00FD6A31" w:rsidRPr="00CC1E0F" w:rsidRDefault="00FD6A31" w:rsidP="00FD6A3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CC1E0F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ห</w:t>
                  </w:r>
                </w:p>
                <w:p w:rsidR="00FD6A31" w:rsidRPr="00CC1E0F" w:rsidRDefault="00FD6A31" w:rsidP="00FD6A3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</w:p>
              </w:txbxContent>
            </v:textbox>
          </v:shape>
        </w:pict>
      </w:r>
    </w:p>
    <w:p w:rsidR="00AF65CE" w:rsidRDefault="0013505D" w:rsidP="00910595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pict>
          <v:shape id="Text Box 282" o:spid="_x0000_s1056" type="#_x0000_t202" style="position:absolute;margin-left:249.3pt;margin-top:87.95pt;width:310.2pt;height:27.95pt;z-index:25195622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" filled="f" stroked="f">
            <v:textbox>
              <w:txbxContent>
                <w:p w:rsidR="00844E21" w:rsidRPr="00844E21" w:rsidRDefault="00844E21" w:rsidP="00844E21">
                  <w:pPr>
                    <w:rPr>
                      <w:sz w:val="20"/>
                      <w:szCs w:val="24"/>
                    </w:rPr>
                  </w:pPr>
                  <w:r w:rsidRPr="00844E21">
                    <w:rPr>
                      <w:rFonts w:ascii="TH Sarabun New" w:hAnsi="TH Sarabun New" w:cs="TH Sarabun New"/>
                      <w:sz w:val="28"/>
                    </w:rPr>
                    <w:t xml:space="preserve">3-5 </w:t>
                  </w:r>
                  <w:r w:rsidRPr="00844E21">
                    <w:rPr>
                      <w:rFonts w:ascii="TH Sarabun New" w:hAnsi="TH Sarabun New" w:cs="TH Sarabun New"/>
                      <w:sz w:val="28"/>
                      <w:cs/>
                    </w:rPr>
                    <w:t>วัน</w:t>
                  </w:r>
                </w:p>
              </w:txbxContent>
            </v:textbox>
          </v:shape>
        </w:pict>
      </w:r>
      <w:r>
        <w:rPr>
          <w:rFonts w:ascii="TH Sarabun New" w:hAnsi="TH Sarabun New" w:cs="TH Sarabun New"/>
          <w:noProof/>
          <w:sz w:val="32"/>
          <w:szCs w:val="32"/>
        </w:rPr>
        <w:pict>
          <v:shape id="Text Box 277" o:spid="_x0000_s1057" type="#_x0000_t202" style="position:absolute;margin-left:234.25pt;margin-top:3.4pt;width:310.2pt;height:27.95pt;z-index:25195315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" filled="f" stroked="f">
            <v:textbox>
              <w:txbxContent>
                <w:p w:rsidR="00FD6A31" w:rsidRPr="00D0197E" w:rsidRDefault="00FD6A31" w:rsidP="00FD6A31">
                  <w:pPr>
                    <w:spacing w:after="0" w:line="240" w:lineRule="auto"/>
                    <w:jc w:val="center"/>
                    <w:rPr>
                      <w:rFonts w:ascii="TH Sarabun New" w:hAnsi="TH Sarabun New" w:cs="TH Sarabun New"/>
                      <w:sz w:val="28"/>
                    </w:rPr>
                  </w:pPr>
                  <w:r w:rsidRPr="00D0197E">
                    <w:rPr>
                      <w:rFonts w:ascii="TH Sarabun New" w:hAnsi="TH Sarabun New" w:cs="TH Sarabun New"/>
                      <w:sz w:val="28"/>
                      <w:cs/>
                    </w:rPr>
                    <w:t xml:space="preserve">นัดเก็บตัวอย่างภายใน  3 วันและบันทึกข้อมูลลงในใบกำกับงาน </w:t>
                  </w:r>
                  <w:r w:rsidRPr="00D0197E">
                    <w:rPr>
                      <w:rFonts w:ascii="TH Sarabun New" w:hAnsi="TH Sarabun New" w:cs="TH Sarabun New"/>
                      <w:sz w:val="28"/>
                    </w:rPr>
                    <w:t>CASCAP</w:t>
                  </w:r>
                </w:p>
              </w:txbxContent>
            </v:textbox>
          </v:shape>
        </w:pict>
      </w:r>
      <w:r>
        <w:rPr>
          <w:rFonts w:ascii="TH Sarabun New" w:hAnsi="TH Sarabun New" w:cs="TH Sarabun New"/>
          <w:noProof/>
          <w:sz w:val="32"/>
          <w:szCs w:val="32"/>
        </w:rPr>
        <w:pict>
          <v:shape id="AutoShape 275" o:spid="_x0000_s1074" type="#_x0000_t32" style="position:absolute;margin-left:249.85pt;margin-top:7.45pt;width:0;height:17pt;z-index:25195110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">
            <v:stroke endarrow="block"/>
          </v:shape>
        </w:pict>
      </w:r>
    </w:p>
    <w:p w:rsidR="00AF65CE" w:rsidRPr="00361444" w:rsidRDefault="0013505D" w:rsidP="00910595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pict>
          <v:shape id="_x0000_s1058" type="#_x0000_t202" style="position:absolute;margin-left:95pt;margin-top:31pt;width:307.9pt;height:26.95pt;z-index:251954176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" filled="f" strokecolor="windowText" strokeweight=".5pt">
            <v:path arrowok="t"/>
            <v:textbox>
              <w:txbxContent>
                <w:p w:rsidR="002470FC" w:rsidRPr="00CC1E0F" w:rsidRDefault="002470FC" w:rsidP="00FD6A3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2470FC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 xml:space="preserve">เก็บรักษากระป๋องอุจจาระและปัสสาวะที่อุณหภูมิ 4 </w:t>
                  </w:r>
                  <w:proofErr w:type="spellStart"/>
                  <w:r w:rsidRPr="00641EF4">
                    <w:rPr>
                      <w:rFonts w:ascii="TH Sarabun New" w:hAnsi="TH Sarabun New" w:cs="TH Sarabun New"/>
                      <w:sz w:val="32"/>
                      <w:szCs w:val="32"/>
                      <w:vertAlign w:val="superscript"/>
                    </w:rPr>
                    <w:t>o</w:t>
                  </w:r>
                  <w:r w:rsidRPr="00641EF4">
                    <w:rPr>
                      <w:rFonts w:ascii="TH Sarabun New" w:hAnsi="TH Sarabun New" w:cs="TH Sarabun New"/>
                      <w:sz w:val="32"/>
                      <w:szCs w:val="32"/>
                    </w:rPr>
                    <w:t>C</w:t>
                  </w:r>
                  <w:proofErr w:type="spellEnd"/>
                  <w:r w:rsidRPr="002470FC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 xml:space="preserve"> เพื่อรักษาสภาพ</w:t>
                  </w:r>
                </w:p>
                <w:p w:rsidR="002470FC" w:rsidRPr="00CC1E0F" w:rsidRDefault="002470FC" w:rsidP="00FD6A3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</w:p>
              </w:txbxContent>
            </v:textbox>
          </v:shape>
        </w:pict>
      </w:r>
    </w:p>
    <w:p w:rsidR="00AF65CE" w:rsidRDefault="0013505D" w:rsidP="00910595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pict>
          <v:shape id="AutoShape 283" o:spid="_x0000_s1073" type="#_x0000_t32" style="position:absolute;margin-left:249.6pt;margin-top:24.1pt;width:0;height:14.15pt;z-index:25195724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"/>
        </w:pict>
      </w:r>
      <w:r>
        <w:rPr>
          <w:rFonts w:ascii="TH Sarabun New" w:hAnsi="TH Sarabun New" w:cs="TH Sarabun New"/>
          <w:noProof/>
          <w:sz w:val="32"/>
          <w:szCs w:val="32"/>
        </w:rPr>
        <w:pict>
          <v:shape id="AutoShape 281" o:spid="_x0000_s1072" type="#_x0000_t32" style="position:absolute;margin-left:248.75pt;margin-top:-17.65pt;width:0;height:14.15pt;z-index:25195520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">
            <v:stroke endarrow="block"/>
          </v:shape>
        </w:pict>
      </w:r>
    </w:p>
    <w:p w:rsidR="00AF65CE" w:rsidRDefault="0013505D" w:rsidP="00910595">
      <w:pPr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pict>
          <v:shape id="AutoShape 286" o:spid="_x0000_s1071" type="#_x0000_t32" style="position:absolute;margin-left:373.65pt;margin-top:3.7pt;width:0;height:15.25pt;z-index:25196032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">
            <v:stroke endarrow="block"/>
          </v:shape>
        </w:pict>
      </w:r>
      <w:r>
        <w:rPr>
          <w:rFonts w:ascii="TH Sarabun New" w:hAnsi="TH Sarabun New" w:cs="TH Sarabun New"/>
          <w:noProof/>
          <w:sz w:val="32"/>
          <w:szCs w:val="32"/>
        </w:rPr>
        <w:pict>
          <v:shape id="AutoShape 285" o:spid="_x0000_s1070" type="#_x0000_t32" style="position:absolute;margin-left:121.2pt;margin-top:3.8pt;width:252.3pt;height:0;z-index:25195929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"/>
        </w:pict>
      </w:r>
      <w:r>
        <w:rPr>
          <w:rFonts w:ascii="TH Sarabun New" w:hAnsi="TH Sarabun New" w:cs="TH Sarabun New"/>
          <w:noProof/>
          <w:sz w:val="32"/>
          <w:szCs w:val="32"/>
        </w:rPr>
        <w:pict>
          <v:shape id="_x0000_s1059" type="#_x0000_t202" style="position:absolute;margin-left:-4.8pt;margin-top:20.55pt;width:250.3pt;height:76.7pt;z-index:251949056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" filled="f" strokecolor="windowText" strokeweight=".5pt">
            <v:path arrowok="t"/>
            <v:textbox>
              <w:txbxContent>
                <w:p w:rsidR="00844E21" w:rsidRDefault="00FD6A31" w:rsidP="00844E21">
                  <w:pPr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จัด</w:t>
                  </w:r>
                  <w:r w:rsidRPr="00907556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ส่ง</w:t>
                  </w:r>
                  <w:r w:rsidR="00844E21" w:rsidRPr="00844E21">
                    <w:rPr>
                      <w:rFonts w:ascii="TH Sarabun New" w:hAnsi="TH Sarabun New" w:cs="TH Sarabun New" w:hint="cs"/>
                      <w:b/>
                      <w:bCs/>
                      <w:sz w:val="32"/>
                      <w:szCs w:val="32"/>
                      <w:cs/>
                    </w:rPr>
                    <w:t>ตัวอย่างอุจจาระ</w:t>
                  </w:r>
                  <w:r w:rsidR="00844E21" w:rsidRPr="00844E21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 xml:space="preserve">ที่ โรงพยาบาลส่งเสริมสุขภาพตำบล โรงพยาบาลจังหวัดหรือโรงพยาบาลชุมชนใกล้บ้าน </w:t>
                  </w:r>
                </w:p>
                <w:p w:rsidR="00FD6A31" w:rsidRDefault="00844E21" w:rsidP="00844E21">
                  <w:pPr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844E21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ทีมตรวจอุจจาระเคลื่อนที่เชิงรุกในหมู่บ้าน</w:t>
                  </w:r>
                </w:p>
                <w:p w:rsidR="00844E21" w:rsidRPr="00CC1E0F" w:rsidRDefault="00844E21" w:rsidP="00844E21">
                  <w:pPr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</w:pPr>
                </w:p>
                <w:p w:rsidR="00FD6A31" w:rsidRPr="00CC1E0F" w:rsidRDefault="00FD6A31" w:rsidP="00844E2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noProof/>
          <w:sz w:val="32"/>
          <w:szCs w:val="32"/>
        </w:rPr>
        <w:pict>
          <v:shape id="_x0000_s1060" type="#_x0000_t202" style="position:absolute;margin-left:257.65pt;margin-top:20.55pt;width:228.1pt;height:76.7pt;z-index:25196134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" filled="f" strokecolor="windowText" strokeweight=".5pt">
            <v:path arrowok="t"/>
            <v:textbox>
              <w:txbxContent>
                <w:p w:rsidR="00844E21" w:rsidRDefault="00844E21" w:rsidP="00844E21">
                  <w:pPr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จัด</w:t>
                  </w:r>
                  <w:r w:rsidRPr="00907556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ส่ง</w:t>
                  </w:r>
                  <w:r w:rsidRPr="00844E21">
                    <w:rPr>
                      <w:rFonts w:ascii="TH Sarabun New" w:hAnsi="TH Sarabun New" w:cs="TH Sarabun New" w:hint="cs"/>
                      <w:b/>
                      <w:bCs/>
                      <w:sz w:val="32"/>
                      <w:szCs w:val="32"/>
                      <w:cs/>
                    </w:rPr>
                    <w:t>ตัวอย่างปัสสาวะ</w:t>
                  </w: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 xml:space="preserve">ที่โครงการ </w:t>
                  </w:r>
                  <w:r>
                    <w:rPr>
                      <w:rFonts w:ascii="TH Sarabun New" w:hAnsi="TH Sarabun New" w:cs="TH Sarabun New"/>
                      <w:sz w:val="32"/>
                      <w:szCs w:val="32"/>
                    </w:rPr>
                    <w:t>CASCAP</w:t>
                  </w:r>
                </w:p>
                <w:p w:rsidR="00844E21" w:rsidRPr="00CC1E0F" w:rsidRDefault="00844E21" w:rsidP="00844E21">
                  <w:pPr>
                    <w:spacing w:after="0"/>
                    <w:ind w:left="-125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</w:pP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คณะแพทยศาสตร์ มหาวิทยาลัยขอนแก่น</w:t>
                  </w:r>
                </w:p>
                <w:p w:rsidR="00844E21" w:rsidRPr="00CC1E0F" w:rsidRDefault="00844E21" w:rsidP="00844E21">
                  <w:pPr>
                    <w:ind w:left="-126" w:right="-136"/>
                    <w:jc w:val="center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</w:p>
              </w:txbxContent>
            </v:textbox>
          </v:shape>
        </w:pict>
      </w:r>
      <w:r>
        <w:rPr>
          <w:rFonts w:ascii="TH Sarabun New" w:hAnsi="TH Sarabun New" w:cs="TH Sarabun New"/>
          <w:noProof/>
          <w:sz w:val="32"/>
          <w:szCs w:val="32"/>
        </w:rPr>
        <w:pict>
          <v:shape id="AutoShape 284" o:spid="_x0000_s1069" type="#_x0000_t32" style="position:absolute;margin-left:121.2pt;margin-top:3.7pt;width:0;height:15.25pt;z-index:25195827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">
            <v:stroke endarrow="block"/>
          </v:shape>
        </w:pict>
      </w:r>
    </w:p>
    <w:p w:rsidR="00AF65CE" w:rsidRDefault="00AF65CE" w:rsidP="00910595">
      <w:pPr>
        <w:rPr>
          <w:rFonts w:ascii="TH Sarabun New" w:hAnsi="TH Sarabun New" w:cs="TH Sarabun New"/>
          <w:sz w:val="32"/>
          <w:szCs w:val="32"/>
        </w:rPr>
      </w:pPr>
    </w:p>
    <w:p w:rsidR="00AF65CE" w:rsidRDefault="00AF65CE" w:rsidP="00910595">
      <w:pPr>
        <w:rPr>
          <w:rFonts w:ascii="TH Sarabun New" w:hAnsi="TH Sarabun New" w:cs="TH Sarabun New"/>
          <w:sz w:val="32"/>
          <w:szCs w:val="32"/>
        </w:rPr>
      </w:pPr>
    </w:p>
    <w:p w:rsidR="00DE71A6" w:rsidRDefault="00DE71A6" w:rsidP="00910595">
      <w:pPr>
        <w:rPr>
          <w:rFonts w:ascii="TH Sarabun New" w:hAnsi="TH Sarabun New" w:cs="TH Sarabun New"/>
          <w:b/>
          <w:bCs/>
          <w:sz w:val="32"/>
          <w:szCs w:val="32"/>
          <w:u w:val="single"/>
        </w:rPr>
      </w:pPr>
    </w:p>
    <w:p w:rsidR="00AF65CE" w:rsidRPr="00DE71A6" w:rsidRDefault="00DE71A6" w:rsidP="00910595">
      <w:pPr>
        <w:rPr>
          <w:rFonts w:ascii="TH Sarabun New" w:hAnsi="TH Sarabun New" w:cs="TH Sarabun New"/>
          <w:b/>
          <w:bCs/>
          <w:sz w:val="32"/>
          <w:szCs w:val="32"/>
          <w:u w:val="single"/>
          <w:cs/>
        </w:rPr>
      </w:pPr>
      <w:r w:rsidRPr="00DE71A6">
        <w:rPr>
          <w:rFonts w:ascii="TH Sarabun New" w:hAnsi="TH Sarabun New" w:cs="TH Sarabun New" w:hint="cs"/>
          <w:b/>
          <w:bCs/>
          <w:sz w:val="32"/>
          <w:szCs w:val="32"/>
          <w:u w:val="single"/>
          <w:cs/>
        </w:rPr>
        <w:t>หมายเหตุ</w:t>
      </w:r>
      <w:r w:rsidRPr="00CE4205">
        <w:rPr>
          <w:rFonts w:ascii="TH Sarabun New" w:hAnsi="TH Sarabun New" w:cs="TH Sarabun New" w:hint="cs"/>
          <w:b/>
          <w:bCs/>
          <w:sz w:val="32"/>
          <w:szCs w:val="32"/>
          <w:cs/>
        </w:rPr>
        <w:t>ในการขนส่งกระป๋องตัวอย่างต้องอยู่ในสภาพเย็นตลอดเวลา</w:t>
      </w:r>
    </w:p>
    <w:p w:rsidR="00AF65CE" w:rsidRDefault="00AF65CE" w:rsidP="00910595">
      <w:pPr>
        <w:rPr>
          <w:rFonts w:ascii="TH Sarabun New" w:hAnsi="TH Sarabun New" w:cs="TH Sarabun New"/>
          <w:sz w:val="32"/>
          <w:szCs w:val="32"/>
        </w:rPr>
      </w:pPr>
    </w:p>
    <w:p w:rsidR="00910595" w:rsidRDefault="007B745F" w:rsidP="004A2764">
      <w:pPr>
        <w:spacing w:after="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lastRenderedPageBreak/>
        <w:t>ตัวอย่าง</w:t>
      </w:r>
      <w:r w:rsidR="00910595" w:rsidRPr="007B745F">
        <w:rPr>
          <w:rFonts w:ascii="TH Sarabun New" w:hAnsi="TH Sarabun New" w:cs="TH Sarabun New" w:hint="cs"/>
          <w:b/>
          <w:bCs/>
          <w:sz w:val="32"/>
          <w:szCs w:val="32"/>
          <w:cs/>
        </w:rPr>
        <w:t>การเตรียม</w:t>
      </w:r>
      <w:r w:rsidRPr="007B745F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ระป๋องอุจจาระ </w:t>
      </w:r>
      <w:r w:rsidRPr="007B745F">
        <w:rPr>
          <w:rFonts w:ascii="TH Sarabun New" w:hAnsi="TH Sarabun New" w:cs="TH Sarabun New"/>
          <w:b/>
          <w:bCs/>
          <w:sz w:val="32"/>
          <w:szCs w:val="32"/>
        </w:rPr>
        <w:t>(</w:t>
      </w:r>
      <w:r w:rsidRPr="007B745F">
        <w:rPr>
          <w:rFonts w:ascii="TH Sarabun New" w:hAnsi="TH Sarabun New" w:cs="TH Sarabun New"/>
          <w:b/>
          <w:bCs/>
          <w:sz w:val="32"/>
          <w:szCs w:val="32"/>
          <w:cs/>
        </w:rPr>
        <w:t>ฝาสีแดง</w:t>
      </w:r>
      <w:r w:rsidRPr="007B745F">
        <w:rPr>
          <w:rFonts w:ascii="TH Sarabun New" w:hAnsi="TH Sarabun New" w:cs="TH Sarabun New"/>
          <w:b/>
          <w:bCs/>
          <w:sz w:val="32"/>
          <w:szCs w:val="32"/>
        </w:rPr>
        <w:t xml:space="preserve">) </w:t>
      </w:r>
      <w:r w:rsidRPr="007B745F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ละกระป๋องปัสสาวะ </w:t>
      </w:r>
      <w:r w:rsidRPr="007B745F">
        <w:rPr>
          <w:rFonts w:ascii="TH Sarabun New" w:hAnsi="TH Sarabun New" w:cs="TH Sarabun New"/>
          <w:b/>
          <w:bCs/>
          <w:sz w:val="32"/>
          <w:szCs w:val="32"/>
        </w:rPr>
        <w:t>(</w:t>
      </w:r>
      <w:r w:rsidRPr="007B745F">
        <w:rPr>
          <w:rFonts w:ascii="TH Sarabun New" w:hAnsi="TH Sarabun New" w:cs="TH Sarabun New"/>
          <w:b/>
          <w:bCs/>
          <w:sz w:val="32"/>
          <w:szCs w:val="32"/>
          <w:cs/>
        </w:rPr>
        <w:t>ฝาใส</w:t>
      </w:r>
      <w:r w:rsidRPr="007B745F">
        <w:rPr>
          <w:rFonts w:ascii="TH Sarabun New" w:hAnsi="TH Sarabun New" w:cs="TH Sarabun New" w:hint="cs"/>
          <w:b/>
          <w:bCs/>
          <w:sz w:val="32"/>
          <w:szCs w:val="32"/>
          <w:cs/>
        </w:rPr>
        <w:t>หรือเหลือง</w:t>
      </w:r>
      <w:r w:rsidRPr="007B745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:rsidR="008F31A6" w:rsidRDefault="0013505D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156" o:spid="_x0000_s1061" type="#_x0000_t202" style="position:absolute;left:0;text-align:left;margin-left:48.4pt;margin-top:14.05pt;width:115.35pt;height:28.2pt;z-index:25182515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" filled="f" stroked="f">
            <v:textbox>
              <w:txbxContent>
                <w:p w:rsidR="00016B8B" w:rsidRPr="007A0E65" w:rsidRDefault="00016B8B">
                  <w:pPr>
                    <w:rPr>
                      <w:rFonts w:ascii="TH Sarabun New" w:hAnsi="TH Sarabun New" w:cs="TH Sarabun New"/>
                      <w:color w:val="FF0000"/>
                      <w:sz w:val="28"/>
                    </w:rPr>
                  </w:pPr>
                  <w:r>
                    <w:rPr>
                      <w:rFonts w:ascii="TH Sarabun New" w:hAnsi="TH Sarabun New" w:cs="TH Sarabun New" w:hint="cs"/>
                      <w:color w:val="FF0000"/>
                      <w:sz w:val="28"/>
                      <w:cs/>
                    </w:rPr>
                    <w:t>ใช้สติ๊</w:t>
                  </w:r>
                  <w:r w:rsidRPr="007A0E65">
                    <w:rPr>
                      <w:rFonts w:ascii="TH Sarabun New" w:hAnsi="TH Sarabun New" w:cs="TH Sarabun New" w:hint="cs"/>
                      <w:color w:val="FF0000"/>
                      <w:sz w:val="28"/>
                      <w:cs/>
                    </w:rPr>
                    <w:t>กเกอร์ขนาดใหญ่</w:t>
                  </w: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44" o:spid="_x0000_s1062" type="#_x0000_t202" style="position:absolute;left:0;text-align:left;margin-left:249.9pt;margin-top:21.4pt;width:36.5pt;height:26.6pt;z-index:251709440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" filled="f" stroked="f">
            <v:textbox>
              <w:txbxContent>
                <w:p w:rsidR="00016B8B" w:rsidRPr="00AA01CB" w:rsidRDefault="00016B8B">
                  <w:pPr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 w:rsidRPr="00AA01CB">
                    <w:rPr>
                      <w:rFonts w:ascii="TH Sarabun New" w:hAnsi="TH Sarabun New" w:cs="TH Sarabun New"/>
                      <w:sz w:val="28"/>
                      <w:cs/>
                    </w:rPr>
                    <w:t>ช้อน</w:t>
                  </w:r>
                </w:p>
              </w:txbxContent>
            </v:textbox>
          </v:shape>
        </w:pict>
      </w:r>
      <w:r w:rsidR="008F31A6">
        <w:rPr>
          <w:rFonts w:ascii="TH Sarabun New" w:hAnsi="TH Sarabun New" w:cs="TH Sarabun New" w:hint="cs"/>
          <w:b/>
          <w:bCs/>
          <w:sz w:val="32"/>
          <w:szCs w:val="32"/>
          <w:cs/>
        </w:rPr>
        <w:t>เพื่อออกชุมชน</w:t>
      </w:r>
    </w:p>
    <w:p w:rsidR="00774BBE" w:rsidRDefault="0013505D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45" o:spid="_x0000_s1063" type="#_x0000_t202" style="position:absolute;left:0;text-align:left;margin-left:79.65pt;margin-top:17.75pt;width:86.65pt;height:26.6pt;z-index:2517104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" filled="f" stroked="f">
            <v:textbox>
              <w:txbxContent>
                <w:p w:rsidR="00016B8B" w:rsidRPr="00AA01CB" w:rsidRDefault="00016B8B" w:rsidP="004677C4">
                  <w:pPr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 w:rsidRPr="00AA01CB">
                    <w:rPr>
                      <w:rFonts w:ascii="TH Sarabun New" w:hAnsi="TH Sarabun New" w:cs="TH Sarabun New"/>
                      <w:sz w:val="28"/>
                      <w:cs/>
                    </w:rPr>
                    <w:t>กระป๋องอุจจาระ</w:t>
                  </w: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46" o:spid="_x0000_s1064" type="#_x0000_t202" style="position:absolute;left:0;text-align:left;margin-left:132.3pt;margin-top:5.25pt;width:91.8pt;height:26.6pt;z-index:25171148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" filled="f" stroked="f">
            <v:textbox>
              <w:txbxContent>
                <w:p w:rsidR="00016B8B" w:rsidRPr="00AA01CB" w:rsidRDefault="00016B8B" w:rsidP="004677C4">
                  <w:pPr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 w:rsidRPr="00AA01CB">
                    <w:rPr>
                      <w:rFonts w:ascii="TH Sarabun New" w:hAnsi="TH Sarabun New" w:cs="TH Sarabun New"/>
                      <w:sz w:val="28"/>
                      <w:cs/>
                    </w:rPr>
                    <w:t>กระป๋องปัสสาวะ</w:t>
                  </w:r>
                </w:p>
              </w:txbxContent>
            </v:textbox>
          </v:shape>
        </w:pict>
      </w:r>
      <w:r w:rsidR="00A30C5E">
        <w:rPr>
          <w:rFonts w:ascii="TH Sarabun New" w:hAnsi="TH Sarabun New" w:cs="TH Sarabun New" w:hint="cs"/>
          <w:b/>
          <w:bCs/>
          <w:noProof/>
          <w:sz w:val="32"/>
          <w:szCs w:val="32"/>
        </w:rPr>
        <w:drawing>
          <wp:anchor distT="0" distB="0" distL="114300" distR="114300" simplePos="0" relativeHeight="251706368" behindDoc="0" locked="0" layoutInCell="1" allowOverlap="1">
            <wp:simplePos x="0" y="0"/>
            <wp:positionH relativeFrom="column">
              <wp:posOffset>3087370</wp:posOffset>
            </wp:positionH>
            <wp:positionV relativeFrom="paragraph">
              <wp:posOffset>126365</wp:posOffset>
            </wp:positionV>
            <wp:extent cx="2709545" cy="1656080"/>
            <wp:effectExtent l="0" t="0" r="0" b="0"/>
            <wp:wrapSquare wrapText="bothSides"/>
            <wp:docPr id="2" name="Picture 2" descr="G:\mini parasep\IMG_585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mini parasep\IMG_5855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9545" cy="16560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A30C5E">
        <w:rPr>
          <w:rFonts w:ascii="TH Sarabun New" w:hAnsi="TH Sarabun New" w:cs="TH Sarabun New" w:hint="cs"/>
          <w:b/>
          <w:bCs/>
          <w:noProof/>
          <w:sz w:val="32"/>
          <w:szCs w:val="32"/>
        </w:rPr>
        <w:drawing>
          <wp:anchor distT="0" distB="0" distL="114300" distR="114300" simplePos="0" relativeHeight="251705344" behindDoc="0" locked="0" layoutInCell="1" allowOverlap="1">
            <wp:simplePos x="0" y="0"/>
            <wp:positionH relativeFrom="column">
              <wp:posOffset>1424305</wp:posOffset>
            </wp:positionH>
            <wp:positionV relativeFrom="paragraph">
              <wp:posOffset>238760</wp:posOffset>
            </wp:positionV>
            <wp:extent cx="781685" cy="1152525"/>
            <wp:effectExtent l="0" t="0" r="0" b="0"/>
            <wp:wrapSquare wrapText="bothSides"/>
            <wp:docPr id="1" name="Picture 1" descr="G:\mini parasep\IMG_585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mini parasep\IMG_5859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81685" cy="1152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A30C5E">
        <w:rPr>
          <w:rFonts w:ascii="TH Sarabun New" w:hAnsi="TH Sarabun New" w:cs="TH Sarabun New" w:hint="cs"/>
          <w:b/>
          <w:bCs/>
          <w:noProof/>
          <w:sz w:val="32"/>
          <w:szCs w:val="32"/>
        </w:rPr>
        <w:drawing>
          <wp:anchor distT="0" distB="0" distL="114300" distR="114300" simplePos="0" relativeHeight="251717632" behindDoc="0" locked="0" layoutInCell="1" allowOverlap="1">
            <wp:simplePos x="0" y="0"/>
            <wp:positionH relativeFrom="column">
              <wp:posOffset>205105</wp:posOffset>
            </wp:positionH>
            <wp:positionV relativeFrom="paragraph">
              <wp:posOffset>304800</wp:posOffset>
            </wp:positionV>
            <wp:extent cx="1152525" cy="1085215"/>
            <wp:effectExtent l="0" t="0" r="0" b="0"/>
            <wp:wrapSquare wrapText="bothSides"/>
            <wp:docPr id="11" name="Picture 1" descr="G:\mini parasep\IMG_585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mini parasep\IMG_5857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52525" cy="10852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13505D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49" o:spid="_x0000_s1065" type="#_x0000_t202" style="position:absolute;left:0;text-align:left;margin-left:-193.8pt;margin-top:16.85pt;width:249.45pt;height:28.2pt;z-index:251716608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" filled="f" stroked="f">
            <v:textbox>
              <w:txbxContent>
                <w:p w:rsidR="00016B8B" w:rsidRPr="00AA01CB" w:rsidRDefault="00016B8B">
                  <w:pPr>
                    <w:rPr>
                      <w:rFonts w:ascii="TH Sarabun New" w:hAnsi="TH Sarabun New" w:cs="TH Sarabun New"/>
                      <w:sz w:val="28"/>
                    </w:rPr>
                  </w:pPr>
                  <w:r w:rsidRPr="00AA01CB">
                    <w:rPr>
                      <w:rFonts w:ascii="TH Sarabun New" w:hAnsi="TH Sarabun New" w:cs="TH Sarabun New"/>
                      <w:sz w:val="28"/>
                      <w:cs/>
                    </w:rPr>
                    <w:t>ติดทับ</w:t>
                  </w: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>สติ๊กเกอร์</w:t>
                  </w:r>
                  <w:r w:rsidRPr="00AA01CB">
                    <w:rPr>
                      <w:rFonts w:ascii="TH Sarabun New" w:hAnsi="TH Sarabun New" w:cs="TH Sarabun New"/>
                      <w:sz w:val="28"/>
                      <w:cs/>
                    </w:rPr>
                    <w:t>ด้วยสก็อตเทปใสเพื่อป้องการลบของ</w:t>
                  </w: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>สติ๊กเกอร์</w:t>
                  </w: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120" o:spid="_x0000_s1066" type="#_x0000_t202" style="position:absolute;left:0;text-align:left;margin-left:181.95pt;margin-top:113.9pt;width:126.8pt;height:24.55pt;z-index:251774976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" filled="f" stroked="f">
            <v:textbox>
              <w:txbxContent>
                <w:p w:rsidR="00016B8B" w:rsidRPr="00AA01CB" w:rsidRDefault="00016B8B" w:rsidP="004677C4">
                  <w:pPr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 xml:space="preserve">ใส่ถุงใสขนาด  5 </w:t>
                  </w:r>
                  <w:r>
                    <w:rPr>
                      <w:rFonts w:ascii="Arial" w:hAnsi="Arial" w:cs="Arial" w:hint="cs"/>
                      <w:sz w:val="28"/>
                      <w:cs/>
                    </w:rPr>
                    <w:t>ₓ</w:t>
                  </w:r>
                  <w:r>
                    <w:rPr>
                      <w:rFonts w:ascii="TH Sarabun New" w:hAnsi="TH Sarabun New" w:cs="TH Sarabun New" w:hint="cs"/>
                      <w:sz w:val="28"/>
                      <w:cs/>
                    </w:rPr>
                    <w:t>8 นิ้ว</w:t>
                  </w:r>
                </w:p>
              </w:txbxContent>
            </v:textbox>
          </v:shape>
        </w:pict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47" o:spid="_x0000_s1067" type="#_x0000_t202" style="position:absolute;left:0;text-align:left;margin-left:166.85pt;margin-top:24.2pt;width:126.8pt;height:24.55pt;z-index:251712512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" filled="f" stroked="f">
            <v:textbox>
              <w:txbxContent>
                <w:p w:rsidR="00016B8B" w:rsidRPr="00AA01CB" w:rsidRDefault="00016B8B" w:rsidP="004677C4">
                  <w:pPr>
                    <w:rPr>
                      <w:rFonts w:ascii="TH Sarabun New" w:hAnsi="TH Sarabun New" w:cs="TH Sarabun New"/>
                      <w:sz w:val="28"/>
                      <w:cs/>
                    </w:rPr>
                  </w:pPr>
                  <w:r w:rsidRPr="00AA01CB">
                    <w:rPr>
                      <w:rFonts w:ascii="TH Sarabun New" w:hAnsi="TH Sarabun New" w:cs="TH Sarabun New"/>
                      <w:sz w:val="28"/>
                      <w:cs/>
                    </w:rPr>
                    <w:t>คำแนะนำในการเก็บตัวอย่าง</w:t>
                  </w:r>
                </w:p>
              </w:txbxContent>
            </v:textbox>
          </v:shape>
        </w:pict>
      </w:r>
    </w:p>
    <w:p w:rsidR="00774BBE" w:rsidRDefault="004677C4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noProof/>
          <w:sz w:val="32"/>
          <w:szCs w:val="32"/>
        </w:rPr>
        <w:drawing>
          <wp:anchor distT="0" distB="0" distL="114300" distR="114300" simplePos="0" relativeHeight="251708416" behindDoc="0" locked="0" layoutInCell="1" allowOverlap="1">
            <wp:simplePos x="0" y="0"/>
            <wp:positionH relativeFrom="column">
              <wp:posOffset>3206750</wp:posOffset>
            </wp:positionH>
            <wp:positionV relativeFrom="paragraph">
              <wp:posOffset>267335</wp:posOffset>
            </wp:positionV>
            <wp:extent cx="1477010" cy="2060575"/>
            <wp:effectExtent l="0" t="0" r="0" b="0"/>
            <wp:wrapSquare wrapText="bothSides"/>
            <wp:docPr id="4" name="Picture 4" descr="G:\mini parasep\IMG_585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G:\mini parasep\IMG_585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7010" cy="20605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774BBE" w:rsidRDefault="004677C4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noProof/>
          <w:sz w:val="32"/>
          <w:szCs w:val="32"/>
        </w:rPr>
        <w:drawing>
          <wp:anchor distT="0" distB="0" distL="114300" distR="114300" simplePos="0" relativeHeight="251707392" behindDoc="0" locked="0" layoutInCell="1" allowOverlap="1">
            <wp:simplePos x="0" y="0"/>
            <wp:positionH relativeFrom="column">
              <wp:posOffset>1099820</wp:posOffset>
            </wp:positionH>
            <wp:positionV relativeFrom="paragraph">
              <wp:posOffset>9525</wp:posOffset>
            </wp:positionV>
            <wp:extent cx="1656080" cy="2007235"/>
            <wp:effectExtent l="0" t="0" r="0" b="0"/>
            <wp:wrapSquare wrapText="bothSides"/>
            <wp:docPr id="3" name="Picture 3" descr="G:\mini parasep\IMG_585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:\mini parasep\IMG_5850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56080" cy="200723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13505D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pict>
          <v:shape id="Text Box 48" o:spid="_x0000_s1068" type="#_x0000_t202" style="position:absolute;left:0;text-align:left;margin-left:2.6pt;margin-top:9.85pt;width:488.85pt;height:73.05pt;z-index:25171558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" filled="f" stroked="f">
            <v:textbox>
              <w:txbxContent>
                <w:p w:rsidR="00016B8B" w:rsidRPr="00A36F67" w:rsidRDefault="00016B8B" w:rsidP="00A36F67">
                  <w:pPr>
                    <w:spacing w:after="0" w:line="240" w:lineRule="auto"/>
                    <w:rPr>
                      <w:rFonts w:ascii="TH Sarabun New" w:hAnsi="TH Sarabun New" w:cs="TH Sarabun New"/>
                      <w:sz w:val="32"/>
                      <w:szCs w:val="32"/>
                    </w:rPr>
                  </w:pPr>
                  <w:r w:rsidRPr="00A27091">
                    <w:rPr>
                      <w:rFonts w:ascii="TH Sarabun New" w:hAnsi="TH Sarabun New" w:cs="TH Sarabun New"/>
                      <w:b/>
                      <w:bCs/>
                      <w:sz w:val="32"/>
                      <w:szCs w:val="32"/>
                      <w:cs/>
                    </w:rPr>
                    <w:t>อุปกรณ์ 1 ชุด</w:t>
                  </w:r>
                  <w:r w:rsidRPr="00A36F67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 xml:space="preserve"> เพื่อออกชุมชน </w:t>
                  </w:r>
                  <w:r>
                    <w:rPr>
                      <w:rFonts w:ascii="TH Sarabun New" w:hAnsi="TH Sarabun New" w:cs="TH Sarabun New" w:hint="cs"/>
                      <w:sz w:val="32"/>
                      <w:szCs w:val="32"/>
                      <w:cs/>
                    </w:rPr>
                    <w:t>ประกอบด้วย ช้อน 1 คัน กระป๋องอุจจาระ 1 กระป๋อง กระป๋องปัสสาวะ 1 กระป๋อง และ</w:t>
                  </w:r>
                  <w:r w:rsidRPr="00A36F67"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  <w:t>คำแนะนำในการเก็บตัวอย่าง</w:t>
                  </w:r>
                </w:p>
                <w:p w:rsidR="00016B8B" w:rsidRPr="00A36F67" w:rsidRDefault="00016B8B" w:rsidP="00A36F67">
                  <w:pPr>
                    <w:spacing w:after="0" w:line="240" w:lineRule="auto"/>
                    <w:rPr>
                      <w:rFonts w:ascii="TH Sarabun New" w:hAnsi="TH Sarabun New" w:cs="TH Sarabun New"/>
                      <w:sz w:val="32"/>
                      <w:szCs w:val="32"/>
                      <w:cs/>
                    </w:rPr>
                  </w:pPr>
                </w:p>
              </w:txbxContent>
            </v:textbox>
          </v:shape>
        </w:pict>
      </w: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1F6B33" w:rsidRDefault="001F6B33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1F6B33" w:rsidRDefault="001F6B33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ปริมาณอุจจาระและปัสสาวะที่ต้องการ (ประมาณ 50-80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% </w:t>
      </w: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ของปริมาตรทั้งหมด)</w:t>
      </w:r>
    </w:p>
    <w:p w:rsidR="00774BBE" w:rsidRDefault="00C01DCF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noProof/>
          <w:sz w:val="32"/>
          <w:szCs w:val="32"/>
        </w:rPr>
        <w:drawing>
          <wp:anchor distT="0" distB="0" distL="114300" distR="114300" simplePos="0" relativeHeight="251718656" behindDoc="1" locked="0" layoutInCell="1" allowOverlap="1">
            <wp:simplePos x="0" y="0"/>
            <wp:positionH relativeFrom="column">
              <wp:posOffset>1390650</wp:posOffset>
            </wp:positionH>
            <wp:positionV relativeFrom="paragraph">
              <wp:posOffset>219710</wp:posOffset>
            </wp:positionV>
            <wp:extent cx="1696720" cy="1470660"/>
            <wp:effectExtent l="19050" t="0" r="0" b="0"/>
            <wp:wrapTight wrapText="bothSides">
              <wp:wrapPolygon edited="0">
                <wp:start x="1213" y="0"/>
                <wp:lineTo x="-243" y="1119"/>
                <wp:lineTo x="-243" y="4477"/>
                <wp:lineTo x="728" y="13430"/>
                <wp:lineTo x="1455" y="18746"/>
                <wp:lineTo x="5578" y="21264"/>
                <wp:lineTo x="7275" y="21264"/>
                <wp:lineTo x="14308" y="21264"/>
                <wp:lineTo x="15763" y="21264"/>
                <wp:lineTo x="20371" y="18746"/>
                <wp:lineTo x="20371" y="17907"/>
                <wp:lineTo x="20856" y="13710"/>
                <wp:lineTo x="20856" y="13430"/>
                <wp:lineTo x="21099" y="9233"/>
                <wp:lineTo x="21099" y="8953"/>
                <wp:lineTo x="21584" y="4756"/>
                <wp:lineTo x="21584" y="839"/>
                <wp:lineTo x="20856" y="0"/>
                <wp:lineTo x="1213" y="0"/>
              </wp:wrapPolygon>
            </wp:wrapTight>
            <wp:docPr id="10" name="Picture 3" descr="G:\mini parasep\IMG_0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:\mini parasep\IMG_03.png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6720" cy="14706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rPr>
          <w:rFonts w:ascii="TH Sarabun New" w:hAnsi="TH Sarabun New" w:cs="TH Sarabun New"/>
          <w:b/>
          <w:bCs/>
          <w:noProof/>
          <w:sz w:val="32"/>
          <w:szCs w:val="32"/>
        </w:rPr>
        <w:drawing>
          <wp:anchor distT="0" distB="0" distL="114300" distR="114300" simplePos="0" relativeHeight="251719680" behindDoc="1" locked="0" layoutInCell="1" allowOverlap="1">
            <wp:simplePos x="0" y="0"/>
            <wp:positionH relativeFrom="column">
              <wp:posOffset>3308350</wp:posOffset>
            </wp:positionH>
            <wp:positionV relativeFrom="paragraph">
              <wp:posOffset>7620</wp:posOffset>
            </wp:positionV>
            <wp:extent cx="1550035" cy="1868170"/>
            <wp:effectExtent l="0" t="0" r="0" b="0"/>
            <wp:wrapTight wrapText="bothSides">
              <wp:wrapPolygon edited="0">
                <wp:start x="2920" y="2423"/>
                <wp:lineTo x="1858" y="5506"/>
                <wp:lineTo x="2920" y="9471"/>
                <wp:lineTo x="3186" y="17400"/>
                <wp:lineTo x="4247" y="19383"/>
                <wp:lineTo x="4778" y="19383"/>
                <wp:lineTo x="15132" y="19383"/>
                <wp:lineTo x="16724" y="19383"/>
                <wp:lineTo x="18052" y="17841"/>
                <wp:lineTo x="18052" y="12995"/>
                <wp:lineTo x="19113" y="5947"/>
                <wp:lineTo x="18583" y="3304"/>
                <wp:lineTo x="18052" y="2423"/>
                <wp:lineTo x="2920" y="2423"/>
              </wp:wrapPolygon>
            </wp:wrapTight>
            <wp:docPr id="9" name="Picture 1" descr="D:\FECT\Mini Parasep\IMG_02.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FECT\Mini Parasep\IMG_02.2.pn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50035" cy="18681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A30C5E" w:rsidRDefault="00A30C5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A30C5E" w:rsidRDefault="00A30C5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774BBE" w:rsidRDefault="00774BBE" w:rsidP="007B745F">
      <w:pPr>
        <w:spacing w:after="0"/>
        <w:ind w:left="72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DD55F6" w:rsidRDefault="00DD55F6" w:rsidP="004A2764">
      <w:pPr>
        <w:spacing w:after="0"/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FD6A31" w:rsidRDefault="00FD6A31" w:rsidP="00DD55F6">
      <w:pPr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DD55F6" w:rsidRPr="0054428C" w:rsidRDefault="00DD55F6" w:rsidP="00DD55F6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  <w:r w:rsidRPr="0054428C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>ขั้นตอนการ</w:t>
      </w:r>
      <w:r w:rsidRPr="0054428C">
        <w:rPr>
          <w:rFonts w:ascii="TH Sarabun New" w:hAnsi="TH Sarabun New" w:cs="TH Sarabun New" w:hint="cs"/>
          <w:b/>
          <w:bCs/>
          <w:sz w:val="32"/>
          <w:szCs w:val="32"/>
          <w:cs/>
        </w:rPr>
        <w:t>เก็บ</w:t>
      </w:r>
      <w:r w:rsidRPr="0054428C">
        <w:rPr>
          <w:rFonts w:ascii="TH Sarabun New" w:hAnsi="TH Sarabun New" w:cs="TH Sarabun New"/>
          <w:b/>
          <w:bCs/>
          <w:sz w:val="32"/>
          <w:szCs w:val="32"/>
          <w:cs/>
        </w:rPr>
        <w:t>ตัวอย่าง</w:t>
      </w:r>
      <w:r w:rsidRPr="0054428C">
        <w:rPr>
          <w:rFonts w:ascii="TH Sarabun New" w:hAnsi="TH Sarabun New" w:cs="TH Sarabun New" w:hint="cs"/>
          <w:b/>
          <w:bCs/>
          <w:sz w:val="32"/>
          <w:szCs w:val="32"/>
          <w:cs/>
        </w:rPr>
        <w:t>ปัสสาวะ</w:t>
      </w:r>
    </w:p>
    <w:p w:rsidR="00DD55F6" w:rsidRPr="0054428C" w:rsidRDefault="00DD55F6" w:rsidP="00461A22">
      <w:pPr>
        <w:spacing w:after="0" w:line="36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54428C">
        <w:rPr>
          <w:rFonts w:ascii="TH Sarabun New" w:hAnsi="TH Sarabun New" w:cs="TH Sarabun New" w:hint="cs"/>
          <w:sz w:val="32"/>
          <w:szCs w:val="32"/>
          <w:cs/>
        </w:rPr>
        <w:t>1</w:t>
      </w:r>
      <w:r w:rsidRPr="0054428C">
        <w:rPr>
          <w:rFonts w:ascii="TH Sarabun New" w:hAnsi="TH Sarabun New" w:cs="TH Sarabun New"/>
          <w:sz w:val="32"/>
          <w:szCs w:val="32"/>
          <w:cs/>
        </w:rPr>
        <w:t xml:space="preserve">. อาสาสมัครเช็ครายชื่อและรหัส </w:t>
      </w:r>
      <w:r w:rsidRPr="0054428C">
        <w:rPr>
          <w:rFonts w:ascii="TH Sarabun New" w:hAnsi="TH Sarabun New" w:cs="TH Sarabun New"/>
          <w:sz w:val="32"/>
          <w:szCs w:val="32"/>
        </w:rPr>
        <w:t xml:space="preserve">(PID) </w:t>
      </w:r>
      <w:r w:rsidRPr="0054428C">
        <w:rPr>
          <w:rFonts w:ascii="TH Sarabun New" w:hAnsi="TH Sarabun New" w:cs="TH Sarabun New"/>
          <w:sz w:val="32"/>
          <w:szCs w:val="32"/>
          <w:cs/>
        </w:rPr>
        <w:t>ตรงกับ</w:t>
      </w:r>
      <w:r w:rsidRPr="0054428C">
        <w:rPr>
          <w:rFonts w:ascii="TH Sarabun New" w:hAnsi="TH Sarabun New" w:cs="TH Sarabun New" w:hint="cs"/>
          <w:sz w:val="32"/>
          <w:szCs w:val="32"/>
          <w:cs/>
        </w:rPr>
        <w:t>กระป๋องปัสสาวะ</w:t>
      </w:r>
      <w:r w:rsidRPr="0054428C">
        <w:rPr>
          <w:rFonts w:ascii="TH Sarabun New" w:hAnsi="TH Sarabun New" w:cs="TH Sarabun New"/>
          <w:sz w:val="32"/>
          <w:szCs w:val="32"/>
          <w:cs/>
        </w:rPr>
        <w:t>ที่ได้รับ</w:t>
      </w:r>
    </w:p>
    <w:p w:rsidR="00DD55F6" w:rsidRPr="0054428C" w:rsidRDefault="00DD55F6" w:rsidP="00461A22">
      <w:pPr>
        <w:spacing w:after="0" w:line="36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54428C">
        <w:rPr>
          <w:rFonts w:ascii="TH Sarabun New" w:hAnsi="TH Sarabun New" w:cs="TH Sarabun New"/>
          <w:sz w:val="32"/>
          <w:szCs w:val="32"/>
        </w:rPr>
        <w:t xml:space="preserve">2. </w:t>
      </w:r>
      <w:r w:rsidRPr="0054428C">
        <w:rPr>
          <w:rFonts w:ascii="TH Sarabun New" w:hAnsi="TH Sarabun New" w:cs="TH Sarabun New" w:hint="cs"/>
          <w:sz w:val="32"/>
          <w:szCs w:val="32"/>
          <w:cs/>
        </w:rPr>
        <w:t>ทำความสะอาดอวัยวะขับถ่ายด้วยสบู่และน้ำให้สะอาด</w:t>
      </w:r>
    </w:p>
    <w:p w:rsidR="00DD55F6" w:rsidRPr="0054428C" w:rsidRDefault="00DD55F6" w:rsidP="00461A22">
      <w:pPr>
        <w:spacing w:after="0" w:line="360" w:lineRule="auto"/>
        <w:jc w:val="thaiDistribute"/>
        <w:rPr>
          <w:rFonts w:ascii="TH Sarabun New" w:hAnsi="TH Sarabun New" w:cs="TH Sarabun New"/>
          <w:sz w:val="32"/>
          <w:szCs w:val="32"/>
        </w:rPr>
      </w:pPr>
      <w:r w:rsidRPr="0054428C">
        <w:rPr>
          <w:rFonts w:ascii="TH Sarabun New" w:hAnsi="TH Sarabun New" w:cs="TH Sarabun New"/>
          <w:sz w:val="32"/>
          <w:szCs w:val="32"/>
        </w:rPr>
        <w:t xml:space="preserve">3. </w:t>
      </w:r>
      <w:r w:rsidRPr="0054428C">
        <w:rPr>
          <w:rFonts w:ascii="TH Sarabun New" w:hAnsi="TH Sarabun New" w:cs="TH Sarabun New"/>
          <w:sz w:val="32"/>
          <w:szCs w:val="32"/>
          <w:cs/>
        </w:rPr>
        <w:t>ปัสสาวะช่วงแรกทิ้งไปก่อน หลังจากนั้นเก็บปัสสาวะช่วงกลางให้เกือบเต็มกระ</w:t>
      </w:r>
      <w:r w:rsidR="008740C6">
        <w:rPr>
          <w:rFonts w:ascii="TH Sarabun New" w:hAnsi="TH Sarabun New" w:cs="TH Sarabun New" w:hint="cs"/>
          <w:sz w:val="32"/>
          <w:szCs w:val="32"/>
          <w:cs/>
        </w:rPr>
        <w:t>ป๋อง</w:t>
      </w:r>
      <w:r w:rsidRPr="0054428C">
        <w:rPr>
          <w:rFonts w:ascii="TH Sarabun New" w:hAnsi="TH Sarabun New" w:cs="TH Sarabun New" w:hint="cs"/>
          <w:sz w:val="32"/>
          <w:szCs w:val="32"/>
          <w:cs/>
        </w:rPr>
        <w:t xml:space="preserve"> ปิดฝาให้สนิท</w:t>
      </w:r>
    </w:p>
    <w:p w:rsidR="00DD55F6" w:rsidRPr="0054428C" w:rsidRDefault="006B272B" w:rsidP="00461A22">
      <w:pPr>
        <w:jc w:val="thaiDistribute"/>
        <w:rPr>
          <w:rFonts w:ascii="TH Sarabun New" w:hAnsi="TH Sarabun New" w:cs="TH Sarabun New"/>
          <w:sz w:val="32"/>
          <w:szCs w:val="32"/>
          <w:cs/>
        </w:rPr>
      </w:pPr>
      <w:r>
        <w:rPr>
          <w:rFonts w:ascii="TH Sarabun New" w:hAnsi="TH Sarabun New" w:cs="TH Sarabun New"/>
          <w:sz w:val="32"/>
          <w:szCs w:val="32"/>
        </w:rPr>
        <w:t>4</w:t>
      </w:r>
      <w:r w:rsidR="00DD55F6" w:rsidRPr="0054428C">
        <w:rPr>
          <w:rFonts w:ascii="TH Sarabun New" w:hAnsi="TH Sarabun New" w:cs="TH Sarabun New"/>
          <w:sz w:val="32"/>
          <w:szCs w:val="32"/>
        </w:rPr>
        <w:t xml:space="preserve">. 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>นำ</w:t>
      </w:r>
      <w:r>
        <w:rPr>
          <w:rFonts w:ascii="TH Sarabun New" w:hAnsi="TH Sarabun New" w:cs="TH Sarabun New" w:hint="cs"/>
          <w:sz w:val="32"/>
          <w:szCs w:val="32"/>
          <w:cs/>
        </w:rPr>
        <w:t>กระป๋องเก็บ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>ตัวอย่างปัสสาวะส่งเจ้าหน้าที่ อสม</w:t>
      </w:r>
      <w:r w:rsidR="00DD55F6" w:rsidRPr="0054428C">
        <w:rPr>
          <w:rFonts w:ascii="TH Sarabun New" w:hAnsi="TH Sarabun New" w:cs="TH Sarabun New"/>
          <w:sz w:val="32"/>
          <w:szCs w:val="32"/>
        </w:rPr>
        <w:t>.</w:t>
      </w:r>
      <w:r w:rsidR="005C64D5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 xml:space="preserve">ภายใน </w:t>
      </w:r>
      <w:r w:rsidR="00DD55F6" w:rsidRPr="0054428C">
        <w:rPr>
          <w:rFonts w:ascii="TH Sarabun New" w:hAnsi="TH Sarabun New" w:cs="TH Sarabun New"/>
          <w:sz w:val="32"/>
          <w:szCs w:val="32"/>
        </w:rPr>
        <w:t xml:space="preserve">1 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>วัน หลังจากเก็บ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>ตัวอย่างปัสสาวะ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>เสร็จแล้ว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 xml:space="preserve"> โดยเก็บที่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 xml:space="preserve">กระติกน้ำแข็ง 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 xml:space="preserve">กล่องโฟม 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>หรือตู้เย็น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 xml:space="preserve"> ที่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 xml:space="preserve">อุณหภูมิ </w:t>
      </w:r>
      <w:r w:rsidR="00DD55F6" w:rsidRPr="0054428C">
        <w:rPr>
          <w:rFonts w:ascii="TH Sarabun New" w:hAnsi="TH Sarabun New" w:cs="TH Sarabun New"/>
          <w:sz w:val="32"/>
          <w:szCs w:val="32"/>
        </w:rPr>
        <w:t xml:space="preserve"> 4 </w:t>
      </w:r>
      <w:proofErr w:type="spellStart"/>
      <w:r w:rsidR="00DD55F6" w:rsidRPr="0054428C">
        <w:rPr>
          <w:rFonts w:ascii="TH Sarabun New" w:hAnsi="TH Sarabun New" w:cs="TH Sarabun New"/>
          <w:sz w:val="32"/>
          <w:szCs w:val="32"/>
          <w:vertAlign w:val="superscript"/>
        </w:rPr>
        <w:t>o</w:t>
      </w:r>
      <w:r w:rsidR="00DD55F6" w:rsidRPr="0054428C">
        <w:rPr>
          <w:rFonts w:ascii="TH Sarabun New" w:hAnsi="TH Sarabun New" w:cs="TH Sarabun New"/>
          <w:sz w:val="32"/>
          <w:szCs w:val="32"/>
        </w:rPr>
        <w:t>C</w:t>
      </w:r>
      <w:proofErr w:type="spellEnd"/>
    </w:p>
    <w:p w:rsidR="00DD55F6" w:rsidRPr="0054428C" w:rsidRDefault="00EE12B9" w:rsidP="00461A22">
      <w:pPr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5</w:t>
      </w:r>
      <w:r w:rsidR="00DD55F6" w:rsidRPr="0054428C">
        <w:rPr>
          <w:rFonts w:ascii="TH Sarabun New" w:hAnsi="TH Sarabun New" w:cs="TH Sarabun New"/>
          <w:sz w:val="32"/>
          <w:szCs w:val="32"/>
        </w:rPr>
        <w:t xml:space="preserve">. 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 xml:space="preserve">เจ้าหน้าที่ อสม. 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>เก็บรักษากระป๋อง</w:t>
      </w:r>
      <w:r w:rsidR="00637DD8">
        <w:rPr>
          <w:rFonts w:ascii="TH Sarabun New" w:hAnsi="TH Sarabun New" w:cs="TH Sarabun New" w:hint="cs"/>
          <w:sz w:val="32"/>
          <w:szCs w:val="32"/>
          <w:cs/>
        </w:rPr>
        <w:t>ปัสสาวะ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 xml:space="preserve">ที่เก็บได้แต่ละวันไว้ในกระติกน้ำแข็ง 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 xml:space="preserve">กล่องโฟม 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 xml:space="preserve">หรือตู้เย็น 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>ที่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 xml:space="preserve">อุณหภูมิ </w:t>
      </w:r>
      <w:r w:rsidR="00DD55F6" w:rsidRPr="0054428C">
        <w:rPr>
          <w:rFonts w:ascii="TH Sarabun New" w:hAnsi="TH Sarabun New" w:cs="TH Sarabun New"/>
          <w:sz w:val="32"/>
          <w:szCs w:val="32"/>
        </w:rPr>
        <w:t xml:space="preserve"> 4 </w:t>
      </w:r>
      <w:proofErr w:type="spellStart"/>
      <w:r w:rsidR="00DD55F6" w:rsidRPr="0054428C">
        <w:rPr>
          <w:rFonts w:ascii="TH Sarabun New" w:hAnsi="TH Sarabun New" w:cs="TH Sarabun New"/>
          <w:sz w:val="32"/>
          <w:szCs w:val="32"/>
          <w:vertAlign w:val="superscript"/>
        </w:rPr>
        <w:t>o</w:t>
      </w:r>
      <w:r w:rsidR="00DD55F6" w:rsidRPr="0054428C">
        <w:rPr>
          <w:rFonts w:ascii="TH Sarabun New" w:hAnsi="TH Sarabun New" w:cs="TH Sarabun New"/>
          <w:sz w:val="32"/>
          <w:szCs w:val="32"/>
        </w:rPr>
        <w:t>C</w:t>
      </w:r>
      <w:proofErr w:type="spellEnd"/>
      <w:r w:rsidR="00DD55F6" w:rsidRPr="0054428C">
        <w:rPr>
          <w:rFonts w:ascii="TH Sarabun New" w:hAnsi="TH Sarabun New" w:cs="TH Sarabun New"/>
          <w:sz w:val="32"/>
          <w:szCs w:val="32"/>
          <w:cs/>
        </w:rPr>
        <w:t xml:space="preserve"> เพื่อรักษาสภาพ</w:t>
      </w:r>
    </w:p>
    <w:p w:rsidR="00571909" w:rsidRDefault="00EE12B9" w:rsidP="00461A22">
      <w:pPr>
        <w:spacing w:after="0" w:line="360" w:lineRule="auto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6</w:t>
      </w:r>
      <w:r w:rsidR="00DD55F6" w:rsidRPr="0054428C">
        <w:rPr>
          <w:rFonts w:ascii="TH Sarabun New" w:hAnsi="TH Sarabun New" w:cs="TH Sarabun New"/>
          <w:sz w:val="32"/>
          <w:szCs w:val="32"/>
        </w:rPr>
        <w:t xml:space="preserve">. 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 xml:space="preserve">เมื่อครบ </w:t>
      </w:r>
      <w:r w:rsidR="00DD55F6" w:rsidRPr="0054428C">
        <w:rPr>
          <w:rFonts w:ascii="TH Sarabun New" w:hAnsi="TH Sarabun New" w:cs="TH Sarabun New"/>
          <w:sz w:val="32"/>
          <w:szCs w:val="32"/>
        </w:rPr>
        <w:t>3</w:t>
      </w:r>
      <w:r w:rsidR="00A27091">
        <w:rPr>
          <w:rFonts w:ascii="TH Sarabun New" w:hAnsi="TH Sarabun New" w:cs="TH Sarabun New"/>
          <w:sz w:val="32"/>
          <w:szCs w:val="32"/>
        </w:rPr>
        <w:t>-5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 xml:space="preserve">วัน 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>นำส่ง</w:t>
      </w:r>
      <w:r w:rsidR="00A27091">
        <w:rPr>
          <w:rFonts w:ascii="TH Sarabun New" w:hAnsi="TH Sarabun New" w:cs="TH Sarabun New" w:hint="cs"/>
          <w:sz w:val="32"/>
          <w:szCs w:val="32"/>
          <w:cs/>
        </w:rPr>
        <w:t>กระป๋อง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 xml:space="preserve">ตัวอย่างปัสสาวะโดยใส่กล่องโฟมหรือกระติกน้ำแข็ง 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>ส่ง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 xml:space="preserve">ที่โครงการ </w:t>
      </w:r>
      <w:r w:rsidR="00DD55F6" w:rsidRPr="0054428C">
        <w:rPr>
          <w:rFonts w:ascii="TH Sarabun New" w:hAnsi="TH Sarabun New" w:cs="TH Sarabun New"/>
          <w:sz w:val="32"/>
          <w:szCs w:val="32"/>
        </w:rPr>
        <w:t xml:space="preserve">CASCAP </w:t>
      </w:r>
      <w:r w:rsidR="00DD55F6" w:rsidRPr="0054428C">
        <w:rPr>
          <w:rFonts w:ascii="TH Sarabun New" w:hAnsi="TH Sarabun New" w:cs="TH Sarabun New" w:hint="cs"/>
          <w:sz w:val="32"/>
          <w:szCs w:val="32"/>
          <w:cs/>
        </w:rPr>
        <w:t xml:space="preserve">คณะแพทยศาสตร์ มหาวิทยาลัยขอนแก่น </w:t>
      </w:r>
      <w:r w:rsidR="00DD55F6" w:rsidRPr="0054428C">
        <w:rPr>
          <w:rFonts w:ascii="TH Sarabun New" w:hAnsi="TH Sarabun New" w:cs="TH Sarabun New"/>
          <w:sz w:val="32"/>
          <w:szCs w:val="32"/>
          <w:cs/>
        </w:rPr>
        <w:t>เพื่อดำเนินการต่อ</w:t>
      </w:r>
      <w:r w:rsidR="005C64D5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 </w:t>
      </w:r>
      <w:r w:rsidR="00DD55F6" w:rsidRPr="0054428C">
        <w:rPr>
          <w:rFonts w:ascii="TH Sarabun New" w:hAnsi="TH Sarabun New" w:cs="TH Sarabun New" w:hint="cs"/>
          <w:b/>
          <w:bCs/>
          <w:sz w:val="32"/>
          <w:szCs w:val="32"/>
          <w:cs/>
        </w:rPr>
        <w:t>(ในการขนส่งกระป๋องตัวอย่างต้องอยู่ในสภาพเย็นตลอดเวลา)</w:t>
      </w:r>
    </w:p>
    <w:p w:rsidR="00571909" w:rsidRPr="00BE3D48" w:rsidRDefault="00571909" w:rsidP="00461A22">
      <w:pPr>
        <w:spacing w:after="0" w:line="360" w:lineRule="auto"/>
        <w:jc w:val="thaiDistribute"/>
        <w:rPr>
          <w:rFonts w:ascii="TH Sarabun New" w:hAnsi="TH Sarabun New" w:cs="TH Sarabun New"/>
          <w:sz w:val="32"/>
          <w:szCs w:val="32"/>
        </w:rPr>
      </w:pPr>
    </w:p>
    <w:p w:rsidR="00FF4014" w:rsidRPr="00387252" w:rsidRDefault="00FF4014" w:rsidP="00571909">
      <w:pPr>
        <w:spacing w:after="0"/>
        <w:ind w:left="720"/>
        <w:rPr>
          <w:rFonts w:ascii="TH Sarabun New" w:hAnsi="TH Sarabun New" w:cs="TH Sarabun New"/>
          <w:sz w:val="32"/>
          <w:szCs w:val="32"/>
        </w:rPr>
      </w:pPr>
    </w:p>
    <w:p w:rsidR="00FF4014" w:rsidRPr="00571909" w:rsidRDefault="00FF4014" w:rsidP="007648FB">
      <w:pPr>
        <w:jc w:val="center"/>
        <w:rPr>
          <w:rFonts w:ascii="TH Sarabun New" w:hAnsi="TH Sarabun New" w:cs="TH Sarabun New"/>
          <w:b/>
          <w:bCs/>
          <w:sz w:val="32"/>
          <w:szCs w:val="32"/>
        </w:rPr>
      </w:pPr>
    </w:p>
    <w:p w:rsidR="00FF4014" w:rsidRPr="007648FB" w:rsidRDefault="00FF4014" w:rsidP="007648FB">
      <w:pPr>
        <w:jc w:val="center"/>
        <w:rPr>
          <w:rFonts w:ascii="TH Sarabun New" w:hAnsi="TH Sarabun New" w:cs="TH Sarabun New"/>
          <w:b/>
          <w:bCs/>
          <w:sz w:val="32"/>
          <w:szCs w:val="32"/>
          <w:cs/>
        </w:rPr>
      </w:pPr>
    </w:p>
    <w:sectPr w:rsidR="00FF4014" w:rsidRPr="007648FB" w:rsidSect="00176BC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H Sarabun New">
    <w:altName w:val="TH SarabunPSK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83D5C26"/>
    <w:multiLevelType w:val="hybridMultilevel"/>
    <w:tmpl w:val="592085F8"/>
    <w:lvl w:ilvl="0" w:tplc="9D3A29A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43B07B59"/>
    <w:multiLevelType w:val="hybridMultilevel"/>
    <w:tmpl w:val="A9DA8C90"/>
    <w:lvl w:ilvl="0" w:tplc="CBF4CA1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drawingGridHorizontalSpacing w:val="110"/>
  <w:displayHorizontalDrawingGridEvery w:val="2"/>
  <w:characterSpacingControl w:val="doNotCompress"/>
  <w:compat>
    <w:applyBreakingRules/>
  </w:compat>
  <w:rsids>
    <w:rsidRoot w:val="00A07079"/>
    <w:rsid w:val="00000537"/>
    <w:rsid w:val="00000575"/>
    <w:rsid w:val="0000064C"/>
    <w:rsid w:val="0000069A"/>
    <w:rsid w:val="0000084A"/>
    <w:rsid w:val="00000B0E"/>
    <w:rsid w:val="00000E27"/>
    <w:rsid w:val="00001149"/>
    <w:rsid w:val="00001234"/>
    <w:rsid w:val="00001742"/>
    <w:rsid w:val="000018C2"/>
    <w:rsid w:val="00001B47"/>
    <w:rsid w:val="00001EB6"/>
    <w:rsid w:val="00001F7E"/>
    <w:rsid w:val="00001FEC"/>
    <w:rsid w:val="000025A1"/>
    <w:rsid w:val="00002EE3"/>
    <w:rsid w:val="00003386"/>
    <w:rsid w:val="00003398"/>
    <w:rsid w:val="0000367E"/>
    <w:rsid w:val="00003757"/>
    <w:rsid w:val="000037DB"/>
    <w:rsid w:val="00003EB9"/>
    <w:rsid w:val="000040CB"/>
    <w:rsid w:val="000047AC"/>
    <w:rsid w:val="000047E7"/>
    <w:rsid w:val="00004890"/>
    <w:rsid w:val="000051E0"/>
    <w:rsid w:val="000051F6"/>
    <w:rsid w:val="0000533B"/>
    <w:rsid w:val="000053E8"/>
    <w:rsid w:val="000055AB"/>
    <w:rsid w:val="000056CE"/>
    <w:rsid w:val="0000594D"/>
    <w:rsid w:val="00005BA8"/>
    <w:rsid w:val="00005CE9"/>
    <w:rsid w:val="00005E75"/>
    <w:rsid w:val="00005ED6"/>
    <w:rsid w:val="0000642F"/>
    <w:rsid w:val="0000675A"/>
    <w:rsid w:val="000068D6"/>
    <w:rsid w:val="00006911"/>
    <w:rsid w:val="00006A37"/>
    <w:rsid w:val="00006CBD"/>
    <w:rsid w:val="00006D60"/>
    <w:rsid w:val="00006DE5"/>
    <w:rsid w:val="00006E4E"/>
    <w:rsid w:val="00007292"/>
    <w:rsid w:val="00007326"/>
    <w:rsid w:val="00007442"/>
    <w:rsid w:val="000074A6"/>
    <w:rsid w:val="00007BEB"/>
    <w:rsid w:val="00007CFD"/>
    <w:rsid w:val="000109CD"/>
    <w:rsid w:val="00010CFC"/>
    <w:rsid w:val="00011020"/>
    <w:rsid w:val="0001105E"/>
    <w:rsid w:val="0001128A"/>
    <w:rsid w:val="000117F2"/>
    <w:rsid w:val="00011927"/>
    <w:rsid w:val="00011A23"/>
    <w:rsid w:val="00011CF6"/>
    <w:rsid w:val="00011F41"/>
    <w:rsid w:val="00012385"/>
    <w:rsid w:val="00012777"/>
    <w:rsid w:val="00012935"/>
    <w:rsid w:val="00012EC0"/>
    <w:rsid w:val="000131B4"/>
    <w:rsid w:val="00013708"/>
    <w:rsid w:val="000139F7"/>
    <w:rsid w:val="00013B38"/>
    <w:rsid w:val="00014481"/>
    <w:rsid w:val="00014548"/>
    <w:rsid w:val="0001476F"/>
    <w:rsid w:val="00014E46"/>
    <w:rsid w:val="00014F28"/>
    <w:rsid w:val="00014F78"/>
    <w:rsid w:val="0001515B"/>
    <w:rsid w:val="00015F7F"/>
    <w:rsid w:val="00015FA1"/>
    <w:rsid w:val="0001603F"/>
    <w:rsid w:val="000162FD"/>
    <w:rsid w:val="00016369"/>
    <w:rsid w:val="00016B8B"/>
    <w:rsid w:val="00016DF5"/>
    <w:rsid w:val="0002006E"/>
    <w:rsid w:val="00020500"/>
    <w:rsid w:val="00020736"/>
    <w:rsid w:val="0002075F"/>
    <w:rsid w:val="000211FD"/>
    <w:rsid w:val="000214E4"/>
    <w:rsid w:val="000215D9"/>
    <w:rsid w:val="00021608"/>
    <w:rsid w:val="0002175A"/>
    <w:rsid w:val="000219E2"/>
    <w:rsid w:val="00021A7A"/>
    <w:rsid w:val="00021D19"/>
    <w:rsid w:val="00022201"/>
    <w:rsid w:val="00022204"/>
    <w:rsid w:val="00022322"/>
    <w:rsid w:val="00022597"/>
    <w:rsid w:val="00022ADA"/>
    <w:rsid w:val="00022DD4"/>
    <w:rsid w:val="00023868"/>
    <w:rsid w:val="000239A6"/>
    <w:rsid w:val="0002404A"/>
    <w:rsid w:val="0002417B"/>
    <w:rsid w:val="00024419"/>
    <w:rsid w:val="000246C7"/>
    <w:rsid w:val="000247C5"/>
    <w:rsid w:val="000250C1"/>
    <w:rsid w:val="000251DE"/>
    <w:rsid w:val="00025A4E"/>
    <w:rsid w:val="00025EDF"/>
    <w:rsid w:val="0002637E"/>
    <w:rsid w:val="0002650F"/>
    <w:rsid w:val="00026B74"/>
    <w:rsid w:val="00026C6A"/>
    <w:rsid w:val="00026D9A"/>
    <w:rsid w:val="0002729B"/>
    <w:rsid w:val="000272FF"/>
    <w:rsid w:val="0002759C"/>
    <w:rsid w:val="00027BC1"/>
    <w:rsid w:val="00027BF6"/>
    <w:rsid w:val="00030A21"/>
    <w:rsid w:val="00030EFD"/>
    <w:rsid w:val="0003110E"/>
    <w:rsid w:val="00031258"/>
    <w:rsid w:val="000314D3"/>
    <w:rsid w:val="00031F26"/>
    <w:rsid w:val="0003203F"/>
    <w:rsid w:val="00032040"/>
    <w:rsid w:val="00032336"/>
    <w:rsid w:val="00032592"/>
    <w:rsid w:val="00032624"/>
    <w:rsid w:val="00032EB4"/>
    <w:rsid w:val="00032F42"/>
    <w:rsid w:val="00032F84"/>
    <w:rsid w:val="00033105"/>
    <w:rsid w:val="00033251"/>
    <w:rsid w:val="00033585"/>
    <w:rsid w:val="00033E4D"/>
    <w:rsid w:val="00033EA1"/>
    <w:rsid w:val="00034109"/>
    <w:rsid w:val="00034675"/>
    <w:rsid w:val="000354F7"/>
    <w:rsid w:val="00035582"/>
    <w:rsid w:val="00035A75"/>
    <w:rsid w:val="00035ACF"/>
    <w:rsid w:val="00035D71"/>
    <w:rsid w:val="00035F5D"/>
    <w:rsid w:val="000360E3"/>
    <w:rsid w:val="00036177"/>
    <w:rsid w:val="000364C9"/>
    <w:rsid w:val="00037249"/>
    <w:rsid w:val="000375CA"/>
    <w:rsid w:val="00037CA9"/>
    <w:rsid w:val="00037E70"/>
    <w:rsid w:val="0004010D"/>
    <w:rsid w:val="00040145"/>
    <w:rsid w:val="00040B90"/>
    <w:rsid w:val="0004157E"/>
    <w:rsid w:val="0004209F"/>
    <w:rsid w:val="0004247F"/>
    <w:rsid w:val="00042583"/>
    <w:rsid w:val="000427AA"/>
    <w:rsid w:val="00042D76"/>
    <w:rsid w:val="00042DB7"/>
    <w:rsid w:val="00042FA4"/>
    <w:rsid w:val="00043275"/>
    <w:rsid w:val="0004353B"/>
    <w:rsid w:val="000435EB"/>
    <w:rsid w:val="00043779"/>
    <w:rsid w:val="0004398D"/>
    <w:rsid w:val="00043FB9"/>
    <w:rsid w:val="00044030"/>
    <w:rsid w:val="00044356"/>
    <w:rsid w:val="000444C1"/>
    <w:rsid w:val="000455D0"/>
    <w:rsid w:val="0004578B"/>
    <w:rsid w:val="000457EA"/>
    <w:rsid w:val="000459C3"/>
    <w:rsid w:val="00045D58"/>
    <w:rsid w:val="00045EE7"/>
    <w:rsid w:val="00045FA1"/>
    <w:rsid w:val="000460A4"/>
    <w:rsid w:val="00046618"/>
    <w:rsid w:val="000466C8"/>
    <w:rsid w:val="0004692F"/>
    <w:rsid w:val="00046963"/>
    <w:rsid w:val="00046AD6"/>
    <w:rsid w:val="00046DAE"/>
    <w:rsid w:val="00046F11"/>
    <w:rsid w:val="0004725F"/>
    <w:rsid w:val="00047487"/>
    <w:rsid w:val="00047BD6"/>
    <w:rsid w:val="00047C75"/>
    <w:rsid w:val="00047F49"/>
    <w:rsid w:val="00047FE7"/>
    <w:rsid w:val="0005004F"/>
    <w:rsid w:val="000500CB"/>
    <w:rsid w:val="000501FC"/>
    <w:rsid w:val="00050366"/>
    <w:rsid w:val="000506E8"/>
    <w:rsid w:val="00050AB2"/>
    <w:rsid w:val="00051074"/>
    <w:rsid w:val="00051084"/>
    <w:rsid w:val="0005159C"/>
    <w:rsid w:val="000516C9"/>
    <w:rsid w:val="00051C92"/>
    <w:rsid w:val="00051DF6"/>
    <w:rsid w:val="00052576"/>
    <w:rsid w:val="00052AC9"/>
    <w:rsid w:val="00052F11"/>
    <w:rsid w:val="0005313D"/>
    <w:rsid w:val="00053345"/>
    <w:rsid w:val="000537A6"/>
    <w:rsid w:val="00053AB1"/>
    <w:rsid w:val="00053B14"/>
    <w:rsid w:val="00053C0C"/>
    <w:rsid w:val="00053D92"/>
    <w:rsid w:val="000542FE"/>
    <w:rsid w:val="0005439B"/>
    <w:rsid w:val="00054B24"/>
    <w:rsid w:val="00055062"/>
    <w:rsid w:val="00055831"/>
    <w:rsid w:val="00055C71"/>
    <w:rsid w:val="00055E3F"/>
    <w:rsid w:val="00056734"/>
    <w:rsid w:val="000567AB"/>
    <w:rsid w:val="00056910"/>
    <w:rsid w:val="00056D99"/>
    <w:rsid w:val="00057429"/>
    <w:rsid w:val="00057548"/>
    <w:rsid w:val="00057977"/>
    <w:rsid w:val="00057A3C"/>
    <w:rsid w:val="00057ABF"/>
    <w:rsid w:val="00057B02"/>
    <w:rsid w:val="00057D49"/>
    <w:rsid w:val="00057DFA"/>
    <w:rsid w:val="00060534"/>
    <w:rsid w:val="000606B5"/>
    <w:rsid w:val="000608DA"/>
    <w:rsid w:val="00060955"/>
    <w:rsid w:val="00060959"/>
    <w:rsid w:val="00060B26"/>
    <w:rsid w:val="00060C8A"/>
    <w:rsid w:val="00060EA3"/>
    <w:rsid w:val="0006111C"/>
    <w:rsid w:val="0006111E"/>
    <w:rsid w:val="00061135"/>
    <w:rsid w:val="00061154"/>
    <w:rsid w:val="0006124E"/>
    <w:rsid w:val="000612B0"/>
    <w:rsid w:val="000613D9"/>
    <w:rsid w:val="00061E02"/>
    <w:rsid w:val="00061F27"/>
    <w:rsid w:val="000620EA"/>
    <w:rsid w:val="00062250"/>
    <w:rsid w:val="000622A4"/>
    <w:rsid w:val="00062C57"/>
    <w:rsid w:val="00062F5D"/>
    <w:rsid w:val="000630FE"/>
    <w:rsid w:val="000632A9"/>
    <w:rsid w:val="0006357A"/>
    <w:rsid w:val="00063632"/>
    <w:rsid w:val="000637C2"/>
    <w:rsid w:val="00063814"/>
    <w:rsid w:val="00063855"/>
    <w:rsid w:val="00063994"/>
    <w:rsid w:val="0006438F"/>
    <w:rsid w:val="00064A17"/>
    <w:rsid w:val="0006528B"/>
    <w:rsid w:val="0006583A"/>
    <w:rsid w:val="00065A01"/>
    <w:rsid w:val="00065C17"/>
    <w:rsid w:val="00065E1F"/>
    <w:rsid w:val="00065FBE"/>
    <w:rsid w:val="000660F4"/>
    <w:rsid w:val="000661FC"/>
    <w:rsid w:val="00066840"/>
    <w:rsid w:val="00067155"/>
    <w:rsid w:val="00067201"/>
    <w:rsid w:val="00067593"/>
    <w:rsid w:val="000677DA"/>
    <w:rsid w:val="00067A49"/>
    <w:rsid w:val="00067A73"/>
    <w:rsid w:val="00067CCC"/>
    <w:rsid w:val="000702FA"/>
    <w:rsid w:val="00070662"/>
    <w:rsid w:val="00070956"/>
    <w:rsid w:val="00070E77"/>
    <w:rsid w:val="00071259"/>
    <w:rsid w:val="00071798"/>
    <w:rsid w:val="000718FA"/>
    <w:rsid w:val="00072760"/>
    <w:rsid w:val="000729D5"/>
    <w:rsid w:val="00072FB5"/>
    <w:rsid w:val="000731F6"/>
    <w:rsid w:val="000732E2"/>
    <w:rsid w:val="000737E8"/>
    <w:rsid w:val="00073967"/>
    <w:rsid w:val="00073C92"/>
    <w:rsid w:val="00073EE1"/>
    <w:rsid w:val="0007412C"/>
    <w:rsid w:val="0007433D"/>
    <w:rsid w:val="00074709"/>
    <w:rsid w:val="00074899"/>
    <w:rsid w:val="00074FB0"/>
    <w:rsid w:val="000755DF"/>
    <w:rsid w:val="000756C3"/>
    <w:rsid w:val="00075919"/>
    <w:rsid w:val="0007635E"/>
    <w:rsid w:val="000763E7"/>
    <w:rsid w:val="000763F8"/>
    <w:rsid w:val="00076463"/>
    <w:rsid w:val="000764A9"/>
    <w:rsid w:val="000766F0"/>
    <w:rsid w:val="000766FF"/>
    <w:rsid w:val="00076CF0"/>
    <w:rsid w:val="0007707F"/>
    <w:rsid w:val="00077780"/>
    <w:rsid w:val="00077B59"/>
    <w:rsid w:val="00077D4D"/>
    <w:rsid w:val="00077EA2"/>
    <w:rsid w:val="000800DA"/>
    <w:rsid w:val="000802F9"/>
    <w:rsid w:val="0008095D"/>
    <w:rsid w:val="00080AC8"/>
    <w:rsid w:val="00080F72"/>
    <w:rsid w:val="000810BF"/>
    <w:rsid w:val="000810E2"/>
    <w:rsid w:val="00081355"/>
    <w:rsid w:val="00081B15"/>
    <w:rsid w:val="00081E9B"/>
    <w:rsid w:val="000820B9"/>
    <w:rsid w:val="000820C4"/>
    <w:rsid w:val="00082126"/>
    <w:rsid w:val="00082246"/>
    <w:rsid w:val="0008227F"/>
    <w:rsid w:val="000827EF"/>
    <w:rsid w:val="00082E6D"/>
    <w:rsid w:val="00082F36"/>
    <w:rsid w:val="00083232"/>
    <w:rsid w:val="0008325D"/>
    <w:rsid w:val="000834A0"/>
    <w:rsid w:val="0008359F"/>
    <w:rsid w:val="000835E6"/>
    <w:rsid w:val="00083A74"/>
    <w:rsid w:val="00083C58"/>
    <w:rsid w:val="00083CA0"/>
    <w:rsid w:val="000841C8"/>
    <w:rsid w:val="00084759"/>
    <w:rsid w:val="000848FD"/>
    <w:rsid w:val="000849C2"/>
    <w:rsid w:val="00084CB4"/>
    <w:rsid w:val="00085A32"/>
    <w:rsid w:val="0008617D"/>
    <w:rsid w:val="00086842"/>
    <w:rsid w:val="00086C08"/>
    <w:rsid w:val="00087054"/>
    <w:rsid w:val="00087438"/>
    <w:rsid w:val="000876DB"/>
    <w:rsid w:val="0008781E"/>
    <w:rsid w:val="00087E25"/>
    <w:rsid w:val="00090105"/>
    <w:rsid w:val="000901B3"/>
    <w:rsid w:val="000904DA"/>
    <w:rsid w:val="00091047"/>
    <w:rsid w:val="000913B7"/>
    <w:rsid w:val="00091688"/>
    <w:rsid w:val="00091C15"/>
    <w:rsid w:val="00092589"/>
    <w:rsid w:val="00092A86"/>
    <w:rsid w:val="00092CB9"/>
    <w:rsid w:val="00092F0D"/>
    <w:rsid w:val="00092F29"/>
    <w:rsid w:val="000931E0"/>
    <w:rsid w:val="000934C1"/>
    <w:rsid w:val="00093669"/>
    <w:rsid w:val="000936A7"/>
    <w:rsid w:val="00093757"/>
    <w:rsid w:val="00093A81"/>
    <w:rsid w:val="00093EC8"/>
    <w:rsid w:val="0009411A"/>
    <w:rsid w:val="00094629"/>
    <w:rsid w:val="00095144"/>
    <w:rsid w:val="00095333"/>
    <w:rsid w:val="00095513"/>
    <w:rsid w:val="0009574D"/>
    <w:rsid w:val="00095B00"/>
    <w:rsid w:val="00095CF8"/>
    <w:rsid w:val="00095F04"/>
    <w:rsid w:val="00095FF7"/>
    <w:rsid w:val="00096024"/>
    <w:rsid w:val="000960B9"/>
    <w:rsid w:val="00096437"/>
    <w:rsid w:val="000964C6"/>
    <w:rsid w:val="000977B2"/>
    <w:rsid w:val="000979BA"/>
    <w:rsid w:val="00097E0A"/>
    <w:rsid w:val="000A0135"/>
    <w:rsid w:val="000A0217"/>
    <w:rsid w:val="000A028C"/>
    <w:rsid w:val="000A0A55"/>
    <w:rsid w:val="000A0DBA"/>
    <w:rsid w:val="000A100D"/>
    <w:rsid w:val="000A114A"/>
    <w:rsid w:val="000A12D3"/>
    <w:rsid w:val="000A15C7"/>
    <w:rsid w:val="000A196A"/>
    <w:rsid w:val="000A2833"/>
    <w:rsid w:val="000A29CD"/>
    <w:rsid w:val="000A2D58"/>
    <w:rsid w:val="000A34D9"/>
    <w:rsid w:val="000A3D59"/>
    <w:rsid w:val="000A3F7A"/>
    <w:rsid w:val="000A4040"/>
    <w:rsid w:val="000A408A"/>
    <w:rsid w:val="000A40D4"/>
    <w:rsid w:val="000A4C49"/>
    <w:rsid w:val="000A4D5E"/>
    <w:rsid w:val="000A4E74"/>
    <w:rsid w:val="000A5042"/>
    <w:rsid w:val="000A56B2"/>
    <w:rsid w:val="000A5A57"/>
    <w:rsid w:val="000A5AFB"/>
    <w:rsid w:val="000A5B13"/>
    <w:rsid w:val="000A5F1E"/>
    <w:rsid w:val="000A6007"/>
    <w:rsid w:val="000A64C9"/>
    <w:rsid w:val="000A6575"/>
    <w:rsid w:val="000A65C3"/>
    <w:rsid w:val="000A6720"/>
    <w:rsid w:val="000A683D"/>
    <w:rsid w:val="000A6FAE"/>
    <w:rsid w:val="000A7184"/>
    <w:rsid w:val="000A76FE"/>
    <w:rsid w:val="000A7795"/>
    <w:rsid w:val="000A78CE"/>
    <w:rsid w:val="000A7A87"/>
    <w:rsid w:val="000A7D7E"/>
    <w:rsid w:val="000A7F25"/>
    <w:rsid w:val="000B0820"/>
    <w:rsid w:val="000B0A5C"/>
    <w:rsid w:val="000B0BDF"/>
    <w:rsid w:val="000B0D44"/>
    <w:rsid w:val="000B0E90"/>
    <w:rsid w:val="000B103C"/>
    <w:rsid w:val="000B13AE"/>
    <w:rsid w:val="000B1478"/>
    <w:rsid w:val="000B1727"/>
    <w:rsid w:val="000B1757"/>
    <w:rsid w:val="000B176F"/>
    <w:rsid w:val="000B1DA7"/>
    <w:rsid w:val="000B2020"/>
    <w:rsid w:val="000B21AD"/>
    <w:rsid w:val="000B2C35"/>
    <w:rsid w:val="000B2D3B"/>
    <w:rsid w:val="000B2D4B"/>
    <w:rsid w:val="000B2D65"/>
    <w:rsid w:val="000B31B9"/>
    <w:rsid w:val="000B3316"/>
    <w:rsid w:val="000B38CF"/>
    <w:rsid w:val="000B3AC5"/>
    <w:rsid w:val="000B434A"/>
    <w:rsid w:val="000B4802"/>
    <w:rsid w:val="000B480E"/>
    <w:rsid w:val="000B4C48"/>
    <w:rsid w:val="000B4E72"/>
    <w:rsid w:val="000B50CE"/>
    <w:rsid w:val="000B51C2"/>
    <w:rsid w:val="000B5639"/>
    <w:rsid w:val="000B59C2"/>
    <w:rsid w:val="000B5AC0"/>
    <w:rsid w:val="000B5BBD"/>
    <w:rsid w:val="000B5C01"/>
    <w:rsid w:val="000B5C9C"/>
    <w:rsid w:val="000B5D47"/>
    <w:rsid w:val="000B5E83"/>
    <w:rsid w:val="000B626F"/>
    <w:rsid w:val="000B63DD"/>
    <w:rsid w:val="000B6664"/>
    <w:rsid w:val="000B67C7"/>
    <w:rsid w:val="000B69D8"/>
    <w:rsid w:val="000B6A28"/>
    <w:rsid w:val="000B6B66"/>
    <w:rsid w:val="000B6BD1"/>
    <w:rsid w:val="000B6C27"/>
    <w:rsid w:val="000B6EED"/>
    <w:rsid w:val="000B7763"/>
    <w:rsid w:val="000B7AE7"/>
    <w:rsid w:val="000B7D63"/>
    <w:rsid w:val="000B7F8B"/>
    <w:rsid w:val="000C0195"/>
    <w:rsid w:val="000C063F"/>
    <w:rsid w:val="000C07C3"/>
    <w:rsid w:val="000C09D4"/>
    <w:rsid w:val="000C0BA0"/>
    <w:rsid w:val="000C12BB"/>
    <w:rsid w:val="000C19EC"/>
    <w:rsid w:val="000C1C12"/>
    <w:rsid w:val="000C1D54"/>
    <w:rsid w:val="000C1D99"/>
    <w:rsid w:val="000C1DC1"/>
    <w:rsid w:val="000C1FBC"/>
    <w:rsid w:val="000C22A4"/>
    <w:rsid w:val="000C23DA"/>
    <w:rsid w:val="000C243E"/>
    <w:rsid w:val="000C2999"/>
    <w:rsid w:val="000C2B15"/>
    <w:rsid w:val="000C2C46"/>
    <w:rsid w:val="000C3016"/>
    <w:rsid w:val="000C3A99"/>
    <w:rsid w:val="000C42DB"/>
    <w:rsid w:val="000C493F"/>
    <w:rsid w:val="000C497C"/>
    <w:rsid w:val="000C4CE6"/>
    <w:rsid w:val="000C4DC5"/>
    <w:rsid w:val="000C4FFC"/>
    <w:rsid w:val="000C598A"/>
    <w:rsid w:val="000C5AB7"/>
    <w:rsid w:val="000C5AF0"/>
    <w:rsid w:val="000C5FF0"/>
    <w:rsid w:val="000C6130"/>
    <w:rsid w:val="000C61F8"/>
    <w:rsid w:val="000C65E6"/>
    <w:rsid w:val="000C6D58"/>
    <w:rsid w:val="000C6F8A"/>
    <w:rsid w:val="000C7224"/>
    <w:rsid w:val="000C7269"/>
    <w:rsid w:val="000C7332"/>
    <w:rsid w:val="000C745B"/>
    <w:rsid w:val="000C7F32"/>
    <w:rsid w:val="000D023B"/>
    <w:rsid w:val="000D0248"/>
    <w:rsid w:val="000D02B0"/>
    <w:rsid w:val="000D05FD"/>
    <w:rsid w:val="000D06C3"/>
    <w:rsid w:val="000D07A1"/>
    <w:rsid w:val="000D084F"/>
    <w:rsid w:val="000D0A7A"/>
    <w:rsid w:val="000D1247"/>
    <w:rsid w:val="000D1571"/>
    <w:rsid w:val="000D1803"/>
    <w:rsid w:val="000D1994"/>
    <w:rsid w:val="000D2195"/>
    <w:rsid w:val="000D2683"/>
    <w:rsid w:val="000D27E0"/>
    <w:rsid w:val="000D327F"/>
    <w:rsid w:val="000D3858"/>
    <w:rsid w:val="000D3F91"/>
    <w:rsid w:val="000D4070"/>
    <w:rsid w:val="000D4D46"/>
    <w:rsid w:val="000D4EAF"/>
    <w:rsid w:val="000D4F63"/>
    <w:rsid w:val="000D534A"/>
    <w:rsid w:val="000D5676"/>
    <w:rsid w:val="000D5F04"/>
    <w:rsid w:val="000D6844"/>
    <w:rsid w:val="000D6BB7"/>
    <w:rsid w:val="000D71B1"/>
    <w:rsid w:val="000D761F"/>
    <w:rsid w:val="000D7EAF"/>
    <w:rsid w:val="000D7FF6"/>
    <w:rsid w:val="000E0594"/>
    <w:rsid w:val="000E0827"/>
    <w:rsid w:val="000E08F1"/>
    <w:rsid w:val="000E0B8C"/>
    <w:rsid w:val="000E0E3B"/>
    <w:rsid w:val="000E1337"/>
    <w:rsid w:val="000E1F2C"/>
    <w:rsid w:val="000E2C25"/>
    <w:rsid w:val="000E2D41"/>
    <w:rsid w:val="000E3012"/>
    <w:rsid w:val="000E3042"/>
    <w:rsid w:val="000E37C6"/>
    <w:rsid w:val="000E387F"/>
    <w:rsid w:val="000E3D4A"/>
    <w:rsid w:val="000E416E"/>
    <w:rsid w:val="000E42E1"/>
    <w:rsid w:val="000E460F"/>
    <w:rsid w:val="000E4970"/>
    <w:rsid w:val="000E49B7"/>
    <w:rsid w:val="000E4E6B"/>
    <w:rsid w:val="000E4FE2"/>
    <w:rsid w:val="000E53C4"/>
    <w:rsid w:val="000E54CC"/>
    <w:rsid w:val="000E5838"/>
    <w:rsid w:val="000E5BEA"/>
    <w:rsid w:val="000E5F04"/>
    <w:rsid w:val="000E5F99"/>
    <w:rsid w:val="000E64FD"/>
    <w:rsid w:val="000E6A46"/>
    <w:rsid w:val="000E6DC5"/>
    <w:rsid w:val="000E6E59"/>
    <w:rsid w:val="000E71B7"/>
    <w:rsid w:val="000E7B72"/>
    <w:rsid w:val="000E7CD9"/>
    <w:rsid w:val="000F016A"/>
    <w:rsid w:val="000F0605"/>
    <w:rsid w:val="000F0AFD"/>
    <w:rsid w:val="000F0BC8"/>
    <w:rsid w:val="000F0C24"/>
    <w:rsid w:val="000F0EE2"/>
    <w:rsid w:val="000F1110"/>
    <w:rsid w:val="000F1220"/>
    <w:rsid w:val="000F1279"/>
    <w:rsid w:val="000F1DD3"/>
    <w:rsid w:val="000F29EB"/>
    <w:rsid w:val="000F2C9D"/>
    <w:rsid w:val="000F2EF5"/>
    <w:rsid w:val="000F33DC"/>
    <w:rsid w:val="000F3FBF"/>
    <w:rsid w:val="000F4104"/>
    <w:rsid w:val="000F4498"/>
    <w:rsid w:val="000F44C9"/>
    <w:rsid w:val="000F48D2"/>
    <w:rsid w:val="000F4A87"/>
    <w:rsid w:val="000F4C23"/>
    <w:rsid w:val="000F4E70"/>
    <w:rsid w:val="000F4E7E"/>
    <w:rsid w:val="000F50CE"/>
    <w:rsid w:val="000F536E"/>
    <w:rsid w:val="000F5820"/>
    <w:rsid w:val="000F58AC"/>
    <w:rsid w:val="000F5B77"/>
    <w:rsid w:val="000F5BCF"/>
    <w:rsid w:val="000F5BEF"/>
    <w:rsid w:val="000F5C48"/>
    <w:rsid w:val="000F5DC3"/>
    <w:rsid w:val="000F62BE"/>
    <w:rsid w:val="000F6793"/>
    <w:rsid w:val="000F6F14"/>
    <w:rsid w:val="000F7238"/>
    <w:rsid w:val="000F7670"/>
    <w:rsid w:val="000F7759"/>
    <w:rsid w:val="000F7C18"/>
    <w:rsid w:val="001008F3"/>
    <w:rsid w:val="00100AE3"/>
    <w:rsid w:val="00100E15"/>
    <w:rsid w:val="00100FB2"/>
    <w:rsid w:val="00100FFE"/>
    <w:rsid w:val="00101128"/>
    <w:rsid w:val="0010171D"/>
    <w:rsid w:val="00101900"/>
    <w:rsid w:val="00101A3D"/>
    <w:rsid w:val="00101CFB"/>
    <w:rsid w:val="0010221C"/>
    <w:rsid w:val="00102CFB"/>
    <w:rsid w:val="00102ECE"/>
    <w:rsid w:val="001034E4"/>
    <w:rsid w:val="001040C1"/>
    <w:rsid w:val="00104235"/>
    <w:rsid w:val="0010468E"/>
    <w:rsid w:val="0010497A"/>
    <w:rsid w:val="001049EC"/>
    <w:rsid w:val="00104DB1"/>
    <w:rsid w:val="00104DDD"/>
    <w:rsid w:val="00105001"/>
    <w:rsid w:val="001050AA"/>
    <w:rsid w:val="001050BE"/>
    <w:rsid w:val="001052BB"/>
    <w:rsid w:val="00105390"/>
    <w:rsid w:val="00105419"/>
    <w:rsid w:val="00105938"/>
    <w:rsid w:val="00105F5F"/>
    <w:rsid w:val="001062BB"/>
    <w:rsid w:val="00106546"/>
    <w:rsid w:val="00106704"/>
    <w:rsid w:val="00106771"/>
    <w:rsid w:val="0010692D"/>
    <w:rsid w:val="00106AF6"/>
    <w:rsid w:val="00106DA3"/>
    <w:rsid w:val="00106FB5"/>
    <w:rsid w:val="00107755"/>
    <w:rsid w:val="00107A51"/>
    <w:rsid w:val="00107B62"/>
    <w:rsid w:val="00107C45"/>
    <w:rsid w:val="00107E21"/>
    <w:rsid w:val="00110146"/>
    <w:rsid w:val="00110AA3"/>
    <w:rsid w:val="00110B3D"/>
    <w:rsid w:val="00110B4B"/>
    <w:rsid w:val="001110FF"/>
    <w:rsid w:val="00111550"/>
    <w:rsid w:val="0011260F"/>
    <w:rsid w:val="0011277E"/>
    <w:rsid w:val="0011290D"/>
    <w:rsid w:val="001129F9"/>
    <w:rsid w:val="00112C01"/>
    <w:rsid w:val="00112FB0"/>
    <w:rsid w:val="0011343F"/>
    <w:rsid w:val="0011345B"/>
    <w:rsid w:val="001137B9"/>
    <w:rsid w:val="001139AE"/>
    <w:rsid w:val="00113B3A"/>
    <w:rsid w:val="00113B59"/>
    <w:rsid w:val="00113C1B"/>
    <w:rsid w:val="00113FF1"/>
    <w:rsid w:val="0011456E"/>
    <w:rsid w:val="0011464C"/>
    <w:rsid w:val="00114AEA"/>
    <w:rsid w:val="00114BEF"/>
    <w:rsid w:val="00114F4F"/>
    <w:rsid w:val="00114FE5"/>
    <w:rsid w:val="001151C2"/>
    <w:rsid w:val="00115AAF"/>
    <w:rsid w:val="00115E93"/>
    <w:rsid w:val="0011609D"/>
    <w:rsid w:val="001162E1"/>
    <w:rsid w:val="001163F9"/>
    <w:rsid w:val="00116428"/>
    <w:rsid w:val="00116774"/>
    <w:rsid w:val="0011690B"/>
    <w:rsid w:val="00116B20"/>
    <w:rsid w:val="00116DDA"/>
    <w:rsid w:val="00117343"/>
    <w:rsid w:val="00117A26"/>
    <w:rsid w:val="00117BC7"/>
    <w:rsid w:val="001200B4"/>
    <w:rsid w:val="0012020B"/>
    <w:rsid w:val="00120265"/>
    <w:rsid w:val="001202E4"/>
    <w:rsid w:val="00120354"/>
    <w:rsid w:val="00120559"/>
    <w:rsid w:val="001205C6"/>
    <w:rsid w:val="00120841"/>
    <w:rsid w:val="00120B60"/>
    <w:rsid w:val="00121126"/>
    <w:rsid w:val="00121644"/>
    <w:rsid w:val="001217AE"/>
    <w:rsid w:val="00121D1E"/>
    <w:rsid w:val="00121E4E"/>
    <w:rsid w:val="0012255E"/>
    <w:rsid w:val="00122945"/>
    <w:rsid w:val="00122DA0"/>
    <w:rsid w:val="0012312D"/>
    <w:rsid w:val="0012390C"/>
    <w:rsid w:val="00123DC1"/>
    <w:rsid w:val="00123F09"/>
    <w:rsid w:val="001240E1"/>
    <w:rsid w:val="001240E4"/>
    <w:rsid w:val="00124738"/>
    <w:rsid w:val="00124AA8"/>
    <w:rsid w:val="00125088"/>
    <w:rsid w:val="001256C8"/>
    <w:rsid w:val="00125764"/>
    <w:rsid w:val="001258CE"/>
    <w:rsid w:val="00126062"/>
    <w:rsid w:val="0012641A"/>
    <w:rsid w:val="001264DF"/>
    <w:rsid w:val="0012650F"/>
    <w:rsid w:val="001265AE"/>
    <w:rsid w:val="00126665"/>
    <w:rsid w:val="0012671C"/>
    <w:rsid w:val="00126872"/>
    <w:rsid w:val="001268C7"/>
    <w:rsid w:val="00126CE3"/>
    <w:rsid w:val="00127282"/>
    <w:rsid w:val="00127694"/>
    <w:rsid w:val="00127697"/>
    <w:rsid w:val="00127CE1"/>
    <w:rsid w:val="00127DBA"/>
    <w:rsid w:val="00127E7E"/>
    <w:rsid w:val="00127EF4"/>
    <w:rsid w:val="001304E3"/>
    <w:rsid w:val="00130621"/>
    <w:rsid w:val="00130A31"/>
    <w:rsid w:val="00130C42"/>
    <w:rsid w:val="00130C70"/>
    <w:rsid w:val="00130D25"/>
    <w:rsid w:val="00130E94"/>
    <w:rsid w:val="00130E9E"/>
    <w:rsid w:val="00131209"/>
    <w:rsid w:val="001313F6"/>
    <w:rsid w:val="00131750"/>
    <w:rsid w:val="00132184"/>
    <w:rsid w:val="0013222A"/>
    <w:rsid w:val="001325E1"/>
    <w:rsid w:val="00132650"/>
    <w:rsid w:val="00132651"/>
    <w:rsid w:val="00132700"/>
    <w:rsid w:val="00132B6B"/>
    <w:rsid w:val="00132BCA"/>
    <w:rsid w:val="00132F72"/>
    <w:rsid w:val="001334FD"/>
    <w:rsid w:val="00133B8E"/>
    <w:rsid w:val="00133E99"/>
    <w:rsid w:val="00133F44"/>
    <w:rsid w:val="001344FC"/>
    <w:rsid w:val="001347CF"/>
    <w:rsid w:val="00134896"/>
    <w:rsid w:val="00134991"/>
    <w:rsid w:val="00134DD9"/>
    <w:rsid w:val="00134F5D"/>
    <w:rsid w:val="0013505D"/>
    <w:rsid w:val="00135157"/>
    <w:rsid w:val="0013586B"/>
    <w:rsid w:val="00135C5A"/>
    <w:rsid w:val="001362EE"/>
    <w:rsid w:val="0013641A"/>
    <w:rsid w:val="0013656D"/>
    <w:rsid w:val="00136624"/>
    <w:rsid w:val="00136AD8"/>
    <w:rsid w:val="00136C86"/>
    <w:rsid w:val="001370D9"/>
    <w:rsid w:val="00137367"/>
    <w:rsid w:val="001374EE"/>
    <w:rsid w:val="00137654"/>
    <w:rsid w:val="00137664"/>
    <w:rsid w:val="001377AD"/>
    <w:rsid w:val="001377F4"/>
    <w:rsid w:val="00137875"/>
    <w:rsid w:val="001379AF"/>
    <w:rsid w:val="00137AC7"/>
    <w:rsid w:val="00137C5E"/>
    <w:rsid w:val="00140218"/>
    <w:rsid w:val="00140715"/>
    <w:rsid w:val="00140895"/>
    <w:rsid w:val="00140CF7"/>
    <w:rsid w:val="0014107A"/>
    <w:rsid w:val="001412FE"/>
    <w:rsid w:val="00141676"/>
    <w:rsid w:val="0014171D"/>
    <w:rsid w:val="00141B41"/>
    <w:rsid w:val="00141C3C"/>
    <w:rsid w:val="00142006"/>
    <w:rsid w:val="00142235"/>
    <w:rsid w:val="00142275"/>
    <w:rsid w:val="00142A34"/>
    <w:rsid w:val="001431F1"/>
    <w:rsid w:val="00143375"/>
    <w:rsid w:val="00143449"/>
    <w:rsid w:val="001435A2"/>
    <w:rsid w:val="00143601"/>
    <w:rsid w:val="0014364F"/>
    <w:rsid w:val="00143BA8"/>
    <w:rsid w:val="00144066"/>
    <w:rsid w:val="0014418B"/>
    <w:rsid w:val="00144236"/>
    <w:rsid w:val="00144625"/>
    <w:rsid w:val="001454E1"/>
    <w:rsid w:val="00145F17"/>
    <w:rsid w:val="00146200"/>
    <w:rsid w:val="0014639E"/>
    <w:rsid w:val="00146501"/>
    <w:rsid w:val="00146A8D"/>
    <w:rsid w:val="00146B85"/>
    <w:rsid w:val="00146BC6"/>
    <w:rsid w:val="00146E61"/>
    <w:rsid w:val="00147040"/>
    <w:rsid w:val="00147128"/>
    <w:rsid w:val="00147AF4"/>
    <w:rsid w:val="00147CBA"/>
    <w:rsid w:val="00147CE4"/>
    <w:rsid w:val="001500A1"/>
    <w:rsid w:val="001503A4"/>
    <w:rsid w:val="00150B00"/>
    <w:rsid w:val="0015166B"/>
    <w:rsid w:val="0015227E"/>
    <w:rsid w:val="00152575"/>
    <w:rsid w:val="00152739"/>
    <w:rsid w:val="00152BD7"/>
    <w:rsid w:val="00152E63"/>
    <w:rsid w:val="001537AB"/>
    <w:rsid w:val="001539B3"/>
    <w:rsid w:val="00153B7E"/>
    <w:rsid w:val="00153B80"/>
    <w:rsid w:val="00153E16"/>
    <w:rsid w:val="001543B8"/>
    <w:rsid w:val="0015480F"/>
    <w:rsid w:val="00154882"/>
    <w:rsid w:val="00154D3E"/>
    <w:rsid w:val="0015574E"/>
    <w:rsid w:val="00155F98"/>
    <w:rsid w:val="00155FD2"/>
    <w:rsid w:val="001567CE"/>
    <w:rsid w:val="00156A9E"/>
    <w:rsid w:val="00156BDD"/>
    <w:rsid w:val="00156C80"/>
    <w:rsid w:val="001571BF"/>
    <w:rsid w:val="00157579"/>
    <w:rsid w:val="00157990"/>
    <w:rsid w:val="00157D5F"/>
    <w:rsid w:val="00157F39"/>
    <w:rsid w:val="001601CE"/>
    <w:rsid w:val="0016091F"/>
    <w:rsid w:val="00160931"/>
    <w:rsid w:val="00161768"/>
    <w:rsid w:val="001619BE"/>
    <w:rsid w:val="00161B8F"/>
    <w:rsid w:val="00161E35"/>
    <w:rsid w:val="00161E9D"/>
    <w:rsid w:val="001621CE"/>
    <w:rsid w:val="001622FC"/>
    <w:rsid w:val="001629EF"/>
    <w:rsid w:val="00163057"/>
    <w:rsid w:val="001632F0"/>
    <w:rsid w:val="001633E5"/>
    <w:rsid w:val="00163862"/>
    <w:rsid w:val="00163865"/>
    <w:rsid w:val="001639A1"/>
    <w:rsid w:val="00163B9C"/>
    <w:rsid w:val="0016400C"/>
    <w:rsid w:val="001645FC"/>
    <w:rsid w:val="00164886"/>
    <w:rsid w:val="00164B50"/>
    <w:rsid w:val="00164DEE"/>
    <w:rsid w:val="00165140"/>
    <w:rsid w:val="0016518E"/>
    <w:rsid w:val="00165244"/>
    <w:rsid w:val="001652C8"/>
    <w:rsid w:val="0016548F"/>
    <w:rsid w:val="00165813"/>
    <w:rsid w:val="00165CA1"/>
    <w:rsid w:val="00165F72"/>
    <w:rsid w:val="00166557"/>
    <w:rsid w:val="00166AEF"/>
    <w:rsid w:val="00167454"/>
    <w:rsid w:val="0016747A"/>
    <w:rsid w:val="00167619"/>
    <w:rsid w:val="001676D6"/>
    <w:rsid w:val="00167A6C"/>
    <w:rsid w:val="00167E1C"/>
    <w:rsid w:val="00167ED6"/>
    <w:rsid w:val="00170294"/>
    <w:rsid w:val="001702C9"/>
    <w:rsid w:val="001704FF"/>
    <w:rsid w:val="0017054F"/>
    <w:rsid w:val="0017072C"/>
    <w:rsid w:val="0017081F"/>
    <w:rsid w:val="00170971"/>
    <w:rsid w:val="00170E02"/>
    <w:rsid w:val="00170EAE"/>
    <w:rsid w:val="00170F14"/>
    <w:rsid w:val="00171349"/>
    <w:rsid w:val="00171454"/>
    <w:rsid w:val="001714DD"/>
    <w:rsid w:val="00171983"/>
    <w:rsid w:val="00171BBE"/>
    <w:rsid w:val="00171CE1"/>
    <w:rsid w:val="001725D4"/>
    <w:rsid w:val="001725E5"/>
    <w:rsid w:val="00172807"/>
    <w:rsid w:val="00172AD5"/>
    <w:rsid w:val="00172F4C"/>
    <w:rsid w:val="00172F51"/>
    <w:rsid w:val="001730B9"/>
    <w:rsid w:val="0017338C"/>
    <w:rsid w:val="001735CC"/>
    <w:rsid w:val="00173A07"/>
    <w:rsid w:val="00174BF3"/>
    <w:rsid w:val="00174CD5"/>
    <w:rsid w:val="00174D85"/>
    <w:rsid w:val="00175BF4"/>
    <w:rsid w:val="0017608C"/>
    <w:rsid w:val="001765F8"/>
    <w:rsid w:val="001765FB"/>
    <w:rsid w:val="001769D3"/>
    <w:rsid w:val="00176BC9"/>
    <w:rsid w:val="00176F38"/>
    <w:rsid w:val="00176FAF"/>
    <w:rsid w:val="0017731B"/>
    <w:rsid w:val="0017776D"/>
    <w:rsid w:val="001779B4"/>
    <w:rsid w:val="00177F46"/>
    <w:rsid w:val="00180040"/>
    <w:rsid w:val="00180528"/>
    <w:rsid w:val="00180808"/>
    <w:rsid w:val="001809AA"/>
    <w:rsid w:val="00180ACD"/>
    <w:rsid w:val="00180C45"/>
    <w:rsid w:val="0018197E"/>
    <w:rsid w:val="00181D2C"/>
    <w:rsid w:val="00182600"/>
    <w:rsid w:val="00182851"/>
    <w:rsid w:val="0018353B"/>
    <w:rsid w:val="00183ACD"/>
    <w:rsid w:val="00183C8E"/>
    <w:rsid w:val="00183E36"/>
    <w:rsid w:val="00183FD9"/>
    <w:rsid w:val="0018405C"/>
    <w:rsid w:val="001840C2"/>
    <w:rsid w:val="00184508"/>
    <w:rsid w:val="001847D8"/>
    <w:rsid w:val="0018480C"/>
    <w:rsid w:val="00184E0B"/>
    <w:rsid w:val="00184F52"/>
    <w:rsid w:val="00185628"/>
    <w:rsid w:val="001856A4"/>
    <w:rsid w:val="001863EE"/>
    <w:rsid w:val="00186C47"/>
    <w:rsid w:val="00186EBA"/>
    <w:rsid w:val="0018716D"/>
    <w:rsid w:val="0018769C"/>
    <w:rsid w:val="00187AE3"/>
    <w:rsid w:val="00187C93"/>
    <w:rsid w:val="00187F58"/>
    <w:rsid w:val="00190743"/>
    <w:rsid w:val="00190C69"/>
    <w:rsid w:val="00190E8B"/>
    <w:rsid w:val="0019115D"/>
    <w:rsid w:val="00191241"/>
    <w:rsid w:val="001913DE"/>
    <w:rsid w:val="00191911"/>
    <w:rsid w:val="00191D11"/>
    <w:rsid w:val="001920B1"/>
    <w:rsid w:val="0019214F"/>
    <w:rsid w:val="00192462"/>
    <w:rsid w:val="00192582"/>
    <w:rsid w:val="0019296C"/>
    <w:rsid w:val="00192BEE"/>
    <w:rsid w:val="0019320C"/>
    <w:rsid w:val="001932D8"/>
    <w:rsid w:val="00193748"/>
    <w:rsid w:val="00193A08"/>
    <w:rsid w:val="00193F13"/>
    <w:rsid w:val="001941DE"/>
    <w:rsid w:val="0019421F"/>
    <w:rsid w:val="0019625C"/>
    <w:rsid w:val="001964C0"/>
    <w:rsid w:val="001967FE"/>
    <w:rsid w:val="00196869"/>
    <w:rsid w:val="001970AE"/>
    <w:rsid w:val="001971B1"/>
    <w:rsid w:val="001974DA"/>
    <w:rsid w:val="00197566"/>
    <w:rsid w:val="0019780A"/>
    <w:rsid w:val="00197A75"/>
    <w:rsid w:val="001A058C"/>
    <w:rsid w:val="001A0D98"/>
    <w:rsid w:val="001A1A47"/>
    <w:rsid w:val="001A1A6E"/>
    <w:rsid w:val="001A1BAD"/>
    <w:rsid w:val="001A270D"/>
    <w:rsid w:val="001A2803"/>
    <w:rsid w:val="001A29D5"/>
    <w:rsid w:val="001A2B1E"/>
    <w:rsid w:val="001A304D"/>
    <w:rsid w:val="001A32EE"/>
    <w:rsid w:val="001A3374"/>
    <w:rsid w:val="001A3BFA"/>
    <w:rsid w:val="001A40DA"/>
    <w:rsid w:val="001A4420"/>
    <w:rsid w:val="001A4AF6"/>
    <w:rsid w:val="001A5036"/>
    <w:rsid w:val="001A50FF"/>
    <w:rsid w:val="001A5128"/>
    <w:rsid w:val="001A53FD"/>
    <w:rsid w:val="001A5571"/>
    <w:rsid w:val="001A58FB"/>
    <w:rsid w:val="001A5D35"/>
    <w:rsid w:val="001A6262"/>
    <w:rsid w:val="001A6767"/>
    <w:rsid w:val="001A67C3"/>
    <w:rsid w:val="001A692E"/>
    <w:rsid w:val="001A6C2F"/>
    <w:rsid w:val="001A7199"/>
    <w:rsid w:val="001A7336"/>
    <w:rsid w:val="001A7680"/>
    <w:rsid w:val="001A76C2"/>
    <w:rsid w:val="001A776D"/>
    <w:rsid w:val="001A7771"/>
    <w:rsid w:val="001A79AA"/>
    <w:rsid w:val="001A7AC7"/>
    <w:rsid w:val="001A7F98"/>
    <w:rsid w:val="001B03A6"/>
    <w:rsid w:val="001B0C00"/>
    <w:rsid w:val="001B1326"/>
    <w:rsid w:val="001B1370"/>
    <w:rsid w:val="001B146A"/>
    <w:rsid w:val="001B15D2"/>
    <w:rsid w:val="001B164E"/>
    <w:rsid w:val="001B1A9A"/>
    <w:rsid w:val="001B1AB6"/>
    <w:rsid w:val="001B1D1B"/>
    <w:rsid w:val="001B1E13"/>
    <w:rsid w:val="001B1F1C"/>
    <w:rsid w:val="001B2034"/>
    <w:rsid w:val="001B25ED"/>
    <w:rsid w:val="001B2811"/>
    <w:rsid w:val="001B283F"/>
    <w:rsid w:val="001B2993"/>
    <w:rsid w:val="001B2FF8"/>
    <w:rsid w:val="001B3164"/>
    <w:rsid w:val="001B335A"/>
    <w:rsid w:val="001B3363"/>
    <w:rsid w:val="001B36C5"/>
    <w:rsid w:val="001B3EBB"/>
    <w:rsid w:val="001B4305"/>
    <w:rsid w:val="001B4349"/>
    <w:rsid w:val="001B4A49"/>
    <w:rsid w:val="001B4D3C"/>
    <w:rsid w:val="001B4FEB"/>
    <w:rsid w:val="001B4FF2"/>
    <w:rsid w:val="001B5400"/>
    <w:rsid w:val="001B54AB"/>
    <w:rsid w:val="001B57BA"/>
    <w:rsid w:val="001B5935"/>
    <w:rsid w:val="001B633E"/>
    <w:rsid w:val="001B6575"/>
    <w:rsid w:val="001B6AFF"/>
    <w:rsid w:val="001B6C6F"/>
    <w:rsid w:val="001B774B"/>
    <w:rsid w:val="001B7B48"/>
    <w:rsid w:val="001C0088"/>
    <w:rsid w:val="001C0347"/>
    <w:rsid w:val="001C067A"/>
    <w:rsid w:val="001C0850"/>
    <w:rsid w:val="001C0B8B"/>
    <w:rsid w:val="001C0DC2"/>
    <w:rsid w:val="001C1006"/>
    <w:rsid w:val="001C1116"/>
    <w:rsid w:val="001C11DE"/>
    <w:rsid w:val="001C134D"/>
    <w:rsid w:val="001C14F7"/>
    <w:rsid w:val="001C154C"/>
    <w:rsid w:val="001C1A64"/>
    <w:rsid w:val="001C1AE3"/>
    <w:rsid w:val="001C1BBB"/>
    <w:rsid w:val="001C1DC6"/>
    <w:rsid w:val="001C1EB0"/>
    <w:rsid w:val="001C29D4"/>
    <w:rsid w:val="001C363C"/>
    <w:rsid w:val="001C36BE"/>
    <w:rsid w:val="001C3825"/>
    <w:rsid w:val="001C3F4F"/>
    <w:rsid w:val="001C3F88"/>
    <w:rsid w:val="001C41FB"/>
    <w:rsid w:val="001C423C"/>
    <w:rsid w:val="001C4252"/>
    <w:rsid w:val="001C4510"/>
    <w:rsid w:val="001C46EB"/>
    <w:rsid w:val="001C480E"/>
    <w:rsid w:val="001C4AC7"/>
    <w:rsid w:val="001C4C85"/>
    <w:rsid w:val="001C4D84"/>
    <w:rsid w:val="001C5269"/>
    <w:rsid w:val="001C5614"/>
    <w:rsid w:val="001C57C5"/>
    <w:rsid w:val="001C5A0E"/>
    <w:rsid w:val="001C5A7D"/>
    <w:rsid w:val="001C5AF8"/>
    <w:rsid w:val="001C65F0"/>
    <w:rsid w:val="001C6713"/>
    <w:rsid w:val="001C6720"/>
    <w:rsid w:val="001C6C5D"/>
    <w:rsid w:val="001C6E5E"/>
    <w:rsid w:val="001C737E"/>
    <w:rsid w:val="001C7BA6"/>
    <w:rsid w:val="001C7EE9"/>
    <w:rsid w:val="001D0061"/>
    <w:rsid w:val="001D00C8"/>
    <w:rsid w:val="001D00D7"/>
    <w:rsid w:val="001D05F5"/>
    <w:rsid w:val="001D0B9C"/>
    <w:rsid w:val="001D0D62"/>
    <w:rsid w:val="001D135D"/>
    <w:rsid w:val="001D1505"/>
    <w:rsid w:val="001D170D"/>
    <w:rsid w:val="001D1C7A"/>
    <w:rsid w:val="001D1D68"/>
    <w:rsid w:val="001D1E2A"/>
    <w:rsid w:val="001D1E84"/>
    <w:rsid w:val="001D24ED"/>
    <w:rsid w:val="001D2946"/>
    <w:rsid w:val="001D2CEF"/>
    <w:rsid w:val="001D2D25"/>
    <w:rsid w:val="001D3177"/>
    <w:rsid w:val="001D3282"/>
    <w:rsid w:val="001D32FC"/>
    <w:rsid w:val="001D403F"/>
    <w:rsid w:val="001D45FA"/>
    <w:rsid w:val="001D472D"/>
    <w:rsid w:val="001D4BEC"/>
    <w:rsid w:val="001D4CDB"/>
    <w:rsid w:val="001D4F34"/>
    <w:rsid w:val="001D555F"/>
    <w:rsid w:val="001D5643"/>
    <w:rsid w:val="001D569A"/>
    <w:rsid w:val="001D5FED"/>
    <w:rsid w:val="001D6281"/>
    <w:rsid w:val="001D6498"/>
    <w:rsid w:val="001D66E7"/>
    <w:rsid w:val="001D683C"/>
    <w:rsid w:val="001D6C2C"/>
    <w:rsid w:val="001D6DBF"/>
    <w:rsid w:val="001D706D"/>
    <w:rsid w:val="001D78C0"/>
    <w:rsid w:val="001D78CD"/>
    <w:rsid w:val="001D791B"/>
    <w:rsid w:val="001D79D3"/>
    <w:rsid w:val="001D7B9E"/>
    <w:rsid w:val="001E045F"/>
    <w:rsid w:val="001E0EAE"/>
    <w:rsid w:val="001E0F3A"/>
    <w:rsid w:val="001E123F"/>
    <w:rsid w:val="001E134E"/>
    <w:rsid w:val="001E15E4"/>
    <w:rsid w:val="001E1C4D"/>
    <w:rsid w:val="001E1E4F"/>
    <w:rsid w:val="001E2243"/>
    <w:rsid w:val="001E246A"/>
    <w:rsid w:val="001E2898"/>
    <w:rsid w:val="001E2BCA"/>
    <w:rsid w:val="001E2C04"/>
    <w:rsid w:val="001E309D"/>
    <w:rsid w:val="001E3101"/>
    <w:rsid w:val="001E31E1"/>
    <w:rsid w:val="001E3200"/>
    <w:rsid w:val="001E33C1"/>
    <w:rsid w:val="001E3500"/>
    <w:rsid w:val="001E38F4"/>
    <w:rsid w:val="001E3B2C"/>
    <w:rsid w:val="001E40A5"/>
    <w:rsid w:val="001E4126"/>
    <w:rsid w:val="001E4484"/>
    <w:rsid w:val="001E478B"/>
    <w:rsid w:val="001E4A05"/>
    <w:rsid w:val="001E4FDA"/>
    <w:rsid w:val="001E5188"/>
    <w:rsid w:val="001E56D4"/>
    <w:rsid w:val="001E6160"/>
    <w:rsid w:val="001E6C56"/>
    <w:rsid w:val="001E6C8F"/>
    <w:rsid w:val="001E765D"/>
    <w:rsid w:val="001F0378"/>
    <w:rsid w:val="001F0458"/>
    <w:rsid w:val="001F06BA"/>
    <w:rsid w:val="001F0927"/>
    <w:rsid w:val="001F0AEB"/>
    <w:rsid w:val="001F0D17"/>
    <w:rsid w:val="001F0E1E"/>
    <w:rsid w:val="001F12D6"/>
    <w:rsid w:val="001F14F9"/>
    <w:rsid w:val="001F166B"/>
    <w:rsid w:val="001F1EAB"/>
    <w:rsid w:val="001F1FB6"/>
    <w:rsid w:val="001F2651"/>
    <w:rsid w:val="001F268C"/>
    <w:rsid w:val="001F26DE"/>
    <w:rsid w:val="001F2A71"/>
    <w:rsid w:val="001F2A89"/>
    <w:rsid w:val="001F2B17"/>
    <w:rsid w:val="001F2F38"/>
    <w:rsid w:val="001F31E2"/>
    <w:rsid w:val="001F332E"/>
    <w:rsid w:val="001F3395"/>
    <w:rsid w:val="001F3580"/>
    <w:rsid w:val="001F3863"/>
    <w:rsid w:val="001F392A"/>
    <w:rsid w:val="001F3CAB"/>
    <w:rsid w:val="001F3D92"/>
    <w:rsid w:val="001F3E2D"/>
    <w:rsid w:val="001F40F4"/>
    <w:rsid w:val="001F41E2"/>
    <w:rsid w:val="001F4436"/>
    <w:rsid w:val="001F45CA"/>
    <w:rsid w:val="001F47B8"/>
    <w:rsid w:val="001F4A6F"/>
    <w:rsid w:val="001F4F9A"/>
    <w:rsid w:val="001F5766"/>
    <w:rsid w:val="001F5809"/>
    <w:rsid w:val="001F6056"/>
    <w:rsid w:val="001F6353"/>
    <w:rsid w:val="001F6B33"/>
    <w:rsid w:val="001F6B54"/>
    <w:rsid w:val="001F6E4D"/>
    <w:rsid w:val="001F73DC"/>
    <w:rsid w:val="001F7404"/>
    <w:rsid w:val="001F7AEB"/>
    <w:rsid w:val="001F7C33"/>
    <w:rsid w:val="001F7F72"/>
    <w:rsid w:val="0020027C"/>
    <w:rsid w:val="002002D8"/>
    <w:rsid w:val="002009EA"/>
    <w:rsid w:val="00200ACF"/>
    <w:rsid w:val="00200DFF"/>
    <w:rsid w:val="00201389"/>
    <w:rsid w:val="002013C3"/>
    <w:rsid w:val="0020155E"/>
    <w:rsid w:val="0020156D"/>
    <w:rsid w:val="0020186C"/>
    <w:rsid w:val="00201A45"/>
    <w:rsid w:val="00201E38"/>
    <w:rsid w:val="00202344"/>
    <w:rsid w:val="00202486"/>
    <w:rsid w:val="00202557"/>
    <w:rsid w:val="00202770"/>
    <w:rsid w:val="00202877"/>
    <w:rsid w:val="00202991"/>
    <w:rsid w:val="00202A78"/>
    <w:rsid w:val="002032F1"/>
    <w:rsid w:val="00204109"/>
    <w:rsid w:val="00204909"/>
    <w:rsid w:val="0020491F"/>
    <w:rsid w:val="00204980"/>
    <w:rsid w:val="002049F6"/>
    <w:rsid w:val="00204E7C"/>
    <w:rsid w:val="00205104"/>
    <w:rsid w:val="002051CC"/>
    <w:rsid w:val="00205555"/>
    <w:rsid w:val="00205641"/>
    <w:rsid w:val="00205768"/>
    <w:rsid w:val="00205942"/>
    <w:rsid w:val="002064A2"/>
    <w:rsid w:val="00206980"/>
    <w:rsid w:val="00206CE9"/>
    <w:rsid w:val="002070BD"/>
    <w:rsid w:val="00207634"/>
    <w:rsid w:val="00207DBA"/>
    <w:rsid w:val="00207F8C"/>
    <w:rsid w:val="0021048D"/>
    <w:rsid w:val="0021051E"/>
    <w:rsid w:val="00210920"/>
    <w:rsid w:val="00210C7A"/>
    <w:rsid w:val="00210EA6"/>
    <w:rsid w:val="002110F8"/>
    <w:rsid w:val="00211E49"/>
    <w:rsid w:val="002124A6"/>
    <w:rsid w:val="00212D48"/>
    <w:rsid w:val="00212E95"/>
    <w:rsid w:val="00212EEC"/>
    <w:rsid w:val="00212F65"/>
    <w:rsid w:val="002133FB"/>
    <w:rsid w:val="0021375F"/>
    <w:rsid w:val="0021392C"/>
    <w:rsid w:val="00213B14"/>
    <w:rsid w:val="00213BE6"/>
    <w:rsid w:val="00213F35"/>
    <w:rsid w:val="00214093"/>
    <w:rsid w:val="002144D4"/>
    <w:rsid w:val="00214CE6"/>
    <w:rsid w:val="00214EFB"/>
    <w:rsid w:val="00214F7C"/>
    <w:rsid w:val="002151F4"/>
    <w:rsid w:val="002157E8"/>
    <w:rsid w:val="00215AED"/>
    <w:rsid w:val="00216045"/>
    <w:rsid w:val="002160E3"/>
    <w:rsid w:val="00216217"/>
    <w:rsid w:val="00216282"/>
    <w:rsid w:val="0021646C"/>
    <w:rsid w:val="00216ACE"/>
    <w:rsid w:val="00216BA7"/>
    <w:rsid w:val="00216E4F"/>
    <w:rsid w:val="00216F5C"/>
    <w:rsid w:val="0021765B"/>
    <w:rsid w:val="0021768C"/>
    <w:rsid w:val="00217E47"/>
    <w:rsid w:val="00217EC7"/>
    <w:rsid w:val="002201E6"/>
    <w:rsid w:val="00220578"/>
    <w:rsid w:val="00220735"/>
    <w:rsid w:val="002207DF"/>
    <w:rsid w:val="00220B76"/>
    <w:rsid w:val="00220F12"/>
    <w:rsid w:val="0022101D"/>
    <w:rsid w:val="00221059"/>
    <w:rsid w:val="00221130"/>
    <w:rsid w:val="00221217"/>
    <w:rsid w:val="00221281"/>
    <w:rsid w:val="00221665"/>
    <w:rsid w:val="00221705"/>
    <w:rsid w:val="00221B1A"/>
    <w:rsid w:val="00221B4D"/>
    <w:rsid w:val="00221F04"/>
    <w:rsid w:val="002220B2"/>
    <w:rsid w:val="002220C0"/>
    <w:rsid w:val="00222117"/>
    <w:rsid w:val="0022224A"/>
    <w:rsid w:val="00222681"/>
    <w:rsid w:val="0022349C"/>
    <w:rsid w:val="00223616"/>
    <w:rsid w:val="002237E8"/>
    <w:rsid w:val="00223916"/>
    <w:rsid w:val="00223B5E"/>
    <w:rsid w:val="0022459A"/>
    <w:rsid w:val="002246B5"/>
    <w:rsid w:val="00224D7A"/>
    <w:rsid w:val="0022511D"/>
    <w:rsid w:val="0022531B"/>
    <w:rsid w:val="00225D19"/>
    <w:rsid w:val="00225D40"/>
    <w:rsid w:val="00225E92"/>
    <w:rsid w:val="002263AA"/>
    <w:rsid w:val="0022661D"/>
    <w:rsid w:val="002268CF"/>
    <w:rsid w:val="00226D18"/>
    <w:rsid w:val="00226F35"/>
    <w:rsid w:val="00226FDC"/>
    <w:rsid w:val="002270BF"/>
    <w:rsid w:val="00227147"/>
    <w:rsid w:val="002274DB"/>
    <w:rsid w:val="002276C0"/>
    <w:rsid w:val="00227725"/>
    <w:rsid w:val="0023004C"/>
    <w:rsid w:val="00230CB7"/>
    <w:rsid w:val="00230E72"/>
    <w:rsid w:val="00230F41"/>
    <w:rsid w:val="002311C2"/>
    <w:rsid w:val="00231C70"/>
    <w:rsid w:val="00232200"/>
    <w:rsid w:val="00232392"/>
    <w:rsid w:val="002323A9"/>
    <w:rsid w:val="002325AF"/>
    <w:rsid w:val="0023283D"/>
    <w:rsid w:val="00232FA7"/>
    <w:rsid w:val="00233060"/>
    <w:rsid w:val="00233132"/>
    <w:rsid w:val="00233663"/>
    <w:rsid w:val="00233827"/>
    <w:rsid w:val="00233896"/>
    <w:rsid w:val="00233AB7"/>
    <w:rsid w:val="002343DF"/>
    <w:rsid w:val="002346CF"/>
    <w:rsid w:val="00234730"/>
    <w:rsid w:val="00234883"/>
    <w:rsid w:val="00234FE5"/>
    <w:rsid w:val="002355EB"/>
    <w:rsid w:val="00235B24"/>
    <w:rsid w:val="00235BE0"/>
    <w:rsid w:val="00235D07"/>
    <w:rsid w:val="00235F79"/>
    <w:rsid w:val="002364B1"/>
    <w:rsid w:val="00236903"/>
    <w:rsid w:val="00236AA8"/>
    <w:rsid w:val="00236AD7"/>
    <w:rsid w:val="00236F2A"/>
    <w:rsid w:val="0023760D"/>
    <w:rsid w:val="0023774B"/>
    <w:rsid w:val="002403AE"/>
    <w:rsid w:val="0024072B"/>
    <w:rsid w:val="00241008"/>
    <w:rsid w:val="002410CF"/>
    <w:rsid w:val="00241756"/>
    <w:rsid w:val="002418FF"/>
    <w:rsid w:val="00241A90"/>
    <w:rsid w:val="00241AB3"/>
    <w:rsid w:val="00241E88"/>
    <w:rsid w:val="0024225C"/>
    <w:rsid w:val="00242589"/>
    <w:rsid w:val="0024293B"/>
    <w:rsid w:val="00242A94"/>
    <w:rsid w:val="00242CA4"/>
    <w:rsid w:val="00243057"/>
    <w:rsid w:val="00243152"/>
    <w:rsid w:val="002432EE"/>
    <w:rsid w:val="0024359C"/>
    <w:rsid w:val="00243A29"/>
    <w:rsid w:val="002443E5"/>
    <w:rsid w:val="00244414"/>
    <w:rsid w:val="002447B8"/>
    <w:rsid w:val="00244B5C"/>
    <w:rsid w:val="00244CFC"/>
    <w:rsid w:val="00244E79"/>
    <w:rsid w:val="00245369"/>
    <w:rsid w:val="00245579"/>
    <w:rsid w:val="0024560A"/>
    <w:rsid w:val="00245FAF"/>
    <w:rsid w:val="00246086"/>
    <w:rsid w:val="0024620A"/>
    <w:rsid w:val="00246574"/>
    <w:rsid w:val="00246629"/>
    <w:rsid w:val="00246963"/>
    <w:rsid w:val="00246D4E"/>
    <w:rsid w:val="00246E2E"/>
    <w:rsid w:val="002470FC"/>
    <w:rsid w:val="002471C4"/>
    <w:rsid w:val="00247369"/>
    <w:rsid w:val="00247574"/>
    <w:rsid w:val="0024772B"/>
    <w:rsid w:val="0024777A"/>
    <w:rsid w:val="00247A4A"/>
    <w:rsid w:val="00247CC9"/>
    <w:rsid w:val="00250339"/>
    <w:rsid w:val="002509FD"/>
    <w:rsid w:val="00250EE3"/>
    <w:rsid w:val="00250EF3"/>
    <w:rsid w:val="00250F9B"/>
    <w:rsid w:val="00251106"/>
    <w:rsid w:val="0025166E"/>
    <w:rsid w:val="002518CD"/>
    <w:rsid w:val="00251B5D"/>
    <w:rsid w:val="00251B5E"/>
    <w:rsid w:val="00251B9E"/>
    <w:rsid w:val="00252134"/>
    <w:rsid w:val="002526E9"/>
    <w:rsid w:val="00252B48"/>
    <w:rsid w:val="00252FCD"/>
    <w:rsid w:val="00253642"/>
    <w:rsid w:val="00253823"/>
    <w:rsid w:val="00253CF6"/>
    <w:rsid w:val="00253D6B"/>
    <w:rsid w:val="00253E60"/>
    <w:rsid w:val="00253EA1"/>
    <w:rsid w:val="00254181"/>
    <w:rsid w:val="00254B35"/>
    <w:rsid w:val="00254FE5"/>
    <w:rsid w:val="00254FE6"/>
    <w:rsid w:val="00255277"/>
    <w:rsid w:val="0025534C"/>
    <w:rsid w:val="002556F3"/>
    <w:rsid w:val="00255767"/>
    <w:rsid w:val="002559A8"/>
    <w:rsid w:val="00256213"/>
    <w:rsid w:val="00256289"/>
    <w:rsid w:val="002563CF"/>
    <w:rsid w:val="002568F9"/>
    <w:rsid w:val="00256E94"/>
    <w:rsid w:val="00257710"/>
    <w:rsid w:val="0025795B"/>
    <w:rsid w:val="00257BE1"/>
    <w:rsid w:val="00257DAA"/>
    <w:rsid w:val="00260274"/>
    <w:rsid w:val="00260797"/>
    <w:rsid w:val="002607F1"/>
    <w:rsid w:val="00260B1E"/>
    <w:rsid w:val="00260B48"/>
    <w:rsid w:val="00260F86"/>
    <w:rsid w:val="002612BA"/>
    <w:rsid w:val="0026149B"/>
    <w:rsid w:val="00261795"/>
    <w:rsid w:val="00261B25"/>
    <w:rsid w:val="00261C28"/>
    <w:rsid w:val="0026213F"/>
    <w:rsid w:val="002621C1"/>
    <w:rsid w:val="002621FE"/>
    <w:rsid w:val="002628F7"/>
    <w:rsid w:val="0026301E"/>
    <w:rsid w:val="002630D5"/>
    <w:rsid w:val="00263CB7"/>
    <w:rsid w:val="00263DB5"/>
    <w:rsid w:val="002642E7"/>
    <w:rsid w:val="00264504"/>
    <w:rsid w:val="0026462F"/>
    <w:rsid w:val="0026480A"/>
    <w:rsid w:val="00264833"/>
    <w:rsid w:val="00264B0D"/>
    <w:rsid w:val="00264BC4"/>
    <w:rsid w:val="00265026"/>
    <w:rsid w:val="002659A9"/>
    <w:rsid w:val="00265C80"/>
    <w:rsid w:val="00265EFB"/>
    <w:rsid w:val="00266188"/>
    <w:rsid w:val="002664DF"/>
    <w:rsid w:val="00266626"/>
    <w:rsid w:val="0026670E"/>
    <w:rsid w:val="00266B6F"/>
    <w:rsid w:val="00266B8A"/>
    <w:rsid w:val="00266CC8"/>
    <w:rsid w:val="00266FF2"/>
    <w:rsid w:val="002671E8"/>
    <w:rsid w:val="002674A3"/>
    <w:rsid w:val="00267A45"/>
    <w:rsid w:val="002706CE"/>
    <w:rsid w:val="002713EC"/>
    <w:rsid w:val="002713F9"/>
    <w:rsid w:val="0027140B"/>
    <w:rsid w:val="00271D8B"/>
    <w:rsid w:val="00271FAF"/>
    <w:rsid w:val="0027203D"/>
    <w:rsid w:val="00272063"/>
    <w:rsid w:val="0027207F"/>
    <w:rsid w:val="002723E4"/>
    <w:rsid w:val="002724FB"/>
    <w:rsid w:val="002725E8"/>
    <w:rsid w:val="0027295D"/>
    <w:rsid w:val="00272A8B"/>
    <w:rsid w:val="00272B35"/>
    <w:rsid w:val="00272FEE"/>
    <w:rsid w:val="0027304B"/>
    <w:rsid w:val="0027369E"/>
    <w:rsid w:val="00273712"/>
    <w:rsid w:val="0027386A"/>
    <w:rsid w:val="0027444C"/>
    <w:rsid w:val="00274AD5"/>
    <w:rsid w:val="002750BC"/>
    <w:rsid w:val="002753D8"/>
    <w:rsid w:val="0027586E"/>
    <w:rsid w:val="00275A46"/>
    <w:rsid w:val="00275E0E"/>
    <w:rsid w:val="00276202"/>
    <w:rsid w:val="00276439"/>
    <w:rsid w:val="0027698D"/>
    <w:rsid w:val="00276AB4"/>
    <w:rsid w:val="00277084"/>
    <w:rsid w:val="00277097"/>
    <w:rsid w:val="002771DF"/>
    <w:rsid w:val="0027727F"/>
    <w:rsid w:val="00277604"/>
    <w:rsid w:val="00277632"/>
    <w:rsid w:val="0028032A"/>
    <w:rsid w:val="002811A6"/>
    <w:rsid w:val="00281326"/>
    <w:rsid w:val="0028133A"/>
    <w:rsid w:val="002814AF"/>
    <w:rsid w:val="002814F7"/>
    <w:rsid w:val="00281A54"/>
    <w:rsid w:val="002820DF"/>
    <w:rsid w:val="002824C8"/>
    <w:rsid w:val="002824D9"/>
    <w:rsid w:val="002826D6"/>
    <w:rsid w:val="00282777"/>
    <w:rsid w:val="00283305"/>
    <w:rsid w:val="0028358F"/>
    <w:rsid w:val="00283F9B"/>
    <w:rsid w:val="0028425E"/>
    <w:rsid w:val="002842A3"/>
    <w:rsid w:val="00284332"/>
    <w:rsid w:val="00284559"/>
    <w:rsid w:val="002847A4"/>
    <w:rsid w:val="00284E1A"/>
    <w:rsid w:val="0028524A"/>
    <w:rsid w:val="00285852"/>
    <w:rsid w:val="00285DB3"/>
    <w:rsid w:val="00286158"/>
    <w:rsid w:val="00286286"/>
    <w:rsid w:val="002866BF"/>
    <w:rsid w:val="0028683D"/>
    <w:rsid w:val="00287247"/>
    <w:rsid w:val="002873A7"/>
    <w:rsid w:val="00287C0C"/>
    <w:rsid w:val="00287C2A"/>
    <w:rsid w:val="002903D3"/>
    <w:rsid w:val="002906B7"/>
    <w:rsid w:val="00290949"/>
    <w:rsid w:val="00290A5D"/>
    <w:rsid w:val="00290E78"/>
    <w:rsid w:val="0029101F"/>
    <w:rsid w:val="00291891"/>
    <w:rsid w:val="00291980"/>
    <w:rsid w:val="00292104"/>
    <w:rsid w:val="00292255"/>
    <w:rsid w:val="00292BB2"/>
    <w:rsid w:val="00292BD6"/>
    <w:rsid w:val="00293555"/>
    <w:rsid w:val="00293751"/>
    <w:rsid w:val="002937B9"/>
    <w:rsid w:val="00293A36"/>
    <w:rsid w:val="00293DEB"/>
    <w:rsid w:val="00294016"/>
    <w:rsid w:val="00294653"/>
    <w:rsid w:val="00294F90"/>
    <w:rsid w:val="002958F5"/>
    <w:rsid w:val="00296219"/>
    <w:rsid w:val="002968E5"/>
    <w:rsid w:val="002969A0"/>
    <w:rsid w:val="00296C57"/>
    <w:rsid w:val="002972AE"/>
    <w:rsid w:val="002977D1"/>
    <w:rsid w:val="00297CF2"/>
    <w:rsid w:val="002A02DE"/>
    <w:rsid w:val="002A0524"/>
    <w:rsid w:val="002A05C9"/>
    <w:rsid w:val="002A0855"/>
    <w:rsid w:val="002A0CC2"/>
    <w:rsid w:val="002A0DB2"/>
    <w:rsid w:val="002A1712"/>
    <w:rsid w:val="002A1A48"/>
    <w:rsid w:val="002A1C11"/>
    <w:rsid w:val="002A22A3"/>
    <w:rsid w:val="002A282A"/>
    <w:rsid w:val="002A2B68"/>
    <w:rsid w:val="002A2DEF"/>
    <w:rsid w:val="002A2F5B"/>
    <w:rsid w:val="002A35CC"/>
    <w:rsid w:val="002A39AE"/>
    <w:rsid w:val="002A3A26"/>
    <w:rsid w:val="002A3E92"/>
    <w:rsid w:val="002A474E"/>
    <w:rsid w:val="002A4C3B"/>
    <w:rsid w:val="002A53E6"/>
    <w:rsid w:val="002A5A19"/>
    <w:rsid w:val="002A5F91"/>
    <w:rsid w:val="002A60BF"/>
    <w:rsid w:val="002A6148"/>
    <w:rsid w:val="002A6C0C"/>
    <w:rsid w:val="002A6EA7"/>
    <w:rsid w:val="002A6FB8"/>
    <w:rsid w:val="002A7009"/>
    <w:rsid w:val="002A7622"/>
    <w:rsid w:val="002A78E4"/>
    <w:rsid w:val="002A7D8A"/>
    <w:rsid w:val="002A7F04"/>
    <w:rsid w:val="002A7F54"/>
    <w:rsid w:val="002B0438"/>
    <w:rsid w:val="002B1473"/>
    <w:rsid w:val="002B166C"/>
    <w:rsid w:val="002B17B0"/>
    <w:rsid w:val="002B1ACC"/>
    <w:rsid w:val="002B1BAB"/>
    <w:rsid w:val="002B1C02"/>
    <w:rsid w:val="002B1D9E"/>
    <w:rsid w:val="002B1E44"/>
    <w:rsid w:val="002B1F39"/>
    <w:rsid w:val="002B212E"/>
    <w:rsid w:val="002B2674"/>
    <w:rsid w:val="002B2953"/>
    <w:rsid w:val="002B3037"/>
    <w:rsid w:val="002B30A7"/>
    <w:rsid w:val="002B31A1"/>
    <w:rsid w:val="002B331E"/>
    <w:rsid w:val="002B33A9"/>
    <w:rsid w:val="002B3923"/>
    <w:rsid w:val="002B3AC2"/>
    <w:rsid w:val="002B3ACE"/>
    <w:rsid w:val="002B3FFF"/>
    <w:rsid w:val="002B4085"/>
    <w:rsid w:val="002B415B"/>
    <w:rsid w:val="002B42E7"/>
    <w:rsid w:val="002B47AC"/>
    <w:rsid w:val="002B47BC"/>
    <w:rsid w:val="002B4A9C"/>
    <w:rsid w:val="002B4BBF"/>
    <w:rsid w:val="002B4DB0"/>
    <w:rsid w:val="002B4E1E"/>
    <w:rsid w:val="002B4E29"/>
    <w:rsid w:val="002B4EE3"/>
    <w:rsid w:val="002B534A"/>
    <w:rsid w:val="002B5662"/>
    <w:rsid w:val="002B5770"/>
    <w:rsid w:val="002B5C2A"/>
    <w:rsid w:val="002B5D11"/>
    <w:rsid w:val="002B5D34"/>
    <w:rsid w:val="002B5F1F"/>
    <w:rsid w:val="002B6042"/>
    <w:rsid w:val="002B63C7"/>
    <w:rsid w:val="002B64E8"/>
    <w:rsid w:val="002B67D7"/>
    <w:rsid w:val="002B6A6D"/>
    <w:rsid w:val="002B6C76"/>
    <w:rsid w:val="002B719F"/>
    <w:rsid w:val="002B77F2"/>
    <w:rsid w:val="002B78D0"/>
    <w:rsid w:val="002B7F3E"/>
    <w:rsid w:val="002C0440"/>
    <w:rsid w:val="002C0479"/>
    <w:rsid w:val="002C06BD"/>
    <w:rsid w:val="002C0A19"/>
    <w:rsid w:val="002C0A8A"/>
    <w:rsid w:val="002C0D1B"/>
    <w:rsid w:val="002C0D76"/>
    <w:rsid w:val="002C0E63"/>
    <w:rsid w:val="002C1237"/>
    <w:rsid w:val="002C13F7"/>
    <w:rsid w:val="002C1896"/>
    <w:rsid w:val="002C26EA"/>
    <w:rsid w:val="002C2998"/>
    <w:rsid w:val="002C2D11"/>
    <w:rsid w:val="002C34B4"/>
    <w:rsid w:val="002C3783"/>
    <w:rsid w:val="002C3962"/>
    <w:rsid w:val="002C39DB"/>
    <w:rsid w:val="002C3B49"/>
    <w:rsid w:val="002C3B7C"/>
    <w:rsid w:val="002C3B92"/>
    <w:rsid w:val="002C3D60"/>
    <w:rsid w:val="002C4310"/>
    <w:rsid w:val="002C45F8"/>
    <w:rsid w:val="002C46FA"/>
    <w:rsid w:val="002C5334"/>
    <w:rsid w:val="002C5A55"/>
    <w:rsid w:val="002C6180"/>
    <w:rsid w:val="002C61D8"/>
    <w:rsid w:val="002C666F"/>
    <w:rsid w:val="002C67FE"/>
    <w:rsid w:val="002C68B3"/>
    <w:rsid w:val="002C6BDC"/>
    <w:rsid w:val="002C72F5"/>
    <w:rsid w:val="002C75C6"/>
    <w:rsid w:val="002C770E"/>
    <w:rsid w:val="002C77B9"/>
    <w:rsid w:val="002C7C92"/>
    <w:rsid w:val="002D006E"/>
    <w:rsid w:val="002D0493"/>
    <w:rsid w:val="002D05DF"/>
    <w:rsid w:val="002D0A04"/>
    <w:rsid w:val="002D0A7C"/>
    <w:rsid w:val="002D0E79"/>
    <w:rsid w:val="002D10DB"/>
    <w:rsid w:val="002D1CE7"/>
    <w:rsid w:val="002D1DD0"/>
    <w:rsid w:val="002D1EC4"/>
    <w:rsid w:val="002D26ED"/>
    <w:rsid w:val="002D2CB8"/>
    <w:rsid w:val="002D2ECF"/>
    <w:rsid w:val="002D31A8"/>
    <w:rsid w:val="002D394B"/>
    <w:rsid w:val="002D3A49"/>
    <w:rsid w:val="002D3A7D"/>
    <w:rsid w:val="002D41DD"/>
    <w:rsid w:val="002D4233"/>
    <w:rsid w:val="002D438D"/>
    <w:rsid w:val="002D46FF"/>
    <w:rsid w:val="002D477F"/>
    <w:rsid w:val="002D487E"/>
    <w:rsid w:val="002D4B38"/>
    <w:rsid w:val="002D4CA7"/>
    <w:rsid w:val="002D4D33"/>
    <w:rsid w:val="002D51CE"/>
    <w:rsid w:val="002D524F"/>
    <w:rsid w:val="002D5292"/>
    <w:rsid w:val="002D5590"/>
    <w:rsid w:val="002D5D79"/>
    <w:rsid w:val="002D5F96"/>
    <w:rsid w:val="002D5FD5"/>
    <w:rsid w:val="002D6014"/>
    <w:rsid w:val="002D6287"/>
    <w:rsid w:val="002D64FF"/>
    <w:rsid w:val="002D66AE"/>
    <w:rsid w:val="002D6783"/>
    <w:rsid w:val="002D6AED"/>
    <w:rsid w:val="002D6DED"/>
    <w:rsid w:val="002D6FD1"/>
    <w:rsid w:val="002D700E"/>
    <w:rsid w:val="002D72AE"/>
    <w:rsid w:val="002D7515"/>
    <w:rsid w:val="002D7583"/>
    <w:rsid w:val="002D76DC"/>
    <w:rsid w:val="002E0057"/>
    <w:rsid w:val="002E039E"/>
    <w:rsid w:val="002E062F"/>
    <w:rsid w:val="002E09D2"/>
    <w:rsid w:val="002E0ABC"/>
    <w:rsid w:val="002E0C01"/>
    <w:rsid w:val="002E12A9"/>
    <w:rsid w:val="002E1CC4"/>
    <w:rsid w:val="002E26CE"/>
    <w:rsid w:val="002E289E"/>
    <w:rsid w:val="002E295D"/>
    <w:rsid w:val="002E2CFC"/>
    <w:rsid w:val="002E3417"/>
    <w:rsid w:val="002E3825"/>
    <w:rsid w:val="002E3E08"/>
    <w:rsid w:val="002E3E77"/>
    <w:rsid w:val="002E4118"/>
    <w:rsid w:val="002E4659"/>
    <w:rsid w:val="002E47C8"/>
    <w:rsid w:val="002E49A7"/>
    <w:rsid w:val="002E4A3E"/>
    <w:rsid w:val="002E4FDE"/>
    <w:rsid w:val="002E5099"/>
    <w:rsid w:val="002E5137"/>
    <w:rsid w:val="002E544A"/>
    <w:rsid w:val="002E560C"/>
    <w:rsid w:val="002E5677"/>
    <w:rsid w:val="002E5BC1"/>
    <w:rsid w:val="002E5D3D"/>
    <w:rsid w:val="002E60B9"/>
    <w:rsid w:val="002E61DE"/>
    <w:rsid w:val="002E63C0"/>
    <w:rsid w:val="002E6EB0"/>
    <w:rsid w:val="002E7484"/>
    <w:rsid w:val="002E77FA"/>
    <w:rsid w:val="002E7998"/>
    <w:rsid w:val="002E7EFB"/>
    <w:rsid w:val="002F068C"/>
    <w:rsid w:val="002F0E91"/>
    <w:rsid w:val="002F12EF"/>
    <w:rsid w:val="002F13C6"/>
    <w:rsid w:val="002F16E7"/>
    <w:rsid w:val="002F17DD"/>
    <w:rsid w:val="002F18BE"/>
    <w:rsid w:val="002F1A24"/>
    <w:rsid w:val="002F1A26"/>
    <w:rsid w:val="002F1E48"/>
    <w:rsid w:val="002F1F64"/>
    <w:rsid w:val="002F224B"/>
    <w:rsid w:val="002F22E3"/>
    <w:rsid w:val="002F2482"/>
    <w:rsid w:val="002F2601"/>
    <w:rsid w:val="002F29CE"/>
    <w:rsid w:val="002F3020"/>
    <w:rsid w:val="002F3247"/>
    <w:rsid w:val="002F33E3"/>
    <w:rsid w:val="002F3BCE"/>
    <w:rsid w:val="002F3C8B"/>
    <w:rsid w:val="002F4B09"/>
    <w:rsid w:val="002F4B17"/>
    <w:rsid w:val="002F4E71"/>
    <w:rsid w:val="002F4EB8"/>
    <w:rsid w:val="002F4F12"/>
    <w:rsid w:val="002F505B"/>
    <w:rsid w:val="002F5095"/>
    <w:rsid w:val="002F526B"/>
    <w:rsid w:val="002F5806"/>
    <w:rsid w:val="002F5815"/>
    <w:rsid w:val="002F5DAE"/>
    <w:rsid w:val="002F63AA"/>
    <w:rsid w:val="002F6677"/>
    <w:rsid w:val="002F691E"/>
    <w:rsid w:val="002F694D"/>
    <w:rsid w:val="002F7391"/>
    <w:rsid w:val="002F7911"/>
    <w:rsid w:val="002F79D2"/>
    <w:rsid w:val="002F7A21"/>
    <w:rsid w:val="002F7F1E"/>
    <w:rsid w:val="003007F4"/>
    <w:rsid w:val="00300B8F"/>
    <w:rsid w:val="0030161E"/>
    <w:rsid w:val="00301CFF"/>
    <w:rsid w:val="00302321"/>
    <w:rsid w:val="0030234D"/>
    <w:rsid w:val="0030249A"/>
    <w:rsid w:val="00302749"/>
    <w:rsid w:val="00302A85"/>
    <w:rsid w:val="00302CD1"/>
    <w:rsid w:val="00302F8A"/>
    <w:rsid w:val="00303395"/>
    <w:rsid w:val="00303594"/>
    <w:rsid w:val="00303A83"/>
    <w:rsid w:val="00303CD5"/>
    <w:rsid w:val="00304A3A"/>
    <w:rsid w:val="00304ACD"/>
    <w:rsid w:val="00304D10"/>
    <w:rsid w:val="00304F98"/>
    <w:rsid w:val="003052C1"/>
    <w:rsid w:val="003064E3"/>
    <w:rsid w:val="003066CA"/>
    <w:rsid w:val="00306759"/>
    <w:rsid w:val="00306806"/>
    <w:rsid w:val="00306912"/>
    <w:rsid w:val="00306B5C"/>
    <w:rsid w:val="00306CB6"/>
    <w:rsid w:val="00307027"/>
    <w:rsid w:val="00307B4E"/>
    <w:rsid w:val="00310012"/>
    <w:rsid w:val="00310DA6"/>
    <w:rsid w:val="00310F58"/>
    <w:rsid w:val="0031155F"/>
    <w:rsid w:val="003116EC"/>
    <w:rsid w:val="00311833"/>
    <w:rsid w:val="00311892"/>
    <w:rsid w:val="003118CA"/>
    <w:rsid w:val="00311942"/>
    <w:rsid w:val="0031198C"/>
    <w:rsid w:val="00311A9E"/>
    <w:rsid w:val="0031214C"/>
    <w:rsid w:val="003121DB"/>
    <w:rsid w:val="0031230C"/>
    <w:rsid w:val="003123BE"/>
    <w:rsid w:val="00312566"/>
    <w:rsid w:val="003126EE"/>
    <w:rsid w:val="00312A78"/>
    <w:rsid w:val="00312ED8"/>
    <w:rsid w:val="0031348C"/>
    <w:rsid w:val="0031362E"/>
    <w:rsid w:val="0031368D"/>
    <w:rsid w:val="00313A63"/>
    <w:rsid w:val="00313B60"/>
    <w:rsid w:val="00314305"/>
    <w:rsid w:val="00314419"/>
    <w:rsid w:val="00314B0E"/>
    <w:rsid w:val="00314C4B"/>
    <w:rsid w:val="00315018"/>
    <w:rsid w:val="003150F4"/>
    <w:rsid w:val="003152B0"/>
    <w:rsid w:val="00315927"/>
    <w:rsid w:val="00315D90"/>
    <w:rsid w:val="003161BF"/>
    <w:rsid w:val="00316239"/>
    <w:rsid w:val="00316808"/>
    <w:rsid w:val="003168F7"/>
    <w:rsid w:val="00316DFD"/>
    <w:rsid w:val="0031719E"/>
    <w:rsid w:val="00317851"/>
    <w:rsid w:val="00317B30"/>
    <w:rsid w:val="00317CEB"/>
    <w:rsid w:val="00317FEE"/>
    <w:rsid w:val="00317FF4"/>
    <w:rsid w:val="003201F4"/>
    <w:rsid w:val="003202AA"/>
    <w:rsid w:val="0032064D"/>
    <w:rsid w:val="00320BFF"/>
    <w:rsid w:val="00320E72"/>
    <w:rsid w:val="003210CC"/>
    <w:rsid w:val="0032121E"/>
    <w:rsid w:val="003216FD"/>
    <w:rsid w:val="003218A9"/>
    <w:rsid w:val="00321C75"/>
    <w:rsid w:val="00321CAD"/>
    <w:rsid w:val="00321F74"/>
    <w:rsid w:val="0032232E"/>
    <w:rsid w:val="003224CA"/>
    <w:rsid w:val="00322613"/>
    <w:rsid w:val="003227EF"/>
    <w:rsid w:val="00322920"/>
    <w:rsid w:val="00322E03"/>
    <w:rsid w:val="00323139"/>
    <w:rsid w:val="003231E4"/>
    <w:rsid w:val="00323A7F"/>
    <w:rsid w:val="00323BF5"/>
    <w:rsid w:val="00323E0F"/>
    <w:rsid w:val="00323E41"/>
    <w:rsid w:val="00323FFB"/>
    <w:rsid w:val="003240C2"/>
    <w:rsid w:val="0032471F"/>
    <w:rsid w:val="00324A7A"/>
    <w:rsid w:val="00324A9C"/>
    <w:rsid w:val="00325CDD"/>
    <w:rsid w:val="00325EE7"/>
    <w:rsid w:val="00326119"/>
    <w:rsid w:val="00326449"/>
    <w:rsid w:val="00326713"/>
    <w:rsid w:val="00326737"/>
    <w:rsid w:val="0032689E"/>
    <w:rsid w:val="00326A12"/>
    <w:rsid w:val="00326D37"/>
    <w:rsid w:val="00326E32"/>
    <w:rsid w:val="00326E49"/>
    <w:rsid w:val="00327085"/>
    <w:rsid w:val="00327122"/>
    <w:rsid w:val="00327189"/>
    <w:rsid w:val="0032736C"/>
    <w:rsid w:val="00327855"/>
    <w:rsid w:val="003278AD"/>
    <w:rsid w:val="00327909"/>
    <w:rsid w:val="0032793E"/>
    <w:rsid w:val="00327D22"/>
    <w:rsid w:val="00330050"/>
    <w:rsid w:val="003306C1"/>
    <w:rsid w:val="00330819"/>
    <w:rsid w:val="00330978"/>
    <w:rsid w:val="00330993"/>
    <w:rsid w:val="003309E1"/>
    <w:rsid w:val="00331174"/>
    <w:rsid w:val="003313C3"/>
    <w:rsid w:val="00331548"/>
    <w:rsid w:val="00331574"/>
    <w:rsid w:val="00331635"/>
    <w:rsid w:val="003317E1"/>
    <w:rsid w:val="00331F3A"/>
    <w:rsid w:val="00332031"/>
    <w:rsid w:val="003320A1"/>
    <w:rsid w:val="0033231A"/>
    <w:rsid w:val="0033231B"/>
    <w:rsid w:val="003324A2"/>
    <w:rsid w:val="003325D5"/>
    <w:rsid w:val="00332D06"/>
    <w:rsid w:val="003333E3"/>
    <w:rsid w:val="0033364B"/>
    <w:rsid w:val="003337A4"/>
    <w:rsid w:val="0033403E"/>
    <w:rsid w:val="00334051"/>
    <w:rsid w:val="00334376"/>
    <w:rsid w:val="0033438A"/>
    <w:rsid w:val="003343F3"/>
    <w:rsid w:val="00334C17"/>
    <w:rsid w:val="00334C93"/>
    <w:rsid w:val="00334CEE"/>
    <w:rsid w:val="003353AA"/>
    <w:rsid w:val="0033554C"/>
    <w:rsid w:val="0033577B"/>
    <w:rsid w:val="00335E13"/>
    <w:rsid w:val="00335FF4"/>
    <w:rsid w:val="003362E9"/>
    <w:rsid w:val="003366F1"/>
    <w:rsid w:val="003366F8"/>
    <w:rsid w:val="00336BB5"/>
    <w:rsid w:val="0033709C"/>
    <w:rsid w:val="0033730D"/>
    <w:rsid w:val="003374CC"/>
    <w:rsid w:val="00337FE7"/>
    <w:rsid w:val="003400A0"/>
    <w:rsid w:val="00340143"/>
    <w:rsid w:val="00340159"/>
    <w:rsid w:val="00340629"/>
    <w:rsid w:val="00340A8A"/>
    <w:rsid w:val="00340ABA"/>
    <w:rsid w:val="00340D6C"/>
    <w:rsid w:val="003414AD"/>
    <w:rsid w:val="00341545"/>
    <w:rsid w:val="0034165C"/>
    <w:rsid w:val="00342086"/>
    <w:rsid w:val="0034245B"/>
    <w:rsid w:val="0034258A"/>
    <w:rsid w:val="00342725"/>
    <w:rsid w:val="003427EA"/>
    <w:rsid w:val="00342C78"/>
    <w:rsid w:val="0034337B"/>
    <w:rsid w:val="0034369D"/>
    <w:rsid w:val="003437D4"/>
    <w:rsid w:val="0034390D"/>
    <w:rsid w:val="00343A03"/>
    <w:rsid w:val="00343CEF"/>
    <w:rsid w:val="003443CD"/>
    <w:rsid w:val="0034440C"/>
    <w:rsid w:val="00344822"/>
    <w:rsid w:val="00344844"/>
    <w:rsid w:val="00344A12"/>
    <w:rsid w:val="00345414"/>
    <w:rsid w:val="003457D2"/>
    <w:rsid w:val="00345A9D"/>
    <w:rsid w:val="00345AEB"/>
    <w:rsid w:val="00345F85"/>
    <w:rsid w:val="003460B7"/>
    <w:rsid w:val="00346129"/>
    <w:rsid w:val="0034642B"/>
    <w:rsid w:val="003466AE"/>
    <w:rsid w:val="00346836"/>
    <w:rsid w:val="00346C9C"/>
    <w:rsid w:val="0034721C"/>
    <w:rsid w:val="003475CD"/>
    <w:rsid w:val="0034771B"/>
    <w:rsid w:val="00347916"/>
    <w:rsid w:val="00347A7C"/>
    <w:rsid w:val="00347C36"/>
    <w:rsid w:val="00347EB0"/>
    <w:rsid w:val="003502A2"/>
    <w:rsid w:val="003503FE"/>
    <w:rsid w:val="00350452"/>
    <w:rsid w:val="00350C23"/>
    <w:rsid w:val="00350C68"/>
    <w:rsid w:val="00350D44"/>
    <w:rsid w:val="0035115E"/>
    <w:rsid w:val="0035140D"/>
    <w:rsid w:val="0035163E"/>
    <w:rsid w:val="00351C2F"/>
    <w:rsid w:val="00351C5E"/>
    <w:rsid w:val="00352144"/>
    <w:rsid w:val="00352881"/>
    <w:rsid w:val="00352932"/>
    <w:rsid w:val="003530B0"/>
    <w:rsid w:val="003534EE"/>
    <w:rsid w:val="00353DEE"/>
    <w:rsid w:val="00353E79"/>
    <w:rsid w:val="00353ED0"/>
    <w:rsid w:val="003541DB"/>
    <w:rsid w:val="00354707"/>
    <w:rsid w:val="00354934"/>
    <w:rsid w:val="00354E2D"/>
    <w:rsid w:val="00354F34"/>
    <w:rsid w:val="003554E3"/>
    <w:rsid w:val="00355A42"/>
    <w:rsid w:val="00355F5C"/>
    <w:rsid w:val="003562E3"/>
    <w:rsid w:val="003569A9"/>
    <w:rsid w:val="00356B18"/>
    <w:rsid w:val="00356C5C"/>
    <w:rsid w:val="00357057"/>
    <w:rsid w:val="0035708B"/>
    <w:rsid w:val="00357479"/>
    <w:rsid w:val="0035768A"/>
    <w:rsid w:val="00357828"/>
    <w:rsid w:val="003578C9"/>
    <w:rsid w:val="0035798A"/>
    <w:rsid w:val="00357D62"/>
    <w:rsid w:val="0036031F"/>
    <w:rsid w:val="003603A5"/>
    <w:rsid w:val="00360613"/>
    <w:rsid w:val="003607D1"/>
    <w:rsid w:val="00360825"/>
    <w:rsid w:val="00360ACA"/>
    <w:rsid w:val="00360B33"/>
    <w:rsid w:val="00360B55"/>
    <w:rsid w:val="00360BD7"/>
    <w:rsid w:val="00361444"/>
    <w:rsid w:val="003614A1"/>
    <w:rsid w:val="003617A3"/>
    <w:rsid w:val="00361A37"/>
    <w:rsid w:val="00361AD3"/>
    <w:rsid w:val="00361BC7"/>
    <w:rsid w:val="00361DC8"/>
    <w:rsid w:val="00362729"/>
    <w:rsid w:val="00362781"/>
    <w:rsid w:val="00362CAD"/>
    <w:rsid w:val="00362CF1"/>
    <w:rsid w:val="003631AC"/>
    <w:rsid w:val="00363CCA"/>
    <w:rsid w:val="00363E5D"/>
    <w:rsid w:val="00364594"/>
    <w:rsid w:val="003645F1"/>
    <w:rsid w:val="0036518D"/>
    <w:rsid w:val="00365604"/>
    <w:rsid w:val="0036572D"/>
    <w:rsid w:val="003657B7"/>
    <w:rsid w:val="00365831"/>
    <w:rsid w:val="00365B93"/>
    <w:rsid w:val="0036625E"/>
    <w:rsid w:val="00366265"/>
    <w:rsid w:val="003666AB"/>
    <w:rsid w:val="003666CD"/>
    <w:rsid w:val="003669D1"/>
    <w:rsid w:val="00366C2C"/>
    <w:rsid w:val="00366D7B"/>
    <w:rsid w:val="00366E2A"/>
    <w:rsid w:val="003670FC"/>
    <w:rsid w:val="003671CA"/>
    <w:rsid w:val="00367A5E"/>
    <w:rsid w:val="00367E0A"/>
    <w:rsid w:val="00367E98"/>
    <w:rsid w:val="00367EF7"/>
    <w:rsid w:val="00367F05"/>
    <w:rsid w:val="00370049"/>
    <w:rsid w:val="00370565"/>
    <w:rsid w:val="0037072C"/>
    <w:rsid w:val="003708B5"/>
    <w:rsid w:val="00370B1B"/>
    <w:rsid w:val="00370D43"/>
    <w:rsid w:val="0037147C"/>
    <w:rsid w:val="003718E2"/>
    <w:rsid w:val="00371DE0"/>
    <w:rsid w:val="00371E51"/>
    <w:rsid w:val="0037295C"/>
    <w:rsid w:val="00372F55"/>
    <w:rsid w:val="00373044"/>
    <w:rsid w:val="00373330"/>
    <w:rsid w:val="00373547"/>
    <w:rsid w:val="0037368D"/>
    <w:rsid w:val="003737DB"/>
    <w:rsid w:val="003737DD"/>
    <w:rsid w:val="00373816"/>
    <w:rsid w:val="0037473E"/>
    <w:rsid w:val="00374A09"/>
    <w:rsid w:val="00374A2D"/>
    <w:rsid w:val="00374A65"/>
    <w:rsid w:val="00374AAF"/>
    <w:rsid w:val="00374B05"/>
    <w:rsid w:val="00374B85"/>
    <w:rsid w:val="00374D39"/>
    <w:rsid w:val="00374DE9"/>
    <w:rsid w:val="00375033"/>
    <w:rsid w:val="0037520D"/>
    <w:rsid w:val="0037569E"/>
    <w:rsid w:val="00375AAA"/>
    <w:rsid w:val="00375AF8"/>
    <w:rsid w:val="00375C2C"/>
    <w:rsid w:val="00375FC4"/>
    <w:rsid w:val="00376703"/>
    <w:rsid w:val="00376806"/>
    <w:rsid w:val="00376CD3"/>
    <w:rsid w:val="00376CF8"/>
    <w:rsid w:val="00376EF4"/>
    <w:rsid w:val="00377073"/>
    <w:rsid w:val="003772D9"/>
    <w:rsid w:val="0037765B"/>
    <w:rsid w:val="0037798A"/>
    <w:rsid w:val="00377CFA"/>
    <w:rsid w:val="00380560"/>
    <w:rsid w:val="00380564"/>
    <w:rsid w:val="0038075B"/>
    <w:rsid w:val="00380926"/>
    <w:rsid w:val="00380BB8"/>
    <w:rsid w:val="00380CC2"/>
    <w:rsid w:val="00380E67"/>
    <w:rsid w:val="00380F11"/>
    <w:rsid w:val="00381010"/>
    <w:rsid w:val="00381733"/>
    <w:rsid w:val="00381BAE"/>
    <w:rsid w:val="00381C61"/>
    <w:rsid w:val="00381EA0"/>
    <w:rsid w:val="00381F8A"/>
    <w:rsid w:val="00382131"/>
    <w:rsid w:val="00382329"/>
    <w:rsid w:val="00382531"/>
    <w:rsid w:val="003826CC"/>
    <w:rsid w:val="0038315D"/>
    <w:rsid w:val="00383413"/>
    <w:rsid w:val="00383C78"/>
    <w:rsid w:val="00383D97"/>
    <w:rsid w:val="00383E9A"/>
    <w:rsid w:val="003847D3"/>
    <w:rsid w:val="00384F34"/>
    <w:rsid w:val="00384F52"/>
    <w:rsid w:val="003858A7"/>
    <w:rsid w:val="00385A34"/>
    <w:rsid w:val="00386083"/>
    <w:rsid w:val="00386170"/>
    <w:rsid w:val="003862CF"/>
    <w:rsid w:val="0038643D"/>
    <w:rsid w:val="00386BBA"/>
    <w:rsid w:val="00386F1F"/>
    <w:rsid w:val="0038718B"/>
    <w:rsid w:val="00387252"/>
    <w:rsid w:val="003872E9"/>
    <w:rsid w:val="0038759F"/>
    <w:rsid w:val="003876A8"/>
    <w:rsid w:val="00387817"/>
    <w:rsid w:val="0038785F"/>
    <w:rsid w:val="00387891"/>
    <w:rsid w:val="00387A02"/>
    <w:rsid w:val="00390491"/>
    <w:rsid w:val="00390787"/>
    <w:rsid w:val="00390E28"/>
    <w:rsid w:val="00390F3C"/>
    <w:rsid w:val="003911B8"/>
    <w:rsid w:val="003913D3"/>
    <w:rsid w:val="0039157B"/>
    <w:rsid w:val="00391588"/>
    <w:rsid w:val="0039226A"/>
    <w:rsid w:val="003922D2"/>
    <w:rsid w:val="00392771"/>
    <w:rsid w:val="003927F1"/>
    <w:rsid w:val="00392F36"/>
    <w:rsid w:val="00392F9C"/>
    <w:rsid w:val="003937CB"/>
    <w:rsid w:val="00393A54"/>
    <w:rsid w:val="00393CF8"/>
    <w:rsid w:val="00393FDF"/>
    <w:rsid w:val="00393FE1"/>
    <w:rsid w:val="003940D4"/>
    <w:rsid w:val="003941E3"/>
    <w:rsid w:val="00394217"/>
    <w:rsid w:val="0039455C"/>
    <w:rsid w:val="003946D1"/>
    <w:rsid w:val="003949F0"/>
    <w:rsid w:val="00394B27"/>
    <w:rsid w:val="00394C53"/>
    <w:rsid w:val="00394C92"/>
    <w:rsid w:val="00394F2F"/>
    <w:rsid w:val="00394F92"/>
    <w:rsid w:val="0039502C"/>
    <w:rsid w:val="00395743"/>
    <w:rsid w:val="00395843"/>
    <w:rsid w:val="00395AE6"/>
    <w:rsid w:val="00395C5B"/>
    <w:rsid w:val="00396588"/>
    <w:rsid w:val="00396DD4"/>
    <w:rsid w:val="00397595"/>
    <w:rsid w:val="00397746"/>
    <w:rsid w:val="00397880"/>
    <w:rsid w:val="003978EE"/>
    <w:rsid w:val="00397B2A"/>
    <w:rsid w:val="00397FAC"/>
    <w:rsid w:val="003A05B3"/>
    <w:rsid w:val="003A0619"/>
    <w:rsid w:val="003A0996"/>
    <w:rsid w:val="003A0B6A"/>
    <w:rsid w:val="003A0C80"/>
    <w:rsid w:val="003A0D26"/>
    <w:rsid w:val="003A0DF5"/>
    <w:rsid w:val="003A0FEE"/>
    <w:rsid w:val="003A1235"/>
    <w:rsid w:val="003A1461"/>
    <w:rsid w:val="003A1572"/>
    <w:rsid w:val="003A1AA4"/>
    <w:rsid w:val="003A1B90"/>
    <w:rsid w:val="003A1C0F"/>
    <w:rsid w:val="003A208F"/>
    <w:rsid w:val="003A22EB"/>
    <w:rsid w:val="003A26D4"/>
    <w:rsid w:val="003A295B"/>
    <w:rsid w:val="003A2A20"/>
    <w:rsid w:val="003A2D39"/>
    <w:rsid w:val="003A2EBC"/>
    <w:rsid w:val="003A315C"/>
    <w:rsid w:val="003A3479"/>
    <w:rsid w:val="003A3593"/>
    <w:rsid w:val="003A37C5"/>
    <w:rsid w:val="003A39B0"/>
    <w:rsid w:val="003A3A66"/>
    <w:rsid w:val="003A3CDF"/>
    <w:rsid w:val="003A3DC5"/>
    <w:rsid w:val="003A3DFC"/>
    <w:rsid w:val="003A41F7"/>
    <w:rsid w:val="003A426A"/>
    <w:rsid w:val="003A4323"/>
    <w:rsid w:val="003A43DC"/>
    <w:rsid w:val="003A48FA"/>
    <w:rsid w:val="003A4D6F"/>
    <w:rsid w:val="003A4F61"/>
    <w:rsid w:val="003A503C"/>
    <w:rsid w:val="003A519B"/>
    <w:rsid w:val="003A51DF"/>
    <w:rsid w:val="003A551C"/>
    <w:rsid w:val="003A57FE"/>
    <w:rsid w:val="003A58FE"/>
    <w:rsid w:val="003A599B"/>
    <w:rsid w:val="003A642B"/>
    <w:rsid w:val="003A666D"/>
    <w:rsid w:val="003A68E6"/>
    <w:rsid w:val="003A6B3F"/>
    <w:rsid w:val="003A6C5D"/>
    <w:rsid w:val="003A70F7"/>
    <w:rsid w:val="003A7126"/>
    <w:rsid w:val="003A7444"/>
    <w:rsid w:val="003A7448"/>
    <w:rsid w:val="003A75B3"/>
    <w:rsid w:val="003A7744"/>
    <w:rsid w:val="003A7D1E"/>
    <w:rsid w:val="003B090A"/>
    <w:rsid w:val="003B0AE4"/>
    <w:rsid w:val="003B14D8"/>
    <w:rsid w:val="003B1A2F"/>
    <w:rsid w:val="003B1CF1"/>
    <w:rsid w:val="003B1D1A"/>
    <w:rsid w:val="003B1FA6"/>
    <w:rsid w:val="003B2092"/>
    <w:rsid w:val="003B2768"/>
    <w:rsid w:val="003B2F13"/>
    <w:rsid w:val="003B30E3"/>
    <w:rsid w:val="003B36E6"/>
    <w:rsid w:val="003B37E2"/>
    <w:rsid w:val="003B3A70"/>
    <w:rsid w:val="003B3F30"/>
    <w:rsid w:val="003B4A0B"/>
    <w:rsid w:val="003B4E62"/>
    <w:rsid w:val="003B52EC"/>
    <w:rsid w:val="003B57D3"/>
    <w:rsid w:val="003B5804"/>
    <w:rsid w:val="003B580B"/>
    <w:rsid w:val="003B5A13"/>
    <w:rsid w:val="003B6CD6"/>
    <w:rsid w:val="003B7010"/>
    <w:rsid w:val="003B711E"/>
    <w:rsid w:val="003B73EA"/>
    <w:rsid w:val="003B7467"/>
    <w:rsid w:val="003B74DE"/>
    <w:rsid w:val="003B7824"/>
    <w:rsid w:val="003B7929"/>
    <w:rsid w:val="003B7E2B"/>
    <w:rsid w:val="003B7EE1"/>
    <w:rsid w:val="003C00B8"/>
    <w:rsid w:val="003C0368"/>
    <w:rsid w:val="003C0464"/>
    <w:rsid w:val="003C085C"/>
    <w:rsid w:val="003C0864"/>
    <w:rsid w:val="003C0BC8"/>
    <w:rsid w:val="003C0E44"/>
    <w:rsid w:val="003C0FEB"/>
    <w:rsid w:val="003C13FF"/>
    <w:rsid w:val="003C15DD"/>
    <w:rsid w:val="003C17D6"/>
    <w:rsid w:val="003C1859"/>
    <w:rsid w:val="003C1BA0"/>
    <w:rsid w:val="003C23DF"/>
    <w:rsid w:val="003C25FC"/>
    <w:rsid w:val="003C2729"/>
    <w:rsid w:val="003C3378"/>
    <w:rsid w:val="003C3C60"/>
    <w:rsid w:val="003C4322"/>
    <w:rsid w:val="003C4447"/>
    <w:rsid w:val="003C452C"/>
    <w:rsid w:val="003C4621"/>
    <w:rsid w:val="003C463B"/>
    <w:rsid w:val="003C4D2D"/>
    <w:rsid w:val="003C5515"/>
    <w:rsid w:val="003C5620"/>
    <w:rsid w:val="003C5A14"/>
    <w:rsid w:val="003C5F3C"/>
    <w:rsid w:val="003C6766"/>
    <w:rsid w:val="003C68B6"/>
    <w:rsid w:val="003C6B1D"/>
    <w:rsid w:val="003C6CA3"/>
    <w:rsid w:val="003C6FFE"/>
    <w:rsid w:val="003C7361"/>
    <w:rsid w:val="003C7523"/>
    <w:rsid w:val="003C78DE"/>
    <w:rsid w:val="003C79A0"/>
    <w:rsid w:val="003C7AC7"/>
    <w:rsid w:val="003C7AD8"/>
    <w:rsid w:val="003C7B37"/>
    <w:rsid w:val="003C7D3A"/>
    <w:rsid w:val="003D01DF"/>
    <w:rsid w:val="003D0C96"/>
    <w:rsid w:val="003D0CD3"/>
    <w:rsid w:val="003D0CED"/>
    <w:rsid w:val="003D1114"/>
    <w:rsid w:val="003D11FF"/>
    <w:rsid w:val="003D12A1"/>
    <w:rsid w:val="003D16C9"/>
    <w:rsid w:val="003D1C57"/>
    <w:rsid w:val="003D1CEF"/>
    <w:rsid w:val="003D26C9"/>
    <w:rsid w:val="003D2C1B"/>
    <w:rsid w:val="003D2F38"/>
    <w:rsid w:val="003D2F82"/>
    <w:rsid w:val="003D359B"/>
    <w:rsid w:val="003D359D"/>
    <w:rsid w:val="003D37ED"/>
    <w:rsid w:val="003D3D4E"/>
    <w:rsid w:val="003D425A"/>
    <w:rsid w:val="003D42C4"/>
    <w:rsid w:val="003D4496"/>
    <w:rsid w:val="003D474A"/>
    <w:rsid w:val="003D4928"/>
    <w:rsid w:val="003D4AE8"/>
    <w:rsid w:val="003D4E0C"/>
    <w:rsid w:val="003D4EBC"/>
    <w:rsid w:val="003D517F"/>
    <w:rsid w:val="003D5374"/>
    <w:rsid w:val="003D5521"/>
    <w:rsid w:val="003D5552"/>
    <w:rsid w:val="003D5948"/>
    <w:rsid w:val="003D5A92"/>
    <w:rsid w:val="003D5B21"/>
    <w:rsid w:val="003D5C74"/>
    <w:rsid w:val="003D5CE3"/>
    <w:rsid w:val="003D5D15"/>
    <w:rsid w:val="003D60B4"/>
    <w:rsid w:val="003D64A8"/>
    <w:rsid w:val="003D64AC"/>
    <w:rsid w:val="003D6671"/>
    <w:rsid w:val="003D693F"/>
    <w:rsid w:val="003D69D9"/>
    <w:rsid w:val="003D6A08"/>
    <w:rsid w:val="003D6AC9"/>
    <w:rsid w:val="003D6B2D"/>
    <w:rsid w:val="003D7041"/>
    <w:rsid w:val="003D7093"/>
    <w:rsid w:val="003D74B4"/>
    <w:rsid w:val="003D7525"/>
    <w:rsid w:val="003D7A48"/>
    <w:rsid w:val="003D7EFC"/>
    <w:rsid w:val="003E01B5"/>
    <w:rsid w:val="003E05E8"/>
    <w:rsid w:val="003E0700"/>
    <w:rsid w:val="003E093E"/>
    <w:rsid w:val="003E0A7D"/>
    <w:rsid w:val="003E0CCD"/>
    <w:rsid w:val="003E111E"/>
    <w:rsid w:val="003E181E"/>
    <w:rsid w:val="003E1A59"/>
    <w:rsid w:val="003E1EE5"/>
    <w:rsid w:val="003E2185"/>
    <w:rsid w:val="003E23E9"/>
    <w:rsid w:val="003E242B"/>
    <w:rsid w:val="003E2468"/>
    <w:rsid w:val="003E2797"/>
    <w:rsid w:val="003E2E96"/>
    <w:rsid w:val="003E35A9"/>
    <w:rsid w:val="003E3D9E"/>
    <w:rsid w:val="003E3FB4"/>
    <w:rsid w:val="003E4159"/>
    <w:rsid w:val="003E41D0"/>
    <w:rsid w:val="003E4246"/>
    <w:rsid w:val="003E44A6"/>
    <w:rsid w:val="003E4619"/>
    <w:rsid w:val="003E4E80"/>
    <w:rsid w:val="003E55E2"/>
    <w:rsid w:val="003E5BB1"/>
    <w:rsid w:val="003E641D"/>
    <w:rsid w:val="003E6861"/>
    <w:rsid w:val="003E6B6F"/>
    <w:rsid w:val="003E737A"/>
    <w:rsid w:val="003E7528"/>
    <w:rsid w:val="003E776B"/>
    <w:rsid w:val="003E7C33"/>
    <w:rsid w:val="003E7D06"/>
    <w:rsid w:val="003E7E7F"/>
    <w:rsid w:val="003F099E"/>
    <w:rsid w:val="003F09AF"/>
    <w:rsid w:val="003F0AE5"/>
    <w:rsid w:val="003F0E88"/>
    <w:rsid w:val="003F1219"/>
    <w:rsid w:val="003F2302"/>
    <w:rsid w:val="003F273C"/>
    <w:rsid w:val="003F30EE"/>
    <w:rsid w:val="003F31E4"/>
    <w:rsid w:val="003F39AC"/>
    <w:rsid w:val="003F3DF0"/>
    <w:rsid w:val="003F3E1C"/>
    <w:rsid w:val="003F3FA1"/>
    <w:rsid w:val="003F46CD"/>
    <w:rsid w:val="003F4B48"/>
    <w:rsid w:val="003F4C24"/>
    <w:rsid w:val="003F4F51"/>
    <w:rsid w:val="003F506F"/>
    <w:rsid w:val="003F5357"/>
    <w:rsid w:val="003F56C9"/>
    <w:rsid w:val="003F5738"/>
    <w:rsid w:val="003F5940"/>
    <w:rsid w:val="003F5C18"/>
    <w:rsid w:val="003F5C1C"/>
    <w:rsid w:val="003F62C2"/>
    <w:rsid w:val="003F636E"/>
    <w:rsid w:val="003F6871"/>
    <w:rsid w:val="003F6AE6"/>
    <w:rsid w:val="003F75E6"/>
    <w:rsid w:val="003F7714"/>
    <w:rsid w:val="003F7785"/>
    <w:rsid w:val="003F7D89"/>
    <w:rsid w:val="004001B9"/>
    <w:rsid w:val="00400217"/>
    <w:rsid w:val="00400253"/>
    <w:rsid w:val="0040046C"/>
    <w:rsid w:val="00400536"/>
    <w:rsid w:val="004005BF"/>
    <w:rsid w:val="004008C6"/>
    <w:rsid w:val="00400DC9"/>
    <w:rsid w:val="00400F35"/>
    <w:rsid w:val="0040110D"/>
    <w:rsid w:val="0040150B"/>
    <w:rsid w:val="004018D9"/>
    <w:rsid w:val="004019F2"/>
    <w:rsid w:val="00401DEA"/>
    <w:rsid w:val="0040202C"/>
    <w:rsid w:val="00402086"/>
    <w:rsid w:val="004020B8"/>
    <w:rsid w:val="004028A8"/>
    <w:rsid w:val="004028D8"/>
    <w:rsid w:val="004029ED"/>
    <w:rsid w:val="00402CD0"/>
    <w:rsid w:val="00402D13"/>
    <w:rsid w:val="0040317A"/>
    <w:rsid w:val="00403808"/>
    <w:rsid w:val="00403C29"/>
    <w:rsid w:val="00403F7A"/>
    <w:rsid w:val="004042F0"/>
    <w:rsid w:val="004043CA"/>
    <w:rsid w:val="00404710"/>
    <w:rsid w:val="004048BB"/>
    <w:rsid w:val="00404938"/>
    <w:rsid w:val="00404953"/>
    <w:rsid w:val="00404D75"/>
    <w:rsid w:val="00404EFC"/>
    <w:rsid w:val="0040503D"/>
    <w:rsid w:val="00405644"/>
    <w:rsid w:val="004059D5"/>
    <w:rsid w:val="00405BED"/>
    <w:rsid w:val="00405C49"/>
    <w:rsid w:val="00406634"/>
    <w:rsid w:val="00406781"/>
    <w:rsid w:val="00406A1A"/>
    <w:rsid w:val="0040718B"/>
    <w:rsid w:val="00407204"/>
    <w:rsid w:val="00407233"/>
    <w:rsid w:val="0040725C"/>
    <w:rsid w:val="00407277"/>
    <w:rsid w:val="0041066F"/>
    <w:rsid w:val="00410774"/>
    <w:rsid w:val="004107A1"/>
    <w:rsid w:val="00410A53"/>
    <w:rsid w:val="00410B66"/>
    <w:rsid w:val="00411026"/>
    <w:rsid w:val="0041108F"/>
    <w:rsid w:val="004114B1"/>
    <w:rsid w:val="004115DB"/>
    <w:rsid w:val="00411BD0"/>
    <w:rsid w:val="004120CA"/>
    <w:rsid w:val="0041218D"/>
    <w:rsid w:val="004121C0"/>
    <w:rsid w:val="004122EA"/>
    <w:rsid w:val="0041233D"/>
    <w:rsid w:val="00412367"/>
    <w:rsid w:val="0041274C"/>
    <w:rsid w:val="004127F6"/>
    <w:rsid w:val="00412848"/>
    <w:rsid w:val="00412AF2"/>
    <w:rsid w:val="00413316"/>
    <w:rsid w:val="00413653"/>
    <w:rsid w:val="004136EB"/>
    <w:rsid w:val="004137B2"/>
    <w:rsid w:val="0041410A"/>
    <w:rsid w:val="004148A0"/>
    <w:rsid w:val="00414AB2"/>
    <w:rsid w:val="00414C59"/>
    <w:rsid w:val="0041507D"/>
    <w:rsid w:val="0041531D"/>
    <w:rsid w:val="004157FD"/>
    <w:rsid w:val="00415802"/>
    <w:rsid w:val="004158FF"/>
    <w:rsid w:val="0041594C"/>
    <w:rsid w:val="004160FA"/>
    <w:rsid w:val="0041639A"/>
    <w:rsid w:val="0041692B"/>
    <w:rsid w:val="00416D47"/>
    <w:rsid w:val="00416DD3"/>
    <w:rsid w:val="0041719F"/>
    <w:rsid w:val="00417326"/>
    <w:rsid w:val="004175C7"/>
    <w:rsid w:val="004178C4"/>
    <w:rsid w:val="00417A67"/>
    <w:rsid w:val="00417B9E"/>
    <w:rsid w:val="00420410"/>
    <w:rsid w:val="0042043F"/>
    <w:rsid w:val="00420DAA"/>
    <w:rsid w:val="00420ED4"/>
    <w:rsid w:val="00421D57"/>
    <w:rsid w:val="00421E2C"/>
    <w:rsid w:val="00422064"/>
    <w:rsid w:val="004224ED"/>
    <w:rsid w:val="004224F6"/>
    <w:rsid w:val="00422734"/>
    <w:rsid w:val="00422BB1"/>
    <w:rsid w:val="00422CFE"/>
    <w:rsid w:val="00422DB4"/>
    <w:rsid w:val="00422F54"/>
    <w:rsid w:val="004233CF"/>
    <w:rsid w:val="0042352F"/>
    <w:rsid w:val="00423600"/>
    <w:rsid w:val="00423663"/>
    <w:rsid w:val="004236E9"/>
    <w:rsid w:val="004239DB"/>
    <w:rsid w:val="00423C30"/>
    <w:rsid w:val="004240AF"/>
    <w:rsid w:val="0042415C"/>
    <w:rsid w:val="00424658"/>
    <w:rsid w:val="0042466C"/>
    <w:rsid w:val="00424D8E"/>
    <w:rsid w:val="00425239"/>
    <w:rsid w:val="00425E84"/>
    <w:rsid w:val="00426027"/>
    <w:rsid w:val="00426032"/>
    <w:rsid w:val="0042616F"/>
    <w:rsid w:val="0042625A"/>
    <w:rsid w:val="004265BA"/>
    <w:rsid w:val="004265F5"/>
    <w:rsid w:val="0042689C"/>
    <w:rsid w:val="00426996"/>
    <w:rsid w:val="00426AE6"/>
    <w:rsid w:val="00426C36"/>
    <w:rsid w:val="00426D65"/>
    <w:rsid w:val="00426DD5"/>
    <w:rsid w:val="0042750B"/>
    <w:rsid w:val="0042770C"/>
    <w:rsid w:val="00427CDD"/>
    <w:rsid w:val="00427E8D"/>
    <w:rsid w:val="0043051B"/>
    <w:rsid w:val="0043051C"/>
    <w:rsid w:val="0043090D"/>
    <w:rsid w:val="00430CBC"/>
    <w:rsid w:val="00431084"/>
    <w:rsid w:val="00431304"/>
    <w:rsid w:val="0043135D"/>
    <w:rsid w:val="004313F5"/>
    <w:rsid w:val="00431416"/>
    <w:rsid w:val="0043158E"/>
    <w:rsid w:val="004315C2"/>
    <w:rsid w:val="00431955"/>
    <w:rsid w:val="00431A01"/>
    <w:rsid w:val="00431E9E"/>
    <w:rsid w:val="00432320"/>
    <w:rsid w:val="0043295D"/>
    <w:rsid w:val="00432B5C"/>
    <w:rsid w:val="00432F0E"/>
    <w:rsid w:val="00433AC7"/>
    <w:rsid w:val="00433CEF"/>
    <w:rsid w:val="00433F6D"/>
    <w:rsid w:val="004341C0"/>
    <w:rsid w:val="0043480C"/>
    <w:rsid w:val="00434E97"/>
    <w:rsid w:val="00434EAD"/>
    <w:rsid w:val="00435187"/>
    <w:rsid w:val="004351C0"/>
    <w:rsid w:val="004359D1"/>
    <w:rsid w:val="00435C55"/>
    <w:rsid w:val="00435C75"/>
    <w:rsid w:val="00435F95"/>
    <w:rsid w:val="00435FEB"/>
    <w:rsid w:val="00436CA9"/>
    <w:rsid w:val="0043718A"/>
    <w:rsid w:val="00437266"/>
    <w:rsid w:val="00437270"/>
    <w:rsid w:val="004372B3"/>
    <w:rsid w:val="004372BD"/>
    <w:rsid w:val="0043751B"/>
    <w:rsid w:val="00437A14"/>
    <w:rsid w:val="004400EB"/>
    <w:rsid w:val="0044067D"/>
    <w:rsid w:val="004409B2"/>
    <w:rsid w:val="004409F9"/>
    <w:rsid w:val="00440BC4"/>
    <w:rsid w:val="00440C03"/>
    <w:rsid w:val="004410EA"/>
    <w:rsid w:val="004419BF"/>
    <w:rsid w:val="00441A2D"/>
    <w:rsid w:val="00441BF4"/>
    <w:rsid w:val="0044237A"/>
    <w:rsid w:val="00442464"/>
    <w:rsid w:val="0044287E"/>
    <w:rsid w:val="004429CA"/>
    <w:rsid w:val="00442C6C"/>
    <w:rsid w:val="00442CB5"/>
    <w:rsid w:val="00442E41"/>
    <w:rsid w:val="00443058"/>
    <w:rsid w:val="00443433"/>
    <w:rsid w:val="00443523"/>
    <w:rsid w:val="0044390A"/>
    <w:rsid w:val="00443AD3"/>
    <w:rsid w:val="004444DD"/>
    <w:rsid w:val="004445D5"/>
    <w:rsid w:val="0044468E"/>
    <w:rsid w:val="004449D5"/>
    <w:rsid w:val="00444A05"/>
    <w:rsid w:val="00444AAB"/>
    <w:rsid w:val="00444B9C"/>
    <w:rsid w:val="00444BEC"/>
    <w:rsid w:val="00445299"/>
    <w:rsid w:val="004453A0"/>
    <w:rsid w:val="004454FD"/>
    <w:rsid w:val="00445AAF"/>
    <w:rsid w:val="0044632B"/>
    <w:rsid w:val="004466AF"/>
    <w:rsid w:val="00447A1C"/>
    <w:rsid w:val="00447A5A"/>
    <w:rsid w:val="00447C86"/>
    <w:rsid w:val="00447DDF"/>
    <w:rsid w:val="0045007F"/>
    <w:rsid w:val="00450177"/>
    <w:rsid w:val="004505A8"/>
    <w:rsid w:val="004505EE"/>
    <w:rsid w:val="004508F6"/>
    <w:rsid w:val="00451146"/>
    <w:rsid w:val="00451358"/>
    <w:rsid w:val="00451366"/>
    <w:rsid w:val="0045168A"/>
    <w:rsid w:val="004519FE"/>
    <w:rsid w:val="0045201D"/>
    <w:rsid w:val="004524BD"/>
    <w:rsid w:val="00452888"/>
    <w:rsid w:val="00452DC1"/>
    <w:rsid w:val="004530E6"/>
    <w:rsid w:val="0045324E"/>
    <w:rsid w:val="00453786"/>
    <w:rsid w:val="00453AAA"/>
    <w:rsid w:val="00453B2E"/>
    <w:rsid w:val="00453B67"/>
    <w:rsid w:val="00453D96"/>
    <w:rsid w:val="00453E0C"/>
    <w:rsid w:val="00453FF3"/>
    <w:rsid w:val="00454134"/>
    <w:rsid w:val="004542CF"/>
    <w:rsid w:val="00454392"/>
    <w:rsid w:val="0045471A"/>
    <w:rsid w:val="004548F3"/>
    <w:rsid w:val="004550EF"/>
    <w:rsid w:val="00455491"/>
    <w:rsid w:val="00455585"/>
    <w:rsid w:val="0045585C"/>
    <w:rsid w:val="0045590C"/>
    <w:rsid w:val="0045591D"/>
    <w:rsid w:val="00455B39"/>
    <w:rsid w:val="00455C50"/>
    <w:rsid w:val="004561E1"/>
    <w:rsid w:val="004565C1"/>
    <w:rsid w:val="00456BC1"/>
    <w:rsid w:val="00456C79"/>
    <w:rsid w:val="00456E2A"/>
    <w:rsid w:val="00457218"/>
    <w:rsid w:val="00457380"/>
    <w:rsid w:val="00457715"/>
    <w:rsid w:val="004577B3"/>
    <w:rsid w:val="00457E6C"/>
    <w:rsid w:val="004600FC"/>
    <w:rsid w:val="00460243"/>
    <w:rsid w:val="0046065C"/>
    <w:rsid w:val="0046067E"/>
    <w:rsid w:val="00460A7C"/>
    <w:rsid w:val="00460BCA"/>
    <w:rsid w:val="00460BCF"/>
    <w:rsid w:val="00460ED3"/>
    <w:rsid w:val="00460F18"/>
    <w:rsid w:val="00461036"/>
    <w:rsid w:val="00461A22"/>
    <w:rsid w:val="00461B14"/>
    <w:rsid w:val="00461E26"/>
    <w:rsid w:val="00462356"/>
    <w:rsid w:val="00462C59"/>
    <w:rsid w:val="00462E1D"/>
    <w:rsid w:val="00462E78"/>
    <w:rsid w:val="004630D2"/>
    <w:rsid w:val="00463157"/>
    <w:rsid w:val="004635D6"/>
    <w:rsid w:val="00463762"/>
    <w:rsid w:val="00463FFD"/>
    <w:rsid w:val="004642AD"/>
    <w:rsid w:val="00464A71"/>
    <w:rsid w:val="00464BD8"/>
    <w:rsid w:val="00464CAC"/>
    <w:rsid w:val="00465136"/>
    <w:rsid w:val="0046587C"/>
    <w:rsid w:val="0046597C"/>
    <w:rsid w:val="004663D4"/>
    <w:rsid w:val="00466448"/>
    <w:rsid w:val="00466732"/>
    <w:rsid w:val="00466C1F"/>
    <w:rsid w:val="00466DFB"/>
    <w:rsid w:val="00466F16"/>
    <w:rsid w:val="004672DA"/>
    <w:rsid w:val="00467685"/>
    <w:rsid w:val="004677C4"/>
    <w:rsid w:val="0046795A"/>
    <w:rsid w:val="0046796A"/>
    <w:rsid w:val="00467A73"/>
    <w:rsid w:val="00467B58"/>
    <w:rsid w:val="00467D27"/>
    <w:rsid w:val="00470384"/>
    <w:rsid w:val="004709BD"/>
    <w:rsid w:val="00471125"/>
    <w:rsid w:val="004712AD"/>
    <w:rsid w:val="0047133F"/>
    <w:rsid w:val="0047134A"/>
    <w:rsid w:val="0047197E"/>
    <w:rsid w:val="00471A33"/>
    <w:rsid w:val="00471EF9"/>
    <w:rsid w:val="00472391"/>
    <w:rsid w:val="00472643"/>
    <w:rsid w:val="00473534"/>
    <w:rsid w:val="0047387A"/>
    <w:rsid w:val="00473DAE"/>
    <w:rsid w:val="00474061"/>
    <w:rsid w:val="004743AE"/>
    <w:rsid w:val="0047474D"/>
    <w:rsid w:val="00474A94"/>
    <w:rsid w:val="0047531F"/>
    <w:rsid w:val="00475788"/>
    <w:rsid w:val="00475E1F"/>
    <w:rsid w:val="004761D8"/>
    <w:rsid w:val="004762E4"/>
    <w:rsid w:val="0047641F"/>
    <w:rsid w:val="00476515"/>
    <w:rsid w:val="0047654B"/>
    <w:rsid w:val="004767A9"/>
    <w:rsid w:val="0047684D"/>
    <w:rsid w:val="004769B3"/>
    <w:rsid w:val="00476A95"/>
    <w:rsid w:val="00476C17"/>
    <w:rsid w:val="00476E68"/>
    <w:rsid w:val="00476FA2"/>
    <w:rsid w:val="0047702A"/>
    <w:rsid w:val="004771DD"/>
    <w:rsid w:val="004772B1"/>
    <w:rsid w:val="004776CB"/>
    <w:rsid w:val="00477749"/>
    <w:rsid w:val="00477BA7"/>
    <w:rsid w:val="00477CBE"/>
    <w:rsid w:val="0048019D"/>
    <w:rsid w:val="00480568"/>
    <w:rsid w:val="004807D7"/>
    <w:rsid w:val="00480C25"/>
    <w:rsid w:val="00480E26"/>
    <w:rsid w:val="00480F83"/>
    <w:rsid w:val="004812AE"/>
    <w:rsid w:val="0048167B"/>
    <w:rsid w:val="004817BF"/>
    <w:rsid w:val="004817E1"/>
    <w:rsid w:val="004818D5"/>
    <w:rsid w:val="00481C93"/>
    <w:rsid w:val="00482153"/>
    <w:rsid w:val="0048217F"/>
    <w:rsid w:val="004823B6"/>
    <w:rsid w:val="004824CF"/>
    <w:rsid w:val="004828CD"/>
    <w:rsid w:val="00482C13"/>
    <w:rsid w:val="00483535"/>
    <w:rsid w:val="0048365C"/>
    <w:rsid w:val="00483845"/>
    <w:rsid w:val="00483A74"/>
    <w:rsid w:val="00483F19"/>
    <w:rsid w:val="00483F33"/>
    <w:rsid w:val="004840AC"/>
    <w:rsid w:val="0048477A"/>
    <w:rsid w:val="00484CCD"/>
    <w:rsid w:val="00484EBA"/>
    <w:rsid w:val="00484F0D"/>
    <w:rsid w:val="004853DB"/>
    <w:rsid w:val="00485881"/>
    <w:rsid w:val="00485973"/>
    <w:rsid w:val="00485C92"/>
    <w:rsid w:val="00485D08"/>
    <w:rsid w:val="00485ECB"/>
    <w:rsid w:val="00486806"/>
    <w:rsid w:val="0048689F"/>
    <w:rsid w:val="004868F2"/>
    <w:rsid w:val="0048749C"/>
    <w:rsid w:val="00487500"/>
    <w:rsid w:val="00487661"/>
    <w:rsid w:val="004877E9"/>
    <w:rsid w:val="00487AB0"/>
    <w:rsid w:val="00487AD4"/>
    <w:rsid w:val="00487FEA"/>
    <w:rsid w:val="0049027E"/>
    <w:rsid w:val="00491636"/>
    <w:rsid w:val="00491991"/>
    <w:rsid w:val="00491A13"/>
    <w:rsid w:val="00491D9F"/>
    <w:rsid w:val="00491DA0"/>
    <w:rsid w:val="00491DD0"/>
    <w:rsid w:val="00491E78"/>
    <w:rsid w:val="004921C5"/>
    <w:rsid w:val="00492C3B"/>
    <w:rsid w:val="00492DFF"/>
    <w:rsid w:val="00492E9D"/>
    <w:rsid w:val="00492EC7"/>
    <w:rsid w:val="00492F1B"/>
    <w:rsid w:val="0049329F"/>
    <w:rsid w:val="0049373A"/>
    <w:rsid w:val="00493B14"/>
    <w:rsid w:val="00493BEC"/>
    <w:rsid w:val="00493DED"/>
    <w:rsid w:val="00494320"/>
    <w:rsid w:val="00494FAD"/>
    <w:rsid w:val="004958BD"/>
    <w:rsid w:val="00495DFB"/>
    <w:rsid w:val="0049603A"/>
    <w:rsid w:val="004961AC"/>
    <w:rsid w:val="004965BB"/>
    <w:rsid w:val="004968A3"/>
    <w:rsid w:val="00496BBA"/>
    <w:rsid w:val="00496CD3"/>
    <w:rsid w:val="004970F7"/>
    <w:rsid w:val="004971C3"/>
    <w:rsid w:val="00497764"/>
    <w:rsid w:val="00497B0F"/>
    <w:rsid w:val="004A0252"/>
    <w:rsid w:val="004A028F"/>
    <w:rsid w:val="004A0431"/>
    <w:rsid w:val="004A04B4"/>
    <w:rsid w:val="004A0BC3"/>
    <w:rsid w:val="004A0D19"/>
    <w:rsid w:val="004A0F67"/>
    <w:rsid w:val="004A107B"/>
    <w:rsid w:val="004A1305"/>
    <w:rsid w:val="004A153E"/>
    <w:rsid w:val="004A1A53"/>
    <w:rsid w:val="004A1B5D"/>
    <w:rsid w:val="004A1C0F"/>
    <w:rsid w:val="004A1ED3"/>
    <w:rsid w:val="004A2062"/>
    <w:rsid w:val="004A242D"/>
    <w:rsid w:val="004A2764"/>
    <w:rsid w:val="004A276A"/>
    <w:rsid w:val="004A287E"/>
    <w:rsid w:val="004A2B01"/>
    <w:rsid w:val="004A3181"/>
    <w:rsid w:val="004A3837"/>
    <w:rsid w:val="004A3B6A"/>
    <w:rsid w:val="004A3DD7"/>
    <w:rsid w:val="004A4054"/>
    <w:rsid w:val="004A4137"/>
    <w:rsid w:val="004A425D"/>
    <w:rsid w:val="004A450C"/>
    <w:rsid w:val="004A4860"/>
    <w:rsid w:val="004A4B41"/>
    <w:rsid w:val="004A4FA2"/>
    <w:rsid w:val="004A5140"/>
    <w:rsid w:val="004A531C"/>
    <w:rsid w:val="004A5574"/>
    <w:rsid w:val="004A6092"/>
    <w:rsid w:val="004A62A4"/>
    <w:rsid w:val="004A6338"/>
    <w:rsid w:val="004A6368"/>
    <w:rsid w:val="004A6D69"/>
    <w:rsid w:val="004A6DC2"/>
    <w:rsid w:val="004A7219"/>
    <w:rsid w:val="004A7993"/>
    <w:rsid w:val="004A7C94"/>
    <w:rsid w:val="004A7F09"/>
    <w:rsid w:val="004B0001"/>
    <w:rsid w:val="004B0291"/>
    <w:rsid w:val="004B02F9"/>
    <w:rsid w:val="004B04C7"/>
    <w:rsid w:val="004B04EC"/>
    <w:rsid w:val="004B0549"/>
    <w:rsid w:val="004B0893"/>
    <w:rsid w:val="004B0E80"/>
    <w:rsid w:val="004B0EB2"/>
    <w:rsid w:val="004B0F86"/>
    <w:rsid w:val="004B1250"/>
    <w:rsid w:val="004B15F6"/>
    <w:rsid w:val="004B1C08"/>
    <w:rsid w:val="004B1E24"/>
    <w:rsid w:val="004B23D1"/>
    <w:rsid w:val="004B255E"/>
    <w:rsid w:val="004B27B4"/>
    <w:rsid w:val="004B29B5"/>
    <w:rsid w:val="004B2DE7"/>
    <w:rsid w:val="004B2F9C"/>
    <w:rsid w:val="004B3228"/>
    <w:rsid w:val="004B3369"/>
    <w:rsid w:val="004B364E"/>
    <w:rsid w:val="004B3D31"/>
    <w:rsid w:val="004B44D3"/>
    <w:rsid w:val="004B45B5"/>
    <w:rsid w:val="004B477E"/>
    <w:rsid w:val="004B47D8"/>
    <w:rsid w:val="004B47FA"/>
    <w:rsid w:val="004B4912"/>
    <w:rsid w:val="004B4F63"/>
    <w:rsid w:val="004B5595"/>
    <w:rsid w:val="004B642A"/>
    <w:rsid w:val="004B6646"/>
    <w:rsid w:val="004B692F"/>
    <w:rsid w:val="004B6A80"/>
    <w:rsid w:val="004B6D03"/>
    <w:rsid w:val="004B71AE"/>
    <w:rsid w:val="004B73F7"/>
    <w:rsid w:val="004B750A"/>
    <w:rsid w:val="004B77E6"/>
    <w:rsid w:val="004B7976"/>
    <w:rsid w:val="004B7D54"/>
    <w:rsid w:val="004C032B"/>
    <w:rsid w:val="004C0E25"/>
    <w:rsid w:val="004C0F9F"/>
    <w:rsid w:val="004C1568"/>
    <w:rsid w:val="004C18E1"/>
    <w:rsid w:val="004C1B49"/>
    <w:rsid w:val="004C1BE8"/>
    <w:rsid w:val="004C1C43"/>
    <w:rsid w:val="004C1FB8"/>
    <w:rsid w:val="004C2175"/>
    <w:rsid w:val="004C25E8"/>
    <w:rsid w:val="004C293B"/>
    <w:rsid w:val="004C2B0C"/>
    <w:rsid w:val="004C329F"/>
    <w:rsid w:val="004C32F0"/>
    <w:rsid w:val="004C33AC"/>
    <w:rsid w:val="004C33C7"/>
    <w:rsid w:val="004C39E4"/>
    <w:rsid w:val="004C3C60"/>
    <w:rsid w:val="004C3C92"/>
    <w:rsid w:val="004C439D"/>
    <w:rsid w:val="004C43FB"/>
    <w:rsid w:val="004C46BF"/>
    <w:rsid w:val="004C4A20"/>
    <w:rsid w:val="004C50BC"/>
    <w:rsid w:val="004C51DE"/>
    <w:rsid w:val="004C663E"/>
    <w:rsid w:val="004C6D1B"/>
    <w:rsid w:val="004C7395"/>
    <w:rsid w:val="004C76AC"/>
    <w:rsid w:val="004C7839"/>
    <w:rsid w:val="004C7AC8"/>
    <w:rsid w:val="004C7B23"/>
    <w:rsid w:val="004D04FE"/>
    <w:rsid w:val="004D0975"/>
    <w:rsid w:val="004D1387"/>
    <w:rsid w:val="004D150B"/>
    <w:rsid w:val="004D1B56"/>
    <w:rsid w:val="004D24AC"/>
    <w:rsid w:val="004D2632"/>
    <w:rsid w:val="004D26B3"/>
    <w:rsid w:val="004D279F"/>
    <w:rsid w:val="004D2B75"/>
    <w:rsid w:val="004D2C35"/>
    <w:rsid w:val="004D33ED"/>
    <w:rsid w:val="004D37AB"/>
    <w:rsid w:val="004D3C0A"/>
    <w:rsid w:val="004D3F37"/>
    <w:rsid w:val="004D4111"/>
    <w:rsid w:val="004D41B2"/>
    <w:rsid w:val="004D4690"/>
    <w:rsid w:val="004D48E4"/>
    <w:rsid w:val="004D4C80"/>
    <w:rsid w:val="004D50A3"/>
    <w:rsid w:val="004D5123"/>
    <w:rsid w:val="004D51C2"/>
    <w:rsid w:val="004D525E"/>
    <w:rsid w:val="004D5300"/>
    <w:rsid w:val="004D56D0"/>
    <w:rsid w:val="004D58E5"/>
    <w:rsid w:val="004D5D48"/>
    <w:rsid w:val="004D5FA6"/>
    <w:rsid w:val="004D60BB"/>
    <w:rsid w:val="004D613F"/>
    <w:rsid w:val="004D615C"/>
    <w:rsid w:val="004D634C"/>
    <w:rsid w:val="004D644D"/>
    <w:rsid w:val="004D68B0"/>
    <w:rsid w:val="004D6C8C"/>
    <w:rsid w:val="004D6F47"/>
    <w:rsid w:val="004D757C"/>
    <w:rsid w:val="004D77AB"/>
    <w:rsid w:val="004D7846"/>
    <w:rsid w:val="004D7BF9"/>
    <w:rsid w:val="004D7CE7"/>
    <w:rsid w:val="004E01B9"/>
    <w:rsid w:val="004E01DD"/>
    <w:rsid w:val="004E036F"/>
    <w:rsid w:val="004E0B79"/>
    <w:rsid w:val="004E0CA6"/>
    <w:rsid w:val="004E1029"/>
    <w:rsid w:val="004E1061"/>
    <w:rsid w:val="004E1227"/>
    <w:rsid w:val="004E19FC"/>
    <w:rsid w:val="004E24CA"/>
    <w:rsid w:val="004E2C21"/>
    <w:rsid w:val="004E2CAB"/>
    <w:rsid w:val="004E3010"/>
    <w:rsid w:val="004E321D"/>
    <w:rsid w:val="004E33A7"/>
    <w:rsid w:val="004E3641"/>
    <w:rsid w:val="004E368A"/>
    <w:rsid w:val="004E3727"/>
    <w:rsid w:val="004E383B"/>
    <w:rsid w:val="004E390D"/>
    <w:rsid w:val="004E3959"/>
    <w:rsid w:val="004E488D"/>
    <w:rsid w:val="004E4949"/>
    <w:rsid w:val="004E49F2"/>
    <w:rsid w:val="004E4A8F"/>
    <w:rsid w:val="004E4B46"/>
    <w:rsid w:val="004E4B98"/>
    <w:rsid w:val="004E4C82"/>
    <w:rsid w:val="004E4DD1"/>
    <w:rsid w:val="004E50AC"/>
    <w:rsid w:val="004E5431"/>
    <w:rsid w:val="004E549F"/>
    <w:rsid w:val="004E571A"/>
    <w:rsid w:val="004E5AF4"/>
    <w:rsid w:val="004E5B42"/>
    <w:rsid w:val="004E5E66"/>
    <w:rsid w:val="004E5F33"/>
    <w:rsid w:val="004E6347"/>
    <w:rsid w:val="004E6AE5"/>
    <w:rsid w:val="004E6D4A"/>
    <w:rsid w:val="004E6D7D"/>
    <w:rsid w:val="004E6F8B"/>
    <w:rsid w:val="004E7434"/>
    <w:rsid w:val="004E7817"/>
    <w:rsid w:val="004E78B4"/>
    <w:rsid w:val="004E7907"/>
    <w:rsid w:val="004E7A6D"/>
    <w:rsid w:val="004E7B30"/>
    <w:rsid w:val="004E7C47"/>
    <w:rsid w:val="004E7D8D"/>
    <w:rsid w:val="004E7DA7"/>
    <w:rsid w:val="004E7E87"/>
    <w:rsid w:val="004F0651"/>
    <w:rsid w:val="004F07B5"/>
    <w:rsid w:val="004F0F81"/>
    <w:rsid w:val="004F10FF"/>
    <w:rsid w:val="004F1389"/>
    <w:rsid w:val="004F14DB"/>
    <w:rsid w:val="004F17D6"/>
    <w:rsid w:val="004F19DE"/>
    <w:rsid w:val="004F1A54"/>
    <w:rsid w:val="004F1CBC"/>
    <w:rsid w:val="004F1EDE"/>
    <w:rsid w:val="004F2017"/>
    <w:rsid w:val="004F21BC"/>
    <w:rsid w:val="004F22E5"/>
    <w:rsid w:val="004F2458"/>
    <w:rsid w:val="004F286F"/>
    <w:rsid w:val="004F3444"/>
    <w:rsid w:val="004F3526"/>
    <w:rsid w:val="004F3558"/>
    <w:rsid w:val="004F3AF7"/>
    <w:rsid w:val="004F3D8E"/>
    <w:rsid w:val="004F4062"/>
    <w:rsid w:val="004F4331"/>
    <w:rsid w:val="004F4455"/>
    <w:rsid w:val="004F4B67"/>
    <w:rsid w:val="004F4C55"/>
    <w:rsid w:val="004F5297"/>
    <w:rsid w:val="004F53E2"/>
    <w:rsid w:val="004F554C"/>
    <w:rsid w:val="004F55FE"/>
    <w:rsid w:val="004F62B9"/>
    <w:rsid w:val="004F64D9"/>
    <w:rsid w:val="004F66A1"/>
    <w:rsid w:val="004F7043"/>
    <w:rsid w:val="004F7255"/>
    <w:rsid w:val="004F733C"/>
    <w:rsid w:val="004F74D2"/>
    <w:rsid w:val="004F77BD"/>
    <w:rsid w:val="004F786B"/>
    <w:rsid w:val="004F791F"/>
    <w:rsid w:val="004F7A16"/>
    <w:rsid w:val="004F7A74"/>
    <w:rsid w:val="004F7A96"/>
    <w:rsid w:val="004F7BD8"/>
    <w:rsid w:val="004F7C63"/>
    <w:rsid w:val="004F7F7A"/>
    <w:rsid w:val="00500586"/>
    <w:rsid w:val="00500C4C"/>
    <w:rsid w:val="00500DB4"/>
    <w:rsid w:val="00500FA2"/>
    <w:rsid w:val="00501238"/>
    <w:rsid w:val="0050146F"/>
    <w:rsid w:val="00501534"/>
    <w:rsid w:val="005018FB"/>
    <w:rsid w:val="00501B1A"/>
    <w:rsid w:val="00501EDC"/>
    <w:rsid w:val="005021B5"/>
    <w:rsid w:val="005021DA"/>
    <w:rsid w:val="00502308"/>
    <w:rsid w:val="00502613"/>
    <w:rsid w:val="00502659"/>
    <w:rsid w:val="00502952"/>
    <w:rsid w:val="00503355"/>
    <w:rsid w:val="00503356"/>
    <w:rsid w:val="005033A6"/>
    <w:rsid w:val="00503A6C"/>
    <w:rsid w:val="00503ACE"/>
    <w:rsid w:val="0050418C"/>
    <w:rsid w:val="005042E3"/>
    <w:rsid w:val="0050484F"/>
    <w:rsid w:val="00504CAA"/>
    <w:rsid w:val="0050575B"/>
    <w:rsid w:val="00505B0B"/>
    <w:rsid w:val="00505B8D"/>
    <w:rsid w:val="00505E7A"/>
    <w:rsid w:val="00505EF3"/>
    <w:rsid w:val="0050640D"/>
    <w:rsid w:val="005065FE"/>
    <w:rsid w:val="005066AB"/>
    <w:rsid w:val="005069AF"/>
    <w:rsid w:val="00506DCD"/>
    <w:rsid w:val="005070DE"/>
    <w:rsid w:val="005074D8"/>
    <w:rsid w:val="00507687"/>
    <w:rsid w:val="005076DA"/>
    <w:rsid w:val="005078CC"/>
    <w:rsid w:val="005079DA"/>
    <w:rsid w:val="00507F12"/>
    <w:rsid w:val="00507F8C"/>
    <w:rsid w:val="00510901"/>
    <w:rsid w:val="00510D54"/>
    <w:rsid w:val="00510DFD"/>
    <w:rsid w:val="00510E18"/>
    <w:rsid w:val="00510F12"/>
    <w:rsid w:val="005113DA"/>
    <w:rsid w:val="00511509"/>
    <w:rsid w:val="00511829"/>
    <w:rsid w:val="005119DE"/>
    <w:rsid w:val="00511B61"/>
    <w:rsid w:val="00511C0D"/>
    <w:rsid w:val="0051256E"/>
    <w:rsid w:val="0051284E"/>
    <w:rsid w:val="00512A96"/>
    <w:rsid w:val="00512B65"/>
    <w:rsid w:val="00512E7D"/>
    <w:rsid w:val="00513204"/>
    <w:rsid w:val="0051347F"/>
    <w:rsid w:val="0051360A"/>
    <w:rsid w:val="00513DDA"/>
    <w:rsid w:val="00513DF7"/>
    <w:rsid w:val="00513E01"/>
    <w:rsid w:val="00514070"/>
    <w:rsid w:val="00514152"/>
    <w:rsid w:val="00514168"/>
    <w:rsid w:val="00514405"/>
    <w:rsid w:val="00514484"/>
    <w:rsid w:val="00514773"/>
    <w:rsid w:val="00514D6E"/>
    <w:rsid w:val="00514D77"/>
    <w:rsid w:val="00514DC3"/>
    <w:rsid w:val="005150BD"/>
    <w:rsid w:val="005154DC"/>
    <w:rsid w:val="00515A0F"/>
    <w:rsid w:val="00515E6F"/>
    <w:rsid w:val="005160B2"/>
    <w:rsid w:val="0051637A"/>
    <w:rsid w:val="00516647"/>
    <w:rsid w:val="00516BC5"/>
    <w:rsid w:val="00517054"/>
    <w:rsid w:val="00517184"/>
    <w:rsid w:val="005176E5"/>
    <w:rsid w:val="005177C1"/>
    <w:rsid w:val="00517B32"/>
    <w:rsid w:val="00517D8A"/>
    <w:rsid w:val="00517E6E"/>
    <w:rsid w:val="00520065"/>
    <w:rsid w:val="00520D59"/>
    <w:rsid w:val="00520E60"/>
    <w:rsid w:val="0052103E"/>
    <w:rsid w:val="00521817"/>
    <w:rsid w:val="00521E32"/>
    <w:rsid w:val="00521E4C"/>
    <w:rsid w:val="00522171"/>
    <w:rsid w:val="005224E4"/>
    <w:rsid w:val="00522788"/>
    <w:rsid w:val="0052281A"/>
    <w:rsid w:val="00522A4F"/>
    <w:rsid w:val="00523260"/>
    <w:rsid w:val="00523411"/>
    <w:rsid w:val="00523567"/>
    <w:rsid w:val="00523669"/>
    <w:rsid w:val="005237FD"/>
    <w:rsid w:val="00523849"/>
    <w:rsid w:val="00523A10"/>
    <w:rsid w:val="00524196"/>
    <w:rsid w:val="005242D6"/>
    <w:rsid w:val="00524845"/>
    <w:rsid w:val="0052491C"/>
    <w:rsid w:val="00524B99"/>
    <w:rsid w:val="00524D66"/>
    <w:rsid w:val="00524D9E"/>
    <w:rsid w:val="00524E70"/>
    <w:rsid w:val="00525189"/>
    <w:rsid w:val="005254D3"/>
    <w:rsid w:val="00525676"/>
    <w:rsid w:val="005258D7"/>
    <w:rsid w:val="0052596A"/>
    <w:rsid w:val="00525A6B"/>
    <w:rsid w:val="00525AB0"/>
    <w:rsid w:val="00525B41"/>
    <w:rsid w:val="00525F03"/>
    <w:rsid w:val="00525FCF"/>
    <w:rsid w:val="0052616C"/>
    <w:rsid w:val="005270AA"/>
    <w:rsid w:val="0052764A"/>
    <w:rsid w:val="005277F0"/>
    <w:rsid w:val="00527C96"/>
    <w:rsid w:val="00527D71"/>
    <w:rsid w:val="00527F6D"/>
    <w:rsid w:val="00527FAE"/>
    <w:rsid w:val="00530579"/>
    <w:rsid w:val="0053072E"/>
    <w:rsid w:val="00531397"/>
    <w:rsid w:val="005319F8"/>
    <w:rsid w:val="00531B87"/>
    <w:rsid w:val="00531C7C"/>
    <w:rsid w:val="00531E7C"/>
    <w:rsid w:val="00532121"/>
    <w:rsid w:val="00532290"/>
    <w:rsid w:val="00532619"/>
    <w:rsid w:val="005327B0"/>
    <w:rsid w:val="00532E26"/>
    <w:rsid w:val="00533366"/>
    <w:rsid w:val="0053373A"/>
    <w:rsid w:val="00533971"/>
    <w:rsid w:val="00533B6E"/>
    <w:rsid w:val="005345FA"/>
    <w:rsid w:val="00534632"/>
    <w:rsid w:val="0053477A"/>
    <w:rsid w:val="005347F7"/>
    <w:rsid w:val="00534B7A"/>
    <w:rsid w:val="00534D4D"/>
    <w:rsid w:val="00535067"/>
    <w:rsid w:val="00535177"/>
    <w:rsid w:val="00535573"/>
    <w:rsid w:val="005355E9"/>
    <w:rsid w:val="005358B3"/>
    <w:rsid w:val="00535C28"/>
    <w:rsid w:val="00535F3D"/>
    <w:rsid w:val="005367E7"/>
    <w:rsid w:val="00536DE8"/>
    <w:rsid w:val="00537334"/>
    <w:rsid w:val="005373BD"/>
    <w:rsid w:val="00537432"/>
    <w:rsid w:val="0053792E"/>
    <w:rsid w:val="0053797B"/>
    <w:rsid w:val="00537E86"/>
    <w:rsid w:val="005402A8"/>
    <w:rsid w:val="0054031C"/>
    <w:rsid w:val="00540359"/>
    <w:rsid w:val="00540412"/>
    <w:rsid w:val="00540708"/>
    <w:rsid w:val="00540819"/>
    <w:rsid w:val="005408E9"/>
    <w:rsid w:val="00540A08"/>
    <w:rsid w:val="00540B6C"/>
    <w:rsid w:val="00540EED"/>
    <w:rsid w:val="00541B08"/>
    <w:rsid w:val="00541C70"/>
    <w:rsid w:val="00541DE9"/>
    <w:rsid w:val="00542294"/>
    <w:rsid w:val="005422D4"/>
    <w:rsid w:val="00542FEB"/>
    <w:rsid w:val="00543279"/>
    <w:rsid w:val="00543C5A"/>
    <w:rsid w:val="00543F1E"/>
    <w:rsid w:val="005443B2"/>
    <w:rsid w:val="0054463A"/>
    <w:rsid w:val="005446DF"/>
    <w:rsid w:val="00544CC1"/>
    <w:rsid w:val="00544D47"/>
    <w:rsid w:val="00545481"/>
    <w:rsid w:val="00545875"/>
    <w:rsid w:val="0054594D"/>
    <w:rsid w:val="00545981"/>
    <w:rsid w:val="00546120"/>
    <w:rsid w:val="005464B6"/>
    <w:rsid w:val="0054673A"/>
    <w:rsid w:val="00546E0D"/>
    <w:rsid w:val="005471B0"/>
    <w:rsid w:val="005475D8"/>
    <w:rsid w:val="00547A73"/>
    <w:rsid w:val="0055011F"/>
    <w:rsid w:val="00550156"/>
    <w:rsid w:val="00550A5F"/>
    <w:rsid w:val="00550C8F"/>
    <w:rsid w:val="0055126D"/>
    <w:rsid w:val="00551318"/>
    <w:rsid w:val="00551346"/>
    <w:rsid w:val="0055160A"/>
    <w:rsid w:val="0055167D"/>
    <w:rsid w:val="00551DEE"/>
    <w:rsid w:val="005520F8"/>
    <w:rsid w:val="0055295C"/>
    <w:rsid w:val="005529BB"/>
    <w:rsid w:val="00552ACB"/>
    <w:rsid w:val="00553239"/>
    <w:rsid w:val="0055366B"/>
    <w:rsid w:val="005537E9"/>
    <w:rsid w:val="0055399C"/>
    <w:rsid w:val="00553FDE"/>
    <w:rsid w:val="0055476C"/>
    <w:rsid w:val="00554B3B"/>
    <w:rsid w:val="00555182"/>
    <w:rsid w:val="0055547B"/>
    <w:rsid w:val="00555632"/>
    <w:rsid w:val="005558D3"/>
    <w:rsid w:val="00555ACA"/>
    <w:rsid w:val="00555B96"/>
    <w:rsid w:val="00555FEA"/>
    <w:rsid w:val="005565BB"/>
    <w:rsid w:val="00556617"/>
    <w:rsid w:val="0055665E"/>
    <w:rsid w:val="005567A4"/>
    <w:rsid w:val="00556BEC"/>
    <w:rsid w:val="00556C13"/>
    <w:rsid w:val="00556D32"/>
    <w:rsid w:val="00556D41"/>
    <w:rsid w:val="00556F27"/>
    <w:rsid w:val="00556FA1"/>
    <w:rsid w:val="00557310"/>
    <w:rsid w:val="005575F1"/>
    <w:rsid w:val="00557954"/>
    <w:rsid w:val="00557A46"/>
    <w:rsid w:val="00557B85"/>
    <w:rsid w:val="00560151"/>
    <w:rsid w:val="005601EC"/>
    <w:rsid w:val="005607AC"/>
    <w:rsid w:val="00560AAD"/>
    <w:rsid w:val="00560C3B"/>
    <w:rsid w:val="00560E3B"/>
    <w:rsid w:val="00560E86"/>
    <w:rsid w:val="005611B7"/>
    <w:rsid w:val="0056195C"/>
    <w:rsid w:val="00561CCB"/>
    <w:rsid w:val="0056248A"/>
    <w:rsid w:val="0056275A"/>
    <w:rsid w:val="00562812"/>
    <w:rsid w:val="00562CC2"/>
    <w:rsid w:val="00562E93"/>
    <w:rsid w:val="00562F9B"/>
    <w:rsid w:val="00563926"/>
    <w:rsid w:val="005639A3"/>
    <w:rsid w:val="00563F57"/>
    <w:rsid w:val="00563F5C"/>
    <w:rsid w:val="00564663"/>
    <w:rsid w:val="005647DE"/>
    <w:rsid w:val="00564945"/>
    <w:rsid w:val="005649CD"/>
    <w:rsid w:val="00564D72"/>
    <w:rsid w:val="00564EAE"/>
    <w:rsid w:val="00565040"/>
    <w:rsid w:val="00565073"/>
    <w:rsid w:val="005652D3"/>
    <w:rsid w:val="00565C00"/>
    <w:rsid w:val="00565C6F"/>
    <w:rsid w:val="00565F30"/>
    <w:rsid w:val="005662D4"/>
    <w:rsid w:val="00566C28"/>
    <w:rsid w:val="00566C5A"/>
    <w:rsid w:val="00567041"/>
    <w:rsid w:val="00567114"/>
    <w:rsid w:val="00567197"/>
    <w:rsid w:val="00567469"/>
    <w:rsid w:val="00567565"/>
    <w:rsid w:val="00567592"/>
    <w:rsid w:val="0056768B"/>
    <w:rsid w:val="005679FD"/>
    <w:rsid w:val="00567A7C"/>
    <w:rsid w:val="00567C6E"/>
    <w:rsid w:val="00567EC4"/>
    <w:rsid w:val="00567F26"/>
    <w:rsid w:val="00567F32"/>
    <w:rsid w:val="00570114"/>
    <w:rsid w:val="0057026D"/>
    <w:rsid w:val="005704A5"/>
    <w:rsid w:val="00570926"/>
    <w:rsid w:val="00570B9E"/>
    <w:rsid w:val="00570C03"/>
    <w:rsid w:val="00570D96"/>
    <w:rsid w:val="00570E29"/>
    <w:rsid w:val="00570FA4"/>
    <w:rsid w:val="0057127E"/>
    <w:rsid w:val="00571638"/>
    <w:rsid w:val="005717B8"/>
    <w:rsid w:val="00571816"/>
    <w:rsid w:val="00571909"/>
    <w:rsid w:val="0057199B"/>
    <w:rsid w:val="00571DDF"/>
    <w:rsid w:val="00571FCF"/>
    <w:rsid w:val="005724A8"/>
    <w:rsid w:val="0057296D"/>
    <w:rsid w:val="00572AB2"/>
    <w:rsid w:val="00572E63"/>
    <w:rsid w:val="005733AD"/>
    <w:rsid w:val="00573659"/>
    <w:rsid w:val="00573678"/>
    <w:rsid w:val="00573683"/>
    <w:rsid w:val="00573950"/>
    <w:rsid w:val="0057398D"/>
    <w:rsid w:val="00573B67"/>
    <w:rsid w:val="00573D4F"/>
    <w:rsid w:val="00573F7F"/>
    <w:rsid w:val="005749E8"/>
    <w:rsid w:val="00574BE2"/>
    <w:rsid w:val="00575443"/>
    <w:rsid w:val="0057561E"/>
    <w:rsid w:val="0057595F"/>
    <w:rsid w:val="00575E82"/>
    <w:rsid w:val="00575F7A"/>
    <w:rsid w:val="005761A5"/>
    <w:rsid w:val="00576274"/>
    <w:rsid w:val="0057656B"/>
    <w:rsid w:val="00576664"/>
    <w:rsid w:val="00577098"/>
    <w:rsid w:val="005774E9"/>
    <w:rsid w:val="00577885"/>
    <w:rsid w:val="00577A9A"/>
    <w:rsid w:val="00581182"/>
    <w:rsid w:val="00581268"/>
    <w:rsid w:val="005812F9"/>
    <w:rsid w:val="005813F8"/>
    <w:rsid w:val="00581495"/>
    <w:rsid w:val="00581B14"/>
    <w:rsid w:val="00581E47"/>
    <w:rsid w:val="0058203C"/>
    <w:rsid w:val="005820D5"/>
    <w:rsid w:val="0058211A"/>
    <w:rsid w:val="00582DF8"/>
    <w:rsid w:val="00583BCE"/>
    <w:rsid w:val="00583E3B"/>
    <w:rsid w:val="00584203"/>
    <w:rsid w:val="00584D55"/>
    <w:rsid w:val="00585FFA"/>
    <w:rsid w:val="005861A3"/>
    <w:rsid w:val="0058620F"/>
    <w:rsid w:val="00586A6B"/>
    <w:rsid w:val="00586EAE"/>
    <w:rsid w:val="00587012"/>
    <w:rsid w:val="0058727E"/>
    <w:rsid w:val="00587322"/>
    <w:rsid w:val="005875F5"/>
    <w:rsid w:val="005902C2"/>
    <w:rsid w:val="00590798"/>
    <w:rsid w:val="00590C03"/>
    <w:rsid w:val="00590FEF"/>
    <w:rsid w:val="005912F1"/>
    <w:rsid w:val="00591306"/>
    <w:rsid w:val="005914FD"/>
    <w:rsid w:val="00591510"/>
    <w:rsid w:val="00591540"/>
    <w:rsid w:val="0059171E"/>
    <w:rsid w:val="00591A2A"/>
    <w:rsid w:val="0059242C"/>
    <w:rsid w:val="0059246D"/>
    <w:rsid w:val="00592C41"/>
    <w:rsid w:val="00592D9B"/>
    <w:rsid w:val="00592DA4"/>
    <w:rsid w:val="00593195"/>
    <w:rsid w:val="00593665"/>
    <w:rsid w:val="00593A0E"/>
    <w:rsid w:val="00593F26"/>
    <w:rsid w:val="0059416E"/>
    <w:rsid w:val="00594210"/>
    <w:rsid w:val="0059425C"/>
    <w:rsid w:val="00594453"/>
    <w:rsid w:val="00594581"/>
    <w:rsid w:val="00594788"/>
    <w:rsid w:val="0059489C"/>
    <w:rsid w:val="005949F9"/>
    <w:rsid w:val="00594C5B"/>
    <w:rsid w:val="00594CC5"/>
    <w:rsid w:val="0059501F"/>
    <w:rsid w:val="00595209"/>
    <w:rsid w:val="0059531F"/>
    <w:rsid w:val="00595361"/>
    <w:rsid w:val="00595576"/>
    <w:rsid w:val="00595755"/>
    <w:rsid w:val="00595C53"/>
    <w:rsid w:val="00595C9A"/>
    <w:rsid w:val="00596284"/>
    <w:rsid w:val="0059668E"/>
    <w:rsid w:val="00596A64"/>
    <w:rsid w:val="00596C9B"/>
    <w:rsid w:val="00596DF7"/>
    <w:rsid w:val="00596F5C"/>
    <w:rsid w:val="00596FBC"/>
    <w:rsid w:val="0059734E"/>
    <w:rsid w:val="005973DF"/>
    <w:rsid w:val="0059775E"/>
    <w:rsid w:val="0059780E"/>
    <w:rsid w:val="005A01B0"/>
    <w:rsid w:val="005A02F9"/>
    <w:rsid w:val="005A040B"/>
    <w:rsid w:val="005A0849"/>
    <w:rsid w:val="005A0971"/>
    <w:rsid w:val="005A0987"/>
    <w:rsid w:val="005A0ADF"/>
    <w:rsid w:val="005A0E6B"/>
    <w:rsid w:val="005A1082"/>
    <w:rsid w:val="005A13BE"/>
    <w:rsid w:val="005A14E7"/>
    <w:rsid w:val="005A1941"/>
    <w:rsid w:val="005A1F28"/>
    <w:rsid w:val="005A210B"/>
    <w:rsid w:val="005A2314"/>
    <w:rsid w:val="005A24E8"/>
    <w:rsid w:val="005A274D"/>
    <w:rsid w:val="005A2989"/>
    <w:rsid w:val="005A29FC"/>
    <w:rsid w:val="005A2BD1"/>
    <w:rsid w:val="005A2F8D"/>
    <w:rsid w:val="005A31F2"/>
    <w:rsid w:val="005A4441"/>
    <w:rsid w:val="005A44B3"/>
    <w:rsid w:val="005A44D1"/>
    <w:rsid w:val="005A4537"/>
    <w:rsid w:val="005A4B68"/>
    <w:rsid w:val="005A5065"/>
    <w:rsid w:val="005A519A"/>
    <w:rsid w:val="005A51CE"/>
    <w:rsid w:val="005A55FD"/>
    <w:rsid w:val="005A5C53"/>
    <w:rsid w:val="005A607F"/>
    <w:rsid w:val="005A62E6"/>
    <w:rsid w:val="005A65BC"/>
    <w:rsid w:val="005A6762"/>
    <w:rsid w:val="005A6919"/>
    <w:rsid w:val="005A6CFF"/>
    <w:rsid w:val="005A6D12"/>
    <w:rsid w:val="005A6EF3"/>
    <w:rsid w:val="005A70D1"/>
    <w:rsid w:val="005A71F9"/>
    <w:rsid w:val="005A7613"/>
    <w:rsid w:val="005A79FB"/>
    <w:rsid w:val="005A7DBF"/>
    <w:rsid w:val="005B02C6"/>
    <w:rsid w:val="005B08D1"/>
    <w:rsid w:val="005B0A31"/>
    <w:rsid w:val="005B0B46"/>
    <w:rsid w:val="005B10FE"/>
    <w:rsid w:val="005B11D7"/>
    <w:rsid w:val="005B12A2"/>
    <w:rsid w:val="005B2880"/>
    <w:rsid w:val="005B2D65"/>
    <w:rsid w:val="005B3200"/>
    <w:rsid w:val="005B3477"/>
    <w:rsid w:val="005B36F0"/>
    <w:rsid w:val="005B376D"/>
    <w:rsid w:val="005B383B"/>
    <w:rsid w:val="005B39B6"/>
    <w:rsid w:val="005B3EF0"/>
    <w:rsid w:val="005B4039"/>
    <w:rsid w:val="005B425F"/>
    <w:rsid w:val="005B483D"/>
    <w:rsid w:val="005B4B30"/>
    <w:rsid w:val="005B502B"/>
    <w:rsid w:val="005B5591"/>
    <w:rsid w:val="005B55B3"/>
    <w:rsid w:val="005B579D"/>
    <w:rsid w:val="005B5C49"/>
    <w:rsid w:val="005B5D0E"/>
    <w:rsid w:val="005B6A56"/>
    <w:rsid w:val="005B6BD9"/>
    <w:rsid w:val="005B7105"/>
    <w:rsid w:val="005B727D"/>
    <w:rsid w:val="005B747F"/>
    <w:rsid w:val="005C00CF"/>
    <w:rsid w:val="005C0172"/>
    <w:rsid w:val="005C1491"/>
    <w:rsid w:val="005C1715"/>
    <w:rsid w:val="005C17AA"/>
    <w:rsid w:val="005C1831"/>
    <w:rsid w:val="005C1C00"/>
    <w:rsid w:val="005C1D54"/>
    <w:rsid w:val="005C2A29"/>
    <w:rsid w:val="005C2A33"/>
    <w:rsid w:val="005C2BF3"/>
    <w:rsid w:val="005C2CB2"/>
    <w:rsid w:val="005C2FC9"/>
    <w:rsid w:val="005C335A"/>
    <w:rsid w:val="005C33EE"/>
    <w:rsid w:val="005C3543"/>
    <w:rsid w:val="005C3BEC"/>
    <w:rsid w:val="005C43C1"/>
    <w:rsid w:val="005C4A28"/>
    <w:rsid w:val="005C4B6A"/>
    <w:rsid w:val="005C5616"/>
    <w:rsid w:val="005C5797"/>
    <w:rsid w:val="005C59DC"/>
    <w:rsid w:val="005C5C1D"/>
    <w:rsid w:val="005C5CE8"/>
    <w:rsid w:val="005C5E42"/>
    <w:rsid w:val="005C6254"/>
    <w:rsid w:val="005C6342"/>
    <w:rsid w:val="005C64D5"/>
    <w:rsid w:val="005C6A8C"/>
    <w:rsid w:val="005C6B4A"/>
    <w:rsid w:val="005C6CEC"/>
    <w:rsid w:val="005C7210"/>
    <w:rsid w:val="005C73AF"/>
    <w:rsid w:val="005C7627"/>
    <w:rsid w:val="005C76E8"/>
    <w:rsid w:val="005D07A9"/>
    <w:rsid w:val="005D0A62"/>
    <w:rsid w:val="005D0ED6"/>
    <w:rsid w:val="005D124A"/>
    <w:rsid w:val="005D138B"/>
    <w:rsid w:val="005D13E9"/>
    <w:rsid w:val="005D15E1"/>
    <w:rsid w:val="005D1914"/>
    <w:rsid w:val="005D19D8"/>
    <w:rsid w:val="005D1FFB"/>
    <w:rsid w:val="005D21EB"/>
    <w:rsid w:val="005D2577"/>
    <w:rsid w:val="005D297C"/>
    <w:rsid w:val="005D29CA"/>
    <w:rsid w:val="005D2AF4"/>
    <w:rsid w:val="005D2B52"/>
    <w:rsid w:val="005D3096"/>
    <w:rsid w:val="005D32FF"/>
    <w:rsid w:val="005D33D5"/>
    <w:rsid w:val="005D3496"/>
    <w:rsid w:val="005D362B"/>
    <w:rsid w:val="005D410A"/>
    <w:rsid w:val="005D45EA"/>
    <w:rsid w:val="005D482B"/>
    <w:rsid w:val="005D4958"/>
    <w:rsid w:val="005D4B45"/>
    <w:rsid w:val="005D4CC1"/>
    <w:rsid w:val="005D4CF6"/>
    <w:rsid w:val="005D553A"/>
    <w:rsid w:val="005D5D97"/>
    <w:rsid w:val="005D607F"/>
    <w:rsid w:val="005D63BB"/>
    <w:rsid w:val="005D65DF"/>
    <w:rsid w:val="005D66B1"/>
    <w:rsid w:val="005D6A03"/>
    <w:rsid w:val="005D6A21"/>
    <w:rsid w:val="005D6BA6"/>
    <w:rsid w:val="005D7286"/>
    <w:rsid w:val="005D7413"/>
    <w:rsid w:val="005D7B22"/>
    <w:rsid w:val="005D7C62"/>
    <w:rsid w:val="005D7DF6"/>
    <w:rsid w:val="005D7FBA"/>
    <w:rsid w:val="005E09BC"/>
    <w:rsid w:val="005E0DA3"/>
    <w:rsid w:val="005E0E7E"/>
    <w:rsid w:val="005E1058"/>
    <w:rsid w:val="005E1217"/>
    <w:rsid w:val="005E125C"/>
    <w:rsid w:val="005E12DA"/>
    <w:rsid w:val="005E14B2"/>
    <w:rsid w:val="005E19B0"/>
    <w:rsid w:val="005E1AE6"/>
    <w:rsid w:val="005E1B2B"/>
    <w:rsid w:val="005E2262"/>
    <w:rsid w:val="005E22DD"/>
    <w:rsid w:val="005E2AAA"/>
    <w:rsid w:val="005E3086"/>
    <w:rsid w:val="005E32D8"/>
    <w:rsid w:val="005E339F"/>
    <w:rsid w:val="005E354B"/>
    <w:rsid w:val="005E380F"/>
    <w:rsid w:val="005E3CA5"/>
    <w:rsid w:val="005E3D8D"/>
    <w:rsid w:val="005E3F0D"/>
    <w:rsid w:val="005E421F"/>
    <w:rsid w:val="005E4284"/>
    <w:rsid w:val="005E468B"/>
    <w:rsid w:val="005E46AB"/>
    <w:rsid w:val="005E4A2C"/>
    <w:rsid w:val="005E4A7D"/>
    <w:rsid w:val="005E4AFF"/>
    <w:rsid w:val="005E517B"/>
    <w:rsid w:val="005E526F"/>
    <w:rsid w:val="005E5795"/>
    <w:rsid w:val="005E583B"/>
    <w:rsid w:val="005E5841"/>
    <w:rsid w:val="005E5A07"/>
    <w:rsid w:val="005E5AE3"/>
    <w:rsid w:val="005E6244"/>
    <w:rsid w:val="005E690D"/>
    <w:rsid w:val="005E6AF7"/>
    <w:rsid w:val="005E6DFA"/>
    <w:rsid w:val="005E6F2F"/>
    <w:rsid w:val="005E7132"/>
    <w:rsid w:val="005E727B"/>
    <w:rsid w:val="005E787C"/>
    <w:rsid w:val="005E7B66"/>
    <w:rsid w:val="005E7BC3"/>
    <w:rsid w:val="005E7D41"/>
    <w:rsid w:val="005E7D97"/>
    <w:rsid w:val="005F0018"/>
    <w:rsid w:val="005F0231"/>
    <w:rsid w:val="005F0EB7"/>
    <w:rsid w:val="005F1419"/>
    <w:rsid w:val="005F1444"/>
    <w:rsid w:val="005F1944"/>
    <w:rsid w:val="005F1A32"/>
    <w:rsid w:val="005F1A49"/>
    <w:rsid w:val="005F1A86"/>
    <w:rsid w:val="005F1F10"/>
    <w:rsid w:val="005F27F5"/>
    <w:rsid w:val="005F2864"/>
    <w:rsid w:val="005F2C26"/>
    <w:rsid w:val="005F2F45"/>
    <w:rsid w:val="005F30CD"/>
    <w:rsid w:val="005F31C9"/>
    <w:rsid w:val="005F3919"/>
    <w:rsid w:val="005F3961"/>
    <w:rsid w:val="005F4794"/>
    <w:rsid w:val="005F47C2"/>
    <w:rsid w:val="005F4843"/>
    <w:rsid w:val="005F49A2"/>
    <w:rsid w:val="005F4A0B"/>
    <w:rsid w:val="005F4A62"/>
    <w:rsid w:val="005F4BF5"/>
    <w:rsid w:val="005F4C10"/>
    <w:rsid w:val="005F4CAC"/>
    <w:rsid w:val="005F4E11"/>
    <w:rsid w:val="005F51D8"/>
    <w:rsid w:val="005F585F"/>
    <w:rsid w:val="005F58E7"/>
    <w:rsid w:val="005F595D"/>
    <w:rsid w:val="005F5E23"/>
    <w:rsid w:val="005F5F0B"/>
    <w:rsid w:val="005F5F75"/>
    <w:rsid w:val="005F6281"/>
    <w:rsid w:val="005F6565"/>
    <w:rsid w:val="005F675A"/>
    <w:rsid w:val="005F6B4C"/>
    <w:rsid w:val="005F6B74"/>
    <w:rsid w:val="005F6D6B"/>
    <w:rsid w:val="005F6DAE"/>
    <w:rsid w:val="005F6F74"/>
    <w:rsid w:val="005F6FBC"/>
    <w:rsid w:val="005F72FF"/>
    <w:rsid w:val="005F765F"/>
    <w:rsid w:val="005F78B0"/>
    <w:rsid w:val="005F799A"/>
    <w:rsid w:val="005F7B84"/>
    <w:rsid w:val="005F7C3D"/>
    <w:rsid w:val="005F7CE5"/>
    <w:rsid w:val="00600196"/>
    <w:rsid w:val="006001BC"/>
    <w:rsid w:val="00600241"/>
    <w:rsid w:val="006004A9"/>
    <w:rsid w:val="00600607"/>
    <w:rsid w:val="006008FB"/>
    <w:rsid w:val="00600A7D"/>
    <w:rsid w:val="00601A22"/>
    <w:rsid w:val="00601D06"/>
    <w:rsid w:val="00601F16"/>
    <w:rsid w:val="0060233A"/>
    <w:rsid w:val="006029C5"/>
    <w:rsid w:val="006034F6"/>
    <w:rsid w:val="0060402C"/>
    <w:rsid w:val="00604159"/>
    <w:rsid w:val="00604488"/>
    <w:rsid w:val="006044C0"/>
    <w:rsid w:val="00604658"/>
    <w:rsid w:val="006048B6"/>
    <w:rsid w:val="006048D1"/>
    <w:rsid w:val="006049B3"/>
    <w:rsid w:val="00604AE6"/>
    <w:rsid w:val="006050AD"/>
    <w:rsid w:val="0060542D"/>
    <w:rsid w:val="006061D8"/>
    <w:rsid w:val="00606424"/>
    <w:rsid w:val="006064E9"/>
    <w:rsid w:val="006066BD"/>
    <w:rsid w:val="00606F6A"/>
    <w:rsid w:val="00607022"/>
    <w:rsid w:val="00607146"/>
    <w:rsid w:val="006073BC"/>
    <w:rsid w:val="0060745B"/>
    <w:rsid w:val="00607481"/>
    <w:rsid w:val="00607838"/>
    <w:rsid w:val="00610213"/>
    <w:rsid w:val="00610E59"/>
    <w:rsid w:val="00610E7D"/>
    <w:rsid w:val="006113B5"/>
    <w:rsid w:val="006113D4"/>
    <w:rsid w:val="006119D1"/>
    <w:rsid w:val="00611BA7"/>
    <w:rsid w:val="00612083"/>
    <w:rsid w:val="006122A5"/>
    <w:rsid w:val="00612A44"/>
    <w:rsid w:val="00612BDC"/>
    <w:rsid w:val="00612CF7"/>
    <w:rsid w:val="00612E09"/>
    <w:rsid w:val="00612FB6"/>
    <w:rsid w:val="0061310C"/>
    <w:rsid w:val="006131D8"/>
    <w:rsid w:val="00613AED"/>
    <w:rsid w:val="00613B26"/>
    <w:rsid w:val="00613BCA"/>
    <w:rsid w:val="0061447C"/>
    <w:rsid w:val="0061495B"/>
    <w:rsid w:val="00614D7F"/>
    <w:rsid w:val="0061567F"/>
    <w:rsid w:val="00615C06"/>
    <w:rsid w:val="00615D18"/>
    <w:rsid w:val="00615DBC"/>
    <w:rsid w:val="00616292"/>
    <w:rsid w:val="00616330"/>
    <w:rsid w:val="006165F3"/>
    <w:rsid w:val="00616F00"/>
    <w:rsid w:val="00616F5B"/>
    <w:rsid w:val="006170CE"/>
    <w:rsid w:val="0061717F"/>
    <w:rsid w:val="0061767B"/>
    <w:rsid w:val="00620476"/>
    <w:rsid w:val="00620681"/>
    <w:rsid w:val="006209B1"/>
    <w:rsid w:val="00621407"/>
    <w:rsid w:val="00621610"/>
    <w:rsid w:val="0062192E"/>
    <w:rsid w:val="00621A8E"/>
    <w:rsid w:val="00621EB3"/>
    <w:rsid w:val="00621EF4"/>
    <w:rsid w:val="00622725"/>
    <w:rsid w:val="00622815"/>
    <w:rsid w:val="00622F6B"/>
    <w:rsid w:val="006230A1"/>
    <w:rsid w:val="00623ACB"/>
    <w:rsid w:val="00623EDB"/>
    <w:rsid w:val="00623EDF"/>
    <w:rsid w:val="00623F19"/>
    <w:rsid w:val="006242BB"/>
    <w:rsid w:val="00624658"/>
    <w:rsid w:val="0062524C"/>
    <w:rsid w:val="00625721"/>
    <w:rsid w:val="006257A2"/>
    <w:rsid w:val="0062593B"/>
    <w:rsid w:val="00626094"/>
    <w:rsid w:val="006260FD"/>
    <w:rsid w:val="006262B0"/>
    <w:rsid w:val="0062655E"/>
    <w:rsid w:val="00626743"/>
    <w:rsid w:val="006268B9"/>
    <w:rsid w:val="006268D9"/>
    <w:rsid w:val="00626AD3"/>
    <w:rsid w:val="00626D17"/>
    <w:rsid w:val="00626D56"/>
    <w:rsid w:val="00627168"/>
    <w:rsid w:val="006271A3"/>
    <w:rsid w:val="006271AF"/>
    <w:rsid w:val="00627C80"/>
    <w:rsid w:val="00630393"/>
    <w:rsid w:val="006303B8"/>
    <w:rsid w:val="00630826"/>
    <w:rsid w:val="00630921"/>
    <w:rsid w:val="00630AC1"/>
    <w:rsid w:val="00630BBA"/>
    <w:rsid w:val="00630F0B"/>
    <w:rsid w:val="00630F5A"/>
    <w:rsid w:val="0063140B"/>
    <w:rsid w:val="00631583"/>
    <w:rsid w:val="00631605"/>
    <w:rsid w:val="00631779"/>
    <w:rsid w:val="00631FAE"/>
    <w:rsid w:val="006329D2"/>
    <w:rsid w:val="00633084"/>
    <w:rsid w:val="00633127"/>
    <w:rsid w:val="00633614"/>
    <w:rsid w:val="00633848"/>
    <w:rsid w:val="00633BD8"/>
    <w:rsid w:val="00633F42"/>
    <w:rsid w:val="006342BD"/>
    <w:rsid w:val="006346D0"/>
    <w:rsid w:val="006347BC"/>
    <w:rsid w:val="00634FCD"/>
    <w:rsid w:val="00635767"/>
    <w:rsid w:val="00635AE5"/>
    <w:rsid w:val="00635B84"/>
    <w:rsid w:val="00636055"/>
    <w:rsid w:val="006361D0"/>
    <w:rsid w:val="0063632A"/>
    <w:rsid w:val="0063656C"/>
    <w:rsid w:val="0063669A"/>
    <w:rsid w:val="006368B0"/>
    <w:rsid w:val="00636D13"/>
    <w:rsid w:val="00636E3F"/>
    <w:rsid w:val="00637DD8"/>
    <w:rsid w:val="00637EFE"/>
    <w:rsid w:val="006403E6"/>
    <w:rsid w:val="0064041E"/>
    <w:rsid w:val="0064047D"/>
    <w:rsid w:val="00640494"/>
    <w:rsid w:val="00640974"/>
    <w:rsid w:val="00640F7F"/>
    <w:rsid w:val="00641610"/>
    <w:rsid w:val="00641738"/>
    <w:rsid w:val="00641C73"/>
    <w:rsid w:val="00641D60"/>
    <w:rsid w:val="00641EF4"/>
    <w:rsid w:val="0064203E"/>
    <w:rsid w:val="00642395"/>
    <w:rsid w:val="00642460"/>
    <w:rsid w:val="006424AA"/>
    <w:rsid w:val="0064252E"/>
    <w:rsid w:val="006428AE"/>
    <w:rsid w:val="006431CF"/>
    <w:rsid w:val="0064327F"/>
    <w:rsid w:val="0064365D"/>
    <w:rsid w:val="00643AB1"/>
    <w:rsid w:val="00643BC7"/>
    <w:rsid w:val="00643BEC"/>
    <w:rsid w:val="00644677"/>
    <w:rsid w:val="0064470F"/>
    <w:rsid w:val="00644C84"/>
    <w:rsid w:val="006457CB"/>
    <w:rsid w:val="0064582E"/>
    <w:rsid w:val="00645C02"/>
    <w:rsid w:val="00645D4E"/>
    <w:rsid w:val="006468D8"/>
    <w:rsid w:val="0064693B"/>
    <w:rsid w:val="00646BFC"/>
    <w:rsid w:val="00646D21"/>
    <w:rsid w:val="00647487"/>
    <w:rsid w:val="0064751F"/>
    <w:rsid w:val="00647520"/>
    <w:rsid w:val="00647919"/>
    <w:rsid w:val="00647939"/>
    <w:rsid w:val="0064798A"/>
    <w:rsid w:val="00647AA2"/>
    <w:rsid w:val="00647DCF"/>
    <w:rsid w:val="00650519"/>
    <w:rsid w:val="00650962"/>
    <w:rsid w:val="00650A3F"/>
    <w:rsid w:val="0065122A"/>
    <w:rsid w:val="0065168E"/>
    <w:rsid w:val="0065196F"/>
    <w:rsid w:val="00651BA1"/>
    <w:rsid w:val="00651C37"/>
    <w:rsid w:val="00652059"/>
    <w:rsid w:val="00652197"/>
    <w:rsid w:val="0065221C"/>
    <w:rsid w:val="006523E6"/>
    <w:rsid w:val="00652687"/>
    <w:rsid w:val="006528EC"/>
    <w:rsid w:val="0065290A"/>
    <w:rsid w:val="00652C89"/>
    <w:rsid w:val="00652DB3"/>
    <w:rsid w:val="00652E63"/>
    <w:rsid w:val="00652F59"/>
    <w:rsid w:val="006533B0"/>
    <w:rsid w:val="006533CF"/>
    <w:rsid w:val="00653516"/>
    <w:rsid w:val="00653800"/>
    <w:rsid w:val="00653E48"/>
    <w:rsid w:val="00653F05"/>
    <w:rsid w:val="00654268"/>
    <w:rsid w:val="0065454A"/>
    <w:rsid w:val="00654A46"/>
    <w:rsid w:val="00654E39"/>
    <w:rsid w:val="006552AC"/>
    <w:rsid w:val="006559EF"/>
    <w:rsid w:val="00655F3D"/>
    <w:rsid w:val="006567CD"/>
    <w:rsid w:val="00656B90"/>
    <w:rsid w:val="00657874"/>
    <w:rsid w:val="006578B5"/>
    <w:rsid w:val="006602FE"/>
    <w:rsid w:val="006607E4"/>
    <w:rsid w:val="00660806"/>
    <w:rsid w:val="00660850"/>
    <w:rsid w:val="00660913"/>
    <w:rsid w:val="00660DDE"/>
    <w:rsid w:val="00660E73"/>
    <w:rsid w:val="006610EB"/>
    <w:rsid w:val="00661385"/>
    <w:rsid w:val="006613BC"/>
    <w:rsid w:val="006614E1"/>
    <w:rsid w:val="0066174A"/>
    <w:rsid w:val="006618BF"/>
    <w:rsid w:val="00661C40"/>
    <w:rsid w:val="00661FEC"/>
    <w:rsid w:val="0066208B"/>
    <w:rsid w:val="00662649"/>
    <w:rsid w:val="0066297B"/>
    <w:rsid w:val="00662FCA"/>
    <w:rsid w:val="006630B6"/>
    <w:rsid w:val="006630FD"/>
    <w:rsid w:val="006631BC"/>
    <w:rsid w:val="006633F7"/>
    <w:rsid w:val="0066353A"/>
    <w:rsid w:val="00663BB6"/>
    <w:rsid w:val="00663DA1"/>
    <w:rsid w:val="00663F02"/>
    <w:rsid w:val="006644E2"/>
    <w:rsid w:val="006646C4"/>
    <w:rsid w:val="006646F5"/>
    <w:rsid w:val="006649E6"/>
    <w:rsid w:val="00664E34"/>
    <w:rsid w:val="00664FE8"/>
    <w:rsid w:val="00665097"/>
    <w:rsid w:val="006658CE"/>
    <w:rsid w:val="00665EF3"/>
    <w:rsid w:val="0066606C"/>
    <w:rsid w:val="006661E2"/>
    <w:rsid w:val="00666257"/>
    <w:rsid w:val="00666C68"/>
    <w:rsid w:val="00666EFE"/>
    <w:rsid w:val="00667425"/>
    <w:rsid w:val="006675B2"/>
    <w:rsid w:val="0066786D"/>
    <w:rsid w:val="00667B05"/>
    <w:rsid w:val="00667F93"/>
    <w:rsid w:val="00667FAB"/>
    <w:rsid w:val="00670059"/>
    <w:rsid w:val="0067011A"/>
    <w:rsid w:val="006702B8"/>
    <w:rsid w:val="00670CDD"/>
    <w:rsid w:val="00670E62"/>
    <w:rsid w:val="0067106A"/>
    <w:rsid w:val="00671497"/>
    <w:rsid w:val="00671AF2"/>
    <w:rsid w:val="00671C6A"/>
    <w:rsid w:val="00671DB2"/>
    <w:rsid w:val="0067209E"/>
    <w:rsid w:val="00672359"/>
    <w:rsid w:val="00672A1B"/>
    <w:rsid w:val="00672EC1"/>
    <w:rsid w:val="00673359"/>
    <w:rsid w:val="00673618"/>
    <w:rsid w:val="006738FF"/>
    <w:rsid w:val="00673D36"/>
    <w:rsid w:val="00673F81"/>
    <w:rsid w:val="006743CB"/>
    <w:rsid w:val="006744C7"/>
    <w:rsid w:val="00674B17"/>
    <w:rsid w:val="00675CA5"/>
    <w:rsid w:val="00675D9F"/>
    <w:rsid w:val="00675F24"/>
    <w:rsid w:val="006769CB"/>
    <w:rsid w:val="00677148"/>
    <w:rsid w:val="006774AB"/>
    <w:rsid w:val="0067784D"/>
    <w:rsid w:val="006801E9"/>
    <w:rsid w:val="0068028F"/>
    <w:rsid w:val="006802E5"/>
    <w:rsid w:val="00680C43"/>
    <w:rsid w:val="00681075"/>
    <w:rsid w:val="00681239"/>
    <w:rsid w:val="006815C1"/>
    <w:rsid w:val="006816A7"/>
    <w:rsid w:val="00681784"/>
    <w:rsid w:val="006818B2"/>
    <w:rsid w:val="006818C2"/>
    <w:rsid w:val="00681981"/>
    <w:rsid w:val="00681ADE"/>
    <w:rsid w:val="00681D61"/>
    <w:rsid w:val="006820A7"/>
    <w:rsid w:val="006824AE"/>
    <w:rsid w:val="00682D66"/>
    <w:rsid w:val="00682ED4"/>
    <w:rsid w:val="00683664"/>
    <w:rsid w:val="006839AE"/>
    <w:rsid w:val="00683AD7"/>
    <w:rsid w:val="00683F18"/>
    <w:rsid w:val="0068422E"/>
    <w:rsid w:val="006842E6"/>
    <w:rsid w:val="00684D84"/>
    <w:rsid w:val="006853C7"/>
    <w:rsid w:val="006854B6"/>
    <w:rsid w:val="006857C9"/>
    <w:rsid w:val="00685D9D"/>
    <w:rsid w:val="006865C6"/>
    <w:rsid w:val="00687148"/>
    <w:rsid w:val="006874C3"/>
    <w:rsid w:val="006876E8"/>
    <w:rsid w:val="006877A1"/>
    <w:rsid w:val="00687BDA"/>
    <w:rsid w:val="00687EDB"/>
    <w:rsid w:val="00687FDF"/>
    <w:rsid w:val="00690525"/>
    <w:rsid w:val="0069076E"/>
    <w:rsid w:val="006909B0"/>
    <w:rsid w:val="00690B6B"/>
    <w:rsid w:val="00690EF1"/>
    <w:rsid w:val="00690F17"/>
    <w:rsid w:val="00691718"/>
    <w:rsid w:val="00691D12"/>
    <w:rsid w:val="00691EF8"/>
    <w:rsid w:val="00691F28"/>
    <w:rsid w:val="0069218D"/>
    <w:rsid w:val="0069225F"/>
    <w:rsid w:val="00692533"/>
    <w:rsid w:val="0069265E"/>
    <w:rsid w:val="006926F4"/>
    <w:rsid w:val="00692727"/>
    <w:rsid w:val="006929CE"/>
    <w:rsid w:val="00692AEE"/>
    <w:rsid w:val="00692BC8"/>
    <w:rsid w:val="00692D04"/>
    <w:rsid w:val="00692F11"/>
    <w:rsid w:val="00693077"/>
    <w:rsid w:val="0069395B"/>
    <w:rsid w:val="00693965"/>
    <w:rsid w:val="006939FC"/>
    <w:rsid w:val="00693A89"/>
    <w:rsid w:val="00693AE0"/>
    <w:rsid w:val="00693B84"/>
    <w:rsid w:val="006940AF"/>
    <w:rsid w:val="0069465D"/>
    <w:rsid w:val="0069476B"/>
    <w:rsid w:val="006949A6"/>
    <w:rsid w:val="00694CCF"/>
    <w:rsid w:val="00695343"/>
    <w:rsid w:val="006954D7"/>
    <w:rsid w:val="00695E4B"/>
    <w:rsid w:val="006968A0"/>
    <w:rsid w:val="00696905"/>
    <w:rsid w:val="00696B36"/>
    <w:rsid w:val="00696D8D"/>
    <w:rsid w:val="006971E0"/>
    <w:rsid w:val="00697C1C"/>
    <w:rsid w:val="00697D77"/>
    <w:rsid w:val="00697EEA"/>
    <w:rsid w:val="00697F77"/>
    <w:rsid w:val="00697FC7"/>
    <w:rsid w:val="006A02A6"/>
    <w:rsid w:val="006A048B"/>
    <w:rsid w:val="006A048F"/>
    <w:rsid w:val="006A08A1"/>
    <w:rsid w:val="006A0A6E"/>
    <w:rsid w:val="006A0ABD"/>
    <w:rsid w:val="006A105B"/>
    <w:rsid w:val="006A1196"/>
    <w:rsid w:val="006A1798"/>
    <w:rsid w:val="006A1D29"/>
    <w:rsid w:val="006A22D3"/>
    <w:rsid w:val="006A2CC7"/>
    <w:rsid w:val="006A33CF"/>
    <w:rsid w:val="006A3609"/>
    <w:rsid w:val="006A38D4"/>
    <w:rsid w:val="006A39F2"/>
    <w:rsid w:val="006A3C44"/>
    <w:rsid w:val="006A3C8F"/>
    <w:rsid w:val="006A3E57"/>
    <w:rsid w:val="006A3EE0"/>
    <w:rsid w:val="006A3EEB"/>
    <w:rsid w:val="006A3F18"/>
    <w:rsid w:val="006A421E"/>
    <w:rsid w:val="006A44BB"/>
    <w:rsid w:val="006A4598"/>
    <w:rsid w:val="006A46FE"/>
    <w:rsid w:val="006A4706"/>
    <w:rsid w:val="006A4C82"/>
    <w:rsid w:val="006A4D5A"/>
    <w:rsid w:val="006A4D68"/>
    <w:rsid w:val="006A4FA6"/>
    <w:rsid w:val="006A56D6"/>
    <w:rsid w:val="006A5CFC"/>
    <w:rsid w:val="006A612F"/>
    <w:rsid w:val="006A6318"/>
    <w:rsid w:val="006A6622"/>
    <w:rsid w:val="006A6755"/>
    <w:rsid w:val="006A67BD"/>
    <w:rsid w:val="006A6961"/>
    <w:rsid w:val="006A6F15"/>
    <w:rsid w:val="006A704E"/>
    <w:rsid w:val="006A745C"/>
    <w:rsid w:val="006A789E"/>
    <w:rsid w:val="006A7B3F"/>
    <w:rsid w:val="006A7F36"/>
    <w:rsid w:val="006B04F0"/>
    <w:rsid w:val="006B0B17"/>
    <w:rsid w:val="006B0B84"/>
    <w:rsid w:val="006B136C"/>
    <w:rsid w:val="006B14A2"/>
    <w:rsid w:val="006B164D"/>
    <w:rsid w:val="006B169F"/>
    <w:rsid w:val="006B18A7"/>
    <w:rsid w:val="006B1928"/>
    <w:rsid w:val="006B202D"/>
    <w:rsid w:val="006B21C9"/>
    <w:rsid w:val="006B2609"/>
    <w:rsid w:val="006B262A"/>
    <w:rsid w:val="006B272B"/>
    <w:rsid w:val="006B2730"/>
    <w:rsid w:val="006B2A9A"/>
    <w:rsid w:val="006B2D5B"/>
    <w:rsid w:val="006B3514"/>
    <w:rsid w:val="006B3CD7"/>
    <w:rsid w:val="006B406A"/>
    <w:rsid w:val="006B40FB"/>
    <w:rsid w:val="006B4200"/>
    <w:rsid w:val="006B49E8"/>
    <w:rsid w:val="006B52D6"/>
    <w:rsid w:val="006B5674"/>
    <w:rsid w:val="006B5E81"/>
    <w:rsid w:val="006B5EBD"/>
    <w:rsid w:val="006B5F2F"/>
    <w:rsid w:val="006B611D"/>
    <w:rsid w:val="006B6121"/>
    <w:rsid w:val="006B66BC"/>
    <w:rsid w:val="006B675E"/>
    <w:rsid w:val="006B69D0"/>
    <w:rsid w:val="006B6CFB"/>
    <w:rsid w:val="006B6E0F"/>
    <w:rsid w:val="006B6E3A"/>
    <w:rsid w:val="006B6F37"/>
    <w:rsid w:val="006B737B"/>
    <w:rsid w:val="006B739F"/>
    <w:rsid w:val="006C02BE"/>
    <w:rsid w:val="006C0301"/>
    <w:rsid w:val="006C0304"/>
    <w:rsid w:val="006C040F"/>
    <w:rsid w:val="006C0F47"/>
    <w:rsid w:val="006C138D"/>
    <w:rsid w:val="006C146E"/>
    <w:rsid w:val="006C17C9"/>
    <w:rsid w:val="006C1A9E"/>
    <w:rsid w:val="006C1CFC"/>
    <w:rsid w:val="006C24BA"/>
    <w:rsid w:val="006C28EF"/>
    <w:rsid w:val="006C31A9"/>
    <w:rsid w:val="006C329E"/>
    <w:rsid w:val="006C3C95"/>
    <w:rsid w:val="006C3E19"/>
    <w:rsid w:val="006C4775"/>
    <w:rsid w:val="006C5055"/>
    <w:rsid w:val="006C594A"/>
    <w:rsid w:val="006C5A8F"/>
    <w:rsid w:val="006C5C20"/>
    <w:rsid w:val="006C5F51"/>
    <w:rsid w:val="006C5F94"/>
    <w:rsid w:val="006C63B3"/>
    <w:rsid w:val="006C64EE"/>
    <w:rsid w:val="006C6661"/>
    <w:rsid w:val="006C678B"/>
    <w:rsid w:val="006C6840"/>
    <w:rsid w:val="006C6849"/>
    <w:rsid w:val="006C6D67"/>
    <w:rsid w:val="006C7234"/>
    <w:rsid w:val="006D001B"/>
    <w:rsid w:val="006D0462"/>
    <w:rsid w:val="006D0829"/>
    <w:rsid w:val="006D0959"/>
    <w:rsid w:val="006D0B18"/>
    <w:rsid w:val="006D0E50"/>
    <w:rsid w:val="006D0E70"/>
    <w:rsid w:val="006D0FC4"/>
    <w:rsid w:val="006D1386"/>
    <w:rsid w:val="006D13A4"/>
    <w:rsid w:val="006D16BC"/>
    <w:rsid w:val="006D1768"/>
    <w:rsid w:val="006D190F"/>
    <w:rsid w:val="006D19A4"/>
    <w:rsid w:val="006D1E68"/>
    <w:rsid w:val="006D2055"/>
    <w:rsid w:val="006D23A8"/>
    <w:rsid w:val="006D23BE"/>
    <w:rsid w:val="006D24CF"/>
    <w:rsid w:val="006D274A"/>
    <w:rsid w:val="006D3169"/>
    <w:rsid w:val="006D3290"/>
    <w:rsid w:val="006D329D"/>
    <w:rsid w:val="006D3466"/>
    <w:rsid w:val="006D37E4"/>
    <w:rsid w:val="006D392D"/>
    <w:rsid w:val="006D3C6A"/>
    <w:rsid w:val="006D3FFC"/>
    <w:rsid w:val="006D4F15"/>
    <w:rsid w:val="006D5014"/>
    <w:rsid w:val="006D53A4"/>
    <w:rsid w:val="006D53B9"/>
    <w:rsid w:val="006D5758"/>
    <w:rsid w:val="006D5822"/>
    <w:rsid w:val="006D5AA6"/>
    <w:rsid w:val="006D5B4C"/>
    <w:rsid w:val="006D5BB2"/>
    <w:rsid w:val="006D5CD6"/>
    <w:rsid w:val="006D5D15"/>
    <w:rsid w:val="006D5DA3"/>
    <w:rsid w:val="006D60AE"/>
    <w:rsid w:val="006D6599"/>
    <w:rsid w:val="006D6EB4"/>
    <w:rsid w:val="006D76D1"/>
    <w:rsid w:val="006D785D"/>
    <w:rsid w:val="006D7910"/>
    <w:rsid w:val="006D7A90"/>
    <w:rsid w:val="006D7BAB"/>
    <w:rsid w:val="006D7E7A"/>
    <w:rsid w:val="006E0349"/>
    <w:rsid w:val="006E03F5"/>
    <w:rsid w:val="006E0546"/>
    <w:rsid w:val="006E0704"/>
    <w:rsid w:val="006E07A3"/>
    <w:rsid w:val="006E07BB"/>
    <w:rsid w:val="006E0BB2"/>
    <w:rsid w:val="006E0F03"/>
    <w:rsid w:val="006E0FEE"/>
    <w:rsid w:val="006E0FFF"/>
    <w:rsid w:val="006E12E7"/>
    <w:rsid w:val="006E13FD"/>
    <w:rsid w:val="006E1791"/>
    <w:rsid w:val="006E18C9"/>
    <w:rsid w:val="006E18DE"/>
    <w:rsid w:val="006E19DA"/>
    <w:rsid w:val="006E1C74"/>
    <w:rsid w:val="006E21BE"/>
    <w:rsid w:val="006E2331"/>
    <w:rsid w:val="006E23D1"/>
    <w:rsid w:val="006E2691"/>
    <w:rsid w:val="006E2B4E"/>
    <w:rsid w:val="006E2E6E"/>
    <w:rsid w:val="006E2FFD"/>
    <w:rsid w:val="006E3024"/>
    <w:rsid w:val="006E34D8"/>
    <w:rsid w:val="006E3528"/>
    <w:rsid w:val="006E35DD"/>
    <w:rsid w:val="006E39D3"/>
    <w:rsid w:val="006E476D"/>
    <w:rsid w:val="006E49CF"/>
    <w:rsid w:val="006E5104"/>
    <w:rsid w:val="006E55C2"/>
    <w:rsid w:val="006E55C3"/>
    <w:rsid w:val="006E6A70"/>
    <w:rsid w:val="006E6D24"/>
    <w:rsid w:val="006E6F4C"/>
    <w:rsid w:val="006E751F"/>
    <w:rsid w:val="006E7608"/>
    <w:rsid w:val="006F014B"/>
    <w:rsid w:val="006F01EC"/>
    <w:rsid w:val="006F06E9"/>
    <w:rsid w:val="006F089B"/>
    <w:rsid w:val="006F0AB2"/>
    <w:rsid w:val="006F0AF4"/>
    <w:rsid w:val="006F0B7A"/>
    <w:rsid w:val="006F0C7F"/>
    <w:rsid w:val="006F0D5A"/>
    <w:rsid w:val="006F0F8A"/>
    <w:rsid w:val="006F10E6"/>
    <w:rsid w:val="006F1441"/>
    <w:rsid w:val="006F1B42"/>
    <w:rsid w:val="006F1CC9"/>
    <w:rsid w:val="006F1DDB"/>
    <w:rsid w:val="006F1FF7"/>
    <w:rsid w:val="006F22D6"/>
    <w:rsid w:val="006F2B64"/>
    <w:rsid w:val="006F2B6F"/>
    <w:rsid w:val="006F33AB"/>
    <w:rsid w:val="006F34D9"/>
    <w:rsid w:val="006F3FAC"/>
    <w:rsid w:val="006F40C3"/>
    <w:rsid w:val="006F4355"/>
    <w:rsid w:val="006F44B4"/>
    <w:rsid w:val="006F4540"/>
    <w:rsid w:val="006F457C"/>
    <w:rsid w:val="006F47BB"/>
    <w:rsid w:val="006F4848"/>
    <w:rsid w:val="006F4944"/>
    <w:rsid w:val="006F4BBA"/>
    <w:rsid w:val="006F4D6F"/>
    <w:rsid w:val="006F4DA6"/>
    <w:rsid w:val="006F4E25"/>
    <w:rsid w:val="006F532C"/>
    <w:rsid w:val="006F5A2E"/>
    <w:rsid w:val="006F5F59"/>
    <w:rsid w:val="006F61DE"/>
    <w:rsid w:val="006F6647"/>
    <w:rsid w:val="006F74F9"/>
    <w:rsid w:val="006F76F1"/>
    <w:rsid w:val="006F785C"/>
    <w:rsid w:val="006F79DB"/>
    <w:rsid w:val="006F7A3A"/>
    <w:rsid w:val="007004CE"/>
    <w:rsid w:val="00700738"/>
    <w:rsid w:val="00700977"/>
    <w:rsid w:val="00700A5C"/>
    <w:rsid w:val="00700B15"/>
    <w:rsid w:val="00700BFE"/>
    <w:rsid w:val="00700D7C"/>
    <w:rsid w:val="007010B6"/>
    <w:rsid w:val="00701519"/>
    <w:rsid w:val="00701523"/>
    <w:rsid w:val="00701543"/>
    <w:rsid w:val="00701805"/>
    <w:rsid w:val="0070189B"/>
    <w:rsid w:val="007018F6"/>
    <w:rsid w:val="00701C52"/>
    <w:rsid w:val="007021D0"/>
    <w:rsid w:val="0070287F"/>
    <w:rsid w:val="00702937"/>
    <w:rsid w:val="007029B2"/>
    <w:rsid w:val="00702A77"/>
    <w:rsid w:val="007030BC"/>
    <w:rsid w:val="00703265"/>
    <w:rsid w:val="00703633"/>
    <w:rsid w:val="0070363F"/>
    <w:rsid w:val="007039D0"/>
    <w:rsid w:val="00703C10"/>
    <w:rsid w:val="00703CD4"/>
    <w:rsid w:val="00704016"/>
    <w:rsid w:val="00704087"/>
    <w:rsid w:val="0070409C"/>
    <w:rsid w:val="007040DC"/>
    <w:rsid w:val="00704157"/>
    <w:rsid w:val="0070419B"/>
    <w:rsid w:val="00704372"/>
    <w:rsid w:val="00704615"/>
    <w:rsid w:val="00704A77"/>
    <w:rsid w:val="00704CA5"/>
    <w:rsid w:val="00704F49"/>
    <w:rsid w:val="00704FDD"/>
    <w:rsid w:val="007057A2"/>
    <w:rsid w:val="00705866"/>
    <w:rsid w:val="007059C9"/>
    <w:rsid w:val="00705B83"/>
    <w:rsid w:val="00705DB8"/>
    <w:rsid w:val="00706006"/>
    <w:rsid w:val="00706119"/>
    <w:rsid w:val="00706529"/>
    <w:rsid w:val="007068D2"/>
    <w:rsid w:val="00706D78"/>
    <w:rsid w:val="007071E3"/>
    <w:rsid w:val="0070736D"/>
    <w:rsid w:val="0070773C"/>
    <w:rsid w:val="007077E2"/>
    <w:rsid w:val="00710304"/>
    <w:rsid w:val="007105A3"/>
    <w:rsid w:val="007106DA"/>
    <w:rsid w:val="007106F6"/>
    <w:rsid w:val="00710ED4"/>
    <w:rsid w:val="00710F0B"/>
    <w:rsid w:val="0071146F"/>
    <w:rsid w:val="007115E6"/>
    <w:rsid w:val="00711636"/>
    <w:rsid w:val="007117CB"/>
    <w:rsid w:val="00711C3A"/>
    <w:rsid w:val="00712006"/>
    <w:rsid w:val="00712314"/>
    <w:rsid w:val="00712433"/>
    <w:rsid w:val="007124FD"/>
    <w:rsid w:val="00712B8C"/>
    <w:rsid w:val="00712DEC"/>
    <w:rsid w:val="0071354D"/>
    <w:rsid w:val="0071365E"/>
    <w:rsid w:val="00713851"/>
    <w:rsid w:val="00713A20"/>
    <w:rsid w:val="00713BD6"/>
    <w:rsid w:val="00713CEA"/>
    <w:rsid w:val="00713DAF"/>
    <w:rsid w:val="00713E87"/>
    <w:rsid w:val="007144E1"/>
    <w:rsid w:val="00714A5D"/>
    <w:rsid w:val="00714AB7"/>
    <w:rsid w:val="00714B2E"/>
    <w:rsid w:val="00714B48"/>
    <w:rsid w:val="0071516A"/>
    <w:rsid w:val="007154ED"/>
    <w:rsid w:val="00715597"/>
    <w:rsid w:val="007158AB"/>
    <w:rsid w:val="007162F6"/>
    <w:rsid w:val="0071640E"/>
    <w:rsid w:val="00716A03"/>
    <w:rsid w:val="00716C56"/>
    <w:rsid w:val="00716C88"/>
    <w:rsid w:val="00716EE4"/>
    <w:rsid w:val="007170A8"/>
    <w:rsid w:val="007171ED"/>
    <w:rsid w:val="007173BC"/>
    <w:rsid w:val="007173DD"/>
    <w:rsid w:val="0071781B"/>
    <w:rsid w:val="00717E27"/>
    <w:rsid w:val="0072033A"/>
    <w:rsid w:val="007206C3"/>
    <w:rsid w:val="00720710"/>
    <w:rsid w:val="0072109B"/>
    <w:rsid w:val="0072141E"/>
    <w:rsid w:val="007214DA"/>
    <w:rsid w:val="007215AF"/>
    <w:rsid w:val="00721624"/>
    <w:rsid w:val="007216A7"/>
    <w:rsid w:val="00721967"/>
    <w:rsid w:val="0072205B"/>
    <w:rsid w:val="00722744"/>
    <w:rsid w:val="00722A24"/>
    <w:rsid w:val="00722D8F"/>
    <w:rsid w:val="007234FB"/>
    <w:rsid w:val="0072365E"/>
    <w:rsid w:val="00723809"/>
    <w:rsid w:val="00723F2C"/>
    <w:rsid w:val="00724074"/>
    <w:rsid w:val="0072446E"/>
    <w:rsid w:val="0072448F"/>
    <w:rsid w:val="0072451C"/>
    <w:rsid w:val="00724532"/>
    <w:rsid w:val="00724646"/>
    <w:rsid w:val="0072489F"/>
    <w:rsid w:val="00724C10"/>
    <w:rsid w:val="00724E93"/>
    <w:rsid w:val="00725441"/>
    <w:rsid w:val="00725600"/>
    <w:rsid w:val="00725619"/>
    <w:rsid w:val="00725C55"/>
    <w:rsid w:val="00725E1A"/>
    <w:rsid w:val="00726046"/>
    <w:rsid w:val="0072618E"/>
    <w:rsid w:val="00726299"/>
    <w:rsid w:val="007263F4"/>
    <w:rsid w:val="0072659C"/>
    <w:rsid w:val="00726D7A"/>
    <w:rsid w:val="00726DF8"/>
    <w:rsid w:val="00726E5A"/>
    <w:rsid w:val="007271CF"/>
    <w:rsid w:val="0072759B"/>
    <w:rsid w:val="00727A61"/>
    <w:rsid w:val="00727AA0"/>
    <w:rsid w:val="00730509"/>
    <w:rsid w:val="00730781"/>
    <w:rsid w:val="007317F7"/>
    <w:rsid w:val="00731903"/>
    <w:rsid w:val="00731C1E"/>
    <w:rsid w:val="00731CC6"/>
    <w:rsid w:val="00732453"/>
    <w:rsid w:val="007324EE"/>
    <w:rsid w:val="007329BB"/>
    <w:rsid w:val="00732FC9"/>
    <w:rsid w:val="00733637"/>
    <w:rsid w:val="00733F2E"/>
    <w:rsid w:val="0073420D"/>
    <w:rsid w:val="007346B7"/>
    <w:rsid w:val="00734830"/>
    <w:rsid w:val="007349CC"/>
    <w:rsid w:val="007349E3"/>
    <w:rsid w:val="00734A70"/>
    <w:rsid w:val="00734E5B"/>
    <w:rsid w:val="00735612"/>
    <w:rsid w:val="007356AC"/>
    <w:rsid w:val="00736125"/>
    <w:rsid w:val="007367B3"/>
    <w:rsid w:val="00736C64"/>
    <w:rsid w:val="00736E52"/>
    <w:rsid w:val="00737353"/>
    <w:rsid w:val="0073772C"/>
    <w:rsid w:val="007377DF"/>
    <w:rsid w:val="00737821"/>
    <w:rsid w:val="00737A9A"/>
    <w:rsid w:val="00737B5D"/>
    <w:rsid w:val="00737BE2"/>
    <w:rsid w:val="00737C9A"/>
    <w:rsid w:val="00740343"/>
    <w:rsid w:val="007403BA"/>
    <w:rsid w:val="00740445"/>
    <w:rsid w:val="00740ECF"/>
    <w:rsid w:val="00741274"/>
    <w:rsid w:val="00741289"/>
    <w:rsid w:val="00741832"/>
    <w:rsid w:val="007418AB"/>
    <w:rsid w:val="00741D78"/>
    <w:rsid w:val="0074218F"/>
    <w:rsid w:val="00742AAB"/>
    <w:rsid w:val="00742E33"/>
    <w:rsid w:val="00742EB8"/>
    <w:rsid w:val="007430B1"/>
    <w:rsid w:val="007433CA"/>
    <w:rsid w:val="00743E82"/>
    <w:rsid w:val="00743EE1"/>
    <w:rsid w:val="00744023"/>
    <w:rsid w:val="0074470A"/>
    <w:rsid w:val="007447B3"/>
    <w:rsid w:val="0074490A"/>
    <w:rsid w:val="007449AE"/>
    <w:rsid w:val="00744B23"/>
    <w:rsid w:val="00744B32"/>
    <w:rsid w:val="00745045"/>
    <w:rsid w:val="00745110"/>
    <w:rsid w:val="00745509"/>
    <w:rsid w:val="007458EF"/>
    <w:rsid w:val="00745A09"/>
    <w:rsid w:val="00745C46"/>
    <w:rsid w:val="00745CD8"/>
    <w:rsid w:val="0074602B"/>
    <w:rsid w:val="007469A1"/>
    <w:rsid w:val="00746E33"/>
    <w:rsid w:val="00746E57"/>
    <w:rsid w:val="0074708A"/>
    <w:rsid w:val="00747A2C"/>
    <w:rsid w:val="00747C02"/>
    <w:rsid w:val="00747D59"/>
    <w:rsid w:val="00747D77"/>
    <w:rsid w:val="00747DB4"/>
    <w:rsid w:val="0075000A"/>
    <w:rsid w:val="00750176"/>
    <w:rsid w:val="0075080C"/>
    <w:rsid w:val="00750943"/>
    <w:rsid w:val="007509FE"/>
    <w:rsid w:val="00750B13"/>
    <w:rsid w:val="00750FA5"/>
    <w:rsid w:val="007510A4"/>
    <w:rsid w:val="0075129C"/>
    <w:rsid w:val="007512EC"/>
    <w:rsid w:val="00751531"/>
    <w:rsid w:val="00751637"/>
    <w:rsid w:val="00751745"/>
    <w:rsid w:val="0075176C"/>
    <w:rsid w:val="00752330"/>
    <w:rsid w:val="00752398"/>
    <w:rsid w:val="0075254F"/>
    <w:rsid w:val="00752652"/>
    <w:rsid w:val="007526BB"/>
    <w:rsid w:val="0075297B"/>
    <w:rsid w:val="00752B4C"/>
    <w:rsid w:val="00752D06"/>
    <w:rsid w:val="00752DB2"/>
    <w:rsid w:val="00752EE9"/>
    <w:rsid w:val="00753873"/>
    <w:rsid w:val="00753D21"/>
    <w:rsid w:val="00753D92"/>
    <w:rsid w:val="00753DAA"/>
    <w:rsid w:val="00753F82"/>
    <w:rsid w:val="00754413"/>
    <w:rsid w:val="007545BD"/>
    <w:rsid w:val="007548D1"/>
    <w:rsid w:val="007551E1"/>
    <w:rsid w:val="00755986"/>
    <w:rsid w:val="00755D38"/>
    <w:rsid w:val="0075656B"/>
    <w:rsid w:val="0075676F"/>
    <w:rsid w:val="0075692E"/>
    <w:rsid w:val="0075694E"/>
    <w:rsid w:val="00756952"/>
    <w:rsid w:val="00756DF9"/>
    <w:rsid w:val="007571BA"/>
    <w:rsid w:val="00757340"/>
    <w:rsid w:val="00757433"/>
    <w:rsid w:val="00757540"/>
    <w:rsid w:val="00757876"/>
    <w:rsid w:val="00757960"/>
    <w:rsid w:val="00757C08"/>
    <w:rsid w:val="00760163"/>
    <w:rsid w:val="00760192"/>
    <w:rsid w:val="00760626"/>
    <w:rsid w:val="007606F8"/>
    <w:rsid w:val="0076072D"/>
    <w:rsid w:val="0076100E"/>
    <w:rsid w:val="00761021"/>
    <w:rsid w:val="007610E1"/>
    <w:rsid w:val="00761687"/>
    <w:rsid w:val="007616D5"/>
    <w:rsid w:val="00761825"/>
    <w:rsid w:val="0076189C"/>
    <w:rsid w:val="007618C7"/>
    <w:rsid w:val="00761DA6"/>
    <w:rsid w:val="007620B0"/>
    <w:rsid w:val="0076237C"/>
    <w:rsid w:val="007623C4"/>
    <w:rsid w:val="0076256C"/>
    <w:rsid w:val="00762782"/>
    <w:rsid w:val="00762A0C"/>
    <w:rsid w:val="00762C13"/>
    <w:rsid w:val="00762C71"/>
    <w:rsid w:val="00763868"/>
    <w:rsid w:val="0076412E"/>
    <w:rsid w:val="0076457C"/>
    <w:rsid w:val="0076462E"/>
    <w:rsid w:val="007648FB"/>
    <w:rsid w:val="00764F27"/>
    <w:rsid w:val="00764F85"/>
    <w:rsid w:val="00764FA7"/>
    <w:rsid w:val="00765121"/>
    <w:rsid w:val="007651A3"/>
    <w:rsid w:val="007653EE"/>
    <w:rsid w:val="007656CF"/>
    <w:rsid w:val="007656DA"/>
    <w:rsid w:val="00765A9B"/>
    <w:rsid w:val="00765B33"/>
    <w:rsid w:val="00765FBA"/>
    <w:rsid w:val="00766815"/>
    <w:rsid w:val="00766FC2"/>
    <w:rsid w:val="00767185"/>
    <w:rsid w:val="00767AB2"/>
    <w:rsid w:val="00767B78"/>
    <w:rsid w:val="0077001E"/>
    <w:rsid w:val="007708A3"/>
    <w:rsid w:val="00770B2C"/>
    <w:rsid w:val="00770F1D"/>
    <w:rsid w:val="007710E4"/>
    <w:rsid w:val="007710E5"/>
    <w:rsid w:val="00771123"/>
    <w:rsid w:val="007715B9"/>
    <w:rsid w:val="00771901"/>
    <w:rsid w:val="00771AD9"/>
    <w:rsid w:val="00771F5C"/>
    <w:rsid w:val="007725C4"/>
    <w:rsid w:val="00772B7F"/>
    <w:rsid w:val="00772D25"/>
    <w:rsid w:val="00772DEC"/>
    <w:rsid w:val="00772EA7"/>
    <w:rsid w:val="00773037"/>
    <w:rsid w:val="007732CC"/>
    <w:rsid w:val="00773578"/>
    <w:rsid w:val="00773690"/>
    <w:rsid w:val="00773A6B"/>
    <w:rsid w:val="00774639"/>
    <w:rsid w:val="0077464D"/>
    <w:rsid w:val="00774B2E"/>
    <w:rsid w:val="00774BBE"/>
    <w:rsid w:val="00774E3B"/>
    <w:rsid w:val="00774F76"/>
    <w:rsid w:val="00774F78"/>
    <w:rsid w:val="00775042"/>
    <w:rsid w:val="0077526A"/>
    <w:rsid w:val="00775795"/>
    <w:rsid w:val="007758FA"/>
    <w:rsid w:val="00776151"/>
    <w:rsid w:val="00776451"/>
    <w:rsid w:val="0077694E"/>
    <w:rsid w:val="00776BA2"/>
    <w:rsid w:val="0077703B"/>
    <w:rsid w:val="00777400"/>
    <w:rsid w:val="0077742C"/>
    <w:rsid w:val="00777BCF"/>
    <w:rsid w:val="00777C45"/>
    <w:rsid w:val="00777E61"/>
    <w:rsid w:val="00777FDD"/>
    <w:rsid w:val="007801D5"/>
    <w:rsid w:val="0078041C"/>
    <w:rsid w:val="0078053C"/>
    <w:rsid w:val="00780750"/>
    <w:rsid w:val="00780A00"/>
    <w:rsid w:val="00780B17"/>
    <w:rsid w:val="00780E32"/>
    <w:rsid w:val="00780EEB"/>
    <w:rsid w:val="00780EFF"/>
    <w:rsid w:val="00780F28"/>
    <w:rsid w:val="0078123F"/>
    <w:rsid w:val="007818D3"/>
    <w:rsid w:val="00781AB3"/>
    <w:rsid w:val="007825AB"/>
    <w:rsid w:val="007827F7"/>
    <w:rsid w:val="00782B9B"/>
    <w:rsid w:val="00782C00"/>
    <w:rsid w:val="00782E09"/>
    <w:rsid w:val="00782EDF"/>
    <w:rsid w:val="00783260"/>
    <w:rsid w:val="00783434"/>
    <w:rsid w:val="007836AF"/>
    <w:rsid w:val="00783867"/>
    <w:rsid w:val="00783A83"/>
    <w:rsid w:val="00783ACC"/>
    <w:rsid w:val="00783BBC"/>
    <w:rsid w:val="007845F3"/>
    <w:rsid w:val="00784ACE"/>
    <w:rsid w:val="00784E7C"/>
    <w:rsid w:val="00784F21"/>
    <w:rsid w:val="00784F58"/>
    <w:rsid w:val="00785071"/>
    <w:rsid w:val="00785157"/>
    <w:rsid w:val="007855B4"/>
    <w:rsid w:val="007856FE"/>
    <w:rsid w:val="00785ABC"/>
    <w:rsid w:val="00785C5D"/>
    <w:rsid w:val="00786150"/>
    <w:rsid w:val="00786232"/>
    <w:rsid w:val="00786415"/>
    <w:rsid w:val="007864E8"/>
    <w:rsid w:val="00786985"/>
    <w:rsid w:val="00786FB9"/>
    <w:rsid w:val="007875F1"/>
    <w:rsid w:val="007878CF"/>
    <w:rsid w:val="0078795E"/>
    <w:rsid w:val="0078798F"/>
    <w:rsid w:val="00787E66"/>
    <w:rsid w:val="00790143"/>
    <w:rsid w:val="00790166"/>
    <w:rsid w:val="007905EB"/>
    <w:rsid w:val="007905FE"/>
    <w:rsid w:val="00790692"/>
    <w:rsid w:val="007907BB"/>
    <w:rsid w:val="00790AFD"/>
    <w:rsid w:val="00790CE9"/>
    <w:rsid w:val="00790E67"/>
    <w:rsid w:val="00791086"/>
    <w:rsid w:val="00791292"/>
    <w:rsid w:val="00791378"/>
    <w:rsid w:val="00791542"/>
    <w:rsid w:val="00791BD0"/>
    <w:rsid w:val="00791FB2"/>
    <w:rsid w:val="0079210C"/>
    <w:rsid w:val="0079251A"/>
    <w:rsid w:val="007931D8"/>
    <w:rsid w:val="007935B7"/>
    <w:rsid w:val="0079365F"/>
    <w:rsid w:val="007936F7"/>
    <w:rsid w:val="00793913"/>
    <w:rsid w:val="00793ABC"/>
    <w:rsid w:val="00793FAF"/>
    <w:rsid w:val="0079407B"/>
    <w:rsid w:val="00794723"/>
    <w:rsid w:val="0079495F"/>
    <w:rsid w:val="00794BAF"/>
    <w:rsid w:val="00794DE1"/>
    <w:rsid w:val="00794EC0"/>
    <w:rsid w:val="00795DE5"/>
    <w:rsid w:val="00795EBA"/>
    <w:rsid w:val="0079679D"/>
    <w:rsid w:val="00796ABD"/>
    <w:rsid w:val="00796E1C"/>
    <w:rsid w:val="00796FF7"/>
    <w:rsid w:val="007972A0"/>
    <w:rsid w:val="00797540"/>
    <w:rsid w:val="007975B8"/>
    <w:rsid w:val="00797648"/>
    <w:rsid w:val="00797727"/>
    <w:rsid w:val="00797C3A"/>
    <w:rsid w:val="00797F27"/>
    <w:rsid w:val="007A0556"/>
    <w:rsid w:val="007A07C8"/>
    <w:rsid w:val="007A0BE7"/>
    <w:rsid w:val="007A0CDA"/>
    <w:rsid w:val="007A0D41"/>
    <w:rsid w:val="007A0E57"/>
    <w:rsid w:val="007A0E65"/>
    <w:rsid w:val="007A10E5"/>
    <w:rsid w:val="007A182F"/>
    <w:rsid w:val="007A1A5B"/>
    <w:rsid w:val="007A2179"/>
    <w:rsid w:val="007A2646"/>
    <w:rsid w:val="007A2791"/>
    <w:rsid w:val="007A2994"/>
    <w:rsid w:val="007A2A11"/>
    <w:rsid w:val="007A2CF3"/>
    <w:rsid w:val="007A2F90"/>
    <w:rsid w:val="007A3066"/>
    <w:rsid w:val="007A32A9"/>
    <w:rsid w:val="007A32FA"/>
    <w:rsid w:val="007A396C"/>
    <w:rsid w:val="007A3A15"/>
    <w:rsid w:val="007A3A68"/>
    <w:rsid w:val="007A3D5C"/>
    <w:rsid w:val="007A3F77"/>
    <w:rsid w:val="007A40BC"/>
    <w:rsid w:val="007A4B12"/>
    <w:rsid w:val="007A4E32"/>
    <w:rsid w:val="007A52A8"/>
    <w:rsid w:val="007A538D"/>
    <w:rsid w:val="007A5875"/>
    <w:rsid w:val="007A5AD9"/>
    <w:rsid w:val="007A633D"/>
    <w:rsid w:val="007A6393"/>
    <w:rsid w:val="007A640E"/>
    <w:rsid w:val="007A64FD"/>
    <w:rsid w:val="007A685C"/>
    <w:rsid w:val="007A6B6E"/>
    <w:rsid w:val="007A6C6C"/>
    <w:rsid w:val="007A6C73"/>
    <w:rsid w:val="007A719F"/>
    <w:rsid w:val="007A7574"/>
    <w:rsid w:val="007A7B59"/>
    <w:rsid w:val="007A7E96"/>
    <w:rsid w:val="007B03EA"/>
    <w:rsid w:val="007B078F"/>
    <w:rsid w:val="007B07FA"/>
    <w:rsid w:val="007B0B85"/>
    <w:rsid w:val="007B116E"/>
    <w:rsid w:val="007B124C"/>
    <w:rsid w:val="007B16D2"/>
    <w:rsid w:val="007B16F6"/>
    <w:rsid w:val="007B1CFD"/>
    <w:rsid w:val="007B1D5C"/>
    <w:rsid w:val="007B1D68"/>
    <w:rsid w:val="007B1E05"/>
    <w:rsid w:val="007B1F3E"/>
    <w:rsid w:val="007B2323"/>
    <w:rsid w:val="007B33A8"/>
    <w:rsid w:val="007B33B9"/>
    <w:rsid w:val="007B350C"/>
    <w:rsid w:val="007B36F3"/>
    <w:rsid w:val="007B3EFE"/>
    <w:rsid w:val="007B4018"/>
    <w:rsid w:val="007B41F3"/>
    <w:rsid w:val="007B4310"/>
    <w:rsid w:val="007B4A59"/>
    <w:rsid w:val="007B4D1E"/>
    <w:rsid w:val="007B5014"/>
    <w:rsid w:val="007B51FB"/>
    <w:rsid w:val="007B5841"/>
    <w:rsid w:val="007B5A6E"/>
    <w:rsid w:val="007B5CCB"/>
    <w:rsid w:val="007B5D60"/>
    <w:rsid w:val="007B5F72"/>
    <w:rsid w:val="007B6077"/>
    <w:rsid w:val="007B61B0"/>
    <w:rsid w:val="007B6326"/>
    <w:rsid w:val="007B67C0"/>
    <w:rsid w:val="007B6866"/>
    <w:rsid w:val="007B6AD9"/>
    <w:rsid w:val="007B6B20"/>
    <w:rsid w:val="007B7371"/>
    <w:rsid w:val="007B73AE"/>
    <w:rsid w:val="007B745F"/>
    <w:rsid w:val="007B7CBB"/>
    <w:rsid w:val="007B7D0E"/>
    <w:rsid w:val="007C0438"/>
    <w:rsid w:val="007C0A8E"/>
    <w:rsid w:val="007C0AB3"/>
    <w:rsid w:val="007C0D3F"/>
    <w:rsid w:val="007C0E62"/>
    <w:rsid w:val="007C0FCC"/>
    <w:rsid w:val="007C1039"/>
    <w:rsid w:val="007C10F7"/>
    <w:rsid w:val="007C2A20"/>
    <w:rsid w:val="007C2FE6"/>
    <w:rsid w:val="007C335E"/>
    <w:rsid w:val="007C3805"/>
    <w:rsid w:val="007C3CD7"/>
    <w:rsid w:val="007C4151"/>
    <w:rsid w:val="007C41F5"/>
    <w:rsid w:val="007C4542"/>
    <w:rsid w:val="007C4954"/>
    <w:rsid w:val="007C49DB"/>
    <w:rsid w:val="007C4AEB"/>
    <w:rsid w:val="007C4AEE"/>
    <w:rsid w:val="007C4D00"/>
    <w:rsid w:val="007C51EB"/>
    <w:rsid w:val="007C5223"/>
    <w:rsid w:val="007C60FA"/>
    <w:rsid w:val="007C68CA"/>
    <w:rsid w:val="007C6ACE"/>
    <w:rsid w:val="007C6B47"/>
    <w:rsid w:val="007C6CEE"/>
    <w:rsid w:val="007C6EF1"/>
    <w:rsid w:val="007C6F38"/>
    <w:rsid w:val="007C70F2"/>
    <w:rsid w:val="007C71BA"/>
    <w:rsid w:val="007C71C6"/>
    <w:rsid w:val="007C72E5"/>
    <w:rsid w:val="007C7855"/>
    <w:rsid w:val="007C7DC8"/>
    <w:rsid w:val="007C7FF6"/>
    <w:rsid w:val="007D0244"/>
    <w:rsid w:val="007D035C"/>
    <w:rsid w:val="007D0630"/>
    <w:rsid w:val="007D06B3"/>
    <w:rsid w:val="007D07FF"/>
    <w:rsid w:val="007D0907"/>
    <w:rsid w:val="007D0E6F"/>
    <w:rsid w:val="007D0E8D"/>
    <w:rsid w:val="007D0F2B"/>
    <w:rsid w:val="007D140E"/>
    <w:rsid w:val="007D166E"/>
    <w:rsid w:val="007D19B2"/>
    <w:rsid w:val="007D19D5"/>
    <w:rsid w:val="007D1AEC"/>
    <w:rsid w:val="007D1C0C"/>
    <w:rsid w:val="007D1C15"/>
    <w:rsid w:val="007D1E1F"/>
    <w:rsid w:val="007D1E86"/>
    <w:rsid w:val="007D1FC2"/>
    <w:rsid w:val="007D250C"/>
    <w:rsid w:val="007D251C"/>
    <w:rsid w:val="007D2ACB"/>
    <w:rsid w:val="007D2B33"/>
    <w:rsid w:val="007D2C91"/>
    <w:rsid w:val="007D2D5E"/>
    <w:rsid w:val="007D301E"/>
    <w:rsid w:val="007D34FD"/>
    <w:rsid w:val="007D3712"/>
    <w:rsid w:val="007D38DB"/>
    <w:rsid w:val="007D391E"/>
    <w:rsid w:val="007D3A15"/>
    <w:rsid w:val="007D3D7E"/>
    <w:rsid w:val="007D41A8"/>
    <w:rsid w:val="007D420F"/>
    <w:rsid w:val="007D42B0"/>
    <w:rsid w:val="007D42DC"/>
    <w:rsid w:val="007D4353"/>
    <w:rsid w:val="007D4611"/>
    <w:rsid w:val="007D4740"/>
    <w:rsid w:val="007D4776"/>
    <w:rsid w:val="007D5AB9"/>
    <w:rsid w:val="007D5B52"/>
    <w:rsid w:val="007D5B64"/>
    <w:rsid w:val="007D5FA2"/>
    <w:rsid w:val="007D6164"/>
    <w:rsid w:val="007D6839"/>
    <w:rsid w:val="007D6CE7"/>
    <w:rsid w:val="007D714E"/>
    <w:rsid w:val="007D7380"/>
    <w:rsid w:val="007D7424"/>
    <w:rsid w:val="007D74E4"/>
    <w:rsid w:val="007D7645"/>
    <w:rsid w:val="007D7982"/>
    <w:rsid w:val="007D7A9B"/>
    <w:rsid w:val="007D7B17"/>
    <w:rsid w:val="007E00EC"/>
    <w:rsid w:val="007E02AD"/>
    <w:rsid w:val="007E0692"/>
    <w:rsid w:val="007E0B45"/>
    <w:rsid w:val="007E0CD7"/>
    <w:rsid w:val="007E10C1"/>
    <w:rsid w:val="007E1109"/>
    <w:rsid w:val="007E118D"/>
    <w:rsid w:val="007E12F1"/>
    <w:rsid w:val="007E1478"/>
    <w:rsid w:val="007E16CD"/>
    <w:rsid w:val="007E17BF"/>
    <w:rsid w:val="007E17EA"/>
    <w:rsid w:val="007E1B8F"/>
    <w:rsid w:val="007E1E1F"/>
    <w:rsid w:val="007E24BF"/>
    <w:rsid w:val="007E257C"/>
    <w:rsid w:val="007E25F0"/>
    <w:rsid w:val="007E284D"/>
    <w:rsid w:val="007E2F1D"/>
    <w:rsid w:val="007E3203"/>
    <w:rsid w:val="007E3742"/>
    <w:rsid w:val="007E3769"/>
    <w:rsid w:val="007E3868"/>
    <w:rsid w:val="007E3D15"/>
    <w:rsid w:val="007E4173"/>
    <w:rsid w:val="007E41A4"/>
    <w:rsid w:val="007E445C"/>
    <w:rsid w:val="007E47AC"/>
    <w:rsid w:val="007E488B"/>
    <w:rsid w:val="007E4B94"/>
    <w:rsid w:val="007E52D7"/>
    <w:rsid w:val="007E5A23"/>
    <w:rsid w:val="007E6416"/>
    <w:rsid w:val="007E689C"/>
    <w:rsid w:val="007E696C"/>
    <w:rsid w:val="007E6ADB"/>
    <w:rsid w:val="007E6E1C"/>
    <w:rsid w:val="007E744D"/>
    <w:rsid w:val="007E74AA"/>
    <w:rsid w:val="007E7DC8"/>
    <w:rsid w:val="007E7EE1"/>
    <w:rsid w:val="007F00A7"/>
    <w:rsid w:val="007F0122"/>
    <w:rsid w:val="007F0250"/>
    <w:rsid w:val="007F0612"/>
    <w:rsid w:val="007F0FAD"/>
    <w:rsid w:val="007F11CB"/>
    <w:rsid w:val="007F1E28"/>
    <w:rsid w:val="007F2047"/>
    <w:rsid w:val="007F2049"/>
    <w:rsid w:val="007F267B"/>
    <w:rsid w:val="007F289C"/>
    <w:rsid w:val="007F2C73"/>
    <w:rsid w:val="007F2E52"/>
    <w:rsid w:val="007F317E"/>
    <w:rsid w:val="007F332E"/>
    <w:rsid w:val="007F333D"/>
    <w:rsid w:val="007F3450"/>
    <w:rsid w:val="007F3858"/>
    <w:rsid w:val="007F40E2"/>
    <w:rsid w:val="007F41F4"/>
    <w:rsid w:val="007F429E"/>
    <w:rsid w:val="007F4635"/>
    <w:rsid w:val="007F47A7"/>
    <w:rsid w:val="007F480C"/>
    <w:rsid w:val="007F4A0A"/>
    <w:rsid w:val="007F4E8B"/>
    <w:rsid w:val="007F52A0"/>
    <w:rsid w:val="007F5892"/>
    <w:rsid w:val="007F5A9F"/>
    <w:rsid w:val="007F5C93"/>
    <w:rsid w:val="007F5EA0"/>
    <w:rsid w:val="007F6387"/>
    <w:rsid w:val="007F68B3"/>
    <w:rsid w:val="007F6917"/>
    <w:rsid w:val="007F6AED"/>
    <w:rsid w:val="007F713C"/>
    <w:rsid w:val="007F725E"/>
    <w:rsid w:val="007F7266"/>
    <w:rsid w:val="007F7857"/>
    <w:rsid w:val="007F7A59"/>
    <w:rsid w:val="00800182"/>
    <w:rsid w:val="008007EA"/>
    <w:rsid w:val="00800938"/>
    <w:rsid w:val="008009F4"/>
    <w:rsid w:val="00800AAF"/>
    <w:rsid w:val="00800CB8"/>
    <w:rsid w:val="00800E79"/>
    <w:rsid w:val="00801301"/>
    <w:rsid w:val="00801505"/>
    <w:rsid w:val="00801773"/>
    <w:rsid w:val="00801B26"/>
    <w:rsid w:val="00801FA6"/>
    <w:rsid w:val="00802138"/>
    <w:rsid w:val="00802207"/>
    <w:rsid w:val="00802618"/>
    <w:rsid w:val="00802704"/>
    <w:rsid w:val="00802A05"/>
    <w:rsid w:val="00802A8B"/>
    <w:rsid w:val="00802E05"/>
    <w:rsid w:val="00802E1A"/>
    <w:rsid w:val="008031D3"/>
    <w:rsid w:val="0080329A"/>
    <w:rsid w:val="008033BE"/>
    <w:rsid w:val="008033C9"/>
    <w:rsid w:val="008034D6"/>
    <w:rsid w:val="0080353D"/>
    <w:rsid w:val="00803875"/>
    <w:rsid w:val="008039B8"/>
    <w:rsid w:val="00803C73"/>
    <w:rsid w:val="00803F9F"/>
    <w:rsid w:val="00804012"/>
    <w:rsid w:val="008044BE"/>
    <w:rsid w:val="00804523"/>
    <w:rsid w:val="00804E4E"/>
    <w:rsid w:val="00804FCA"/>
    <w:rsid w:val="008051BF"/>
    <w:rsid w:val="00805638"/>
    <w:rsid w:val="008056D3"/>
    <w:rsid w:val="00805E34"/>
    <w:rsid w:val="0080626B"/>
    <w:rsid w:val="0080664F"/>
    <w:rsid w:val="00806885"/>
    <w:rsid w:val="00806AB2"/>
    <w:rsid w:val="00806D26"/>
    <w:rsid w:val="00806D81"/>
    <w:rsid w:val="00806D91"/>
    <w:rsid w:val="00807646"/>
    <w:rsid w:val="00807718"/>
    <w:rsid w:val="00807768"/>
    <w:rsid w:val="00807968"/>
    <w:rsid w:val="00807B48"/>
    <w:rsid w:val="0081052B"/>
    <w:rsid w:val="00810C2F"/>
    <w:rsid w:val="008112A7"/>
    <w:rsid w:val="00811359"/>
    <w:rsid w:val="00811959"/>
    <w:rsid w:val="00811C72"/>
    <w:rsid w:val="0081250B"/>
    <w:rsid w:val="00812593"/>
    <w:rsid w:val="00812B83"/>
    <w:rsid w:val="00812DE2"/>
    <w:rsid w:val="00813971"/>
    <w:rsid w:val="00813D5E"/>
    <w:rsid w:val="00813ED0"/>
    <w:rsid w:val="0081431B"/>
    <w:rsid w:val="0081446C"/>
    <w:rsid w:val="008145BA"/>
    <w:rsid w:val="008148E5"/>
    <w:rsid w:val="00814AA3"/>
    <w:rsid w:val="00814AF8"/>
    <w:rsid w:val="00815122"/>
    <w:rsid w:val="008151FD"/>
    <w:rsid w:val="00816559"/>
    <w:rsid w:val="00816913"/>
    <w:rsid w:val="00816B1A"/>
    <w:rsid w:val="008171EF"/>
    <w:rsid w:val="008174B7"/>
    <w:rsid w:val="00817669"/>
    <w:rsid w:val="008176C6"/>
    <w:rsid w:val="008176F3"/>
    <w:rsid w:val="0081782C"/>
    <w:rsid w:val="00817BE9"/>
    <w:rsid w:val="00817D97"/>
    <w:rsid w:val="00820092"/>
    <w:rsid w:val="00820216"/>
    <w:rsid w:val="0082067D"/>
    <w:rsid w:val="00820A4B"/>
    <w:rsid w:val="00820B38"/>
    <w:rsid w:val="00820FD4"/>
    <w:rsid w:val="008212E7"/>
    <w:rsid w:val="008213F2"/>
    <w:rsid w:val="008214AB"/>
    <w:rsid w:val="00821587"/>
    <w:rsid w:val="008217D1"/>
    <w:rsid w:val="00822262"/>
    <w:rsid w:val="008224D7"/>
    <w:rsid w:val="00822E2B"/>
    <w:rsid w:val="00822E40"/>
    <w:rsid w:val="00822F6B"/>
    <w:rsid w:val="008230CC"/>
    <w:rsid w:val="008232BE"/>
    <w:rsid w:val="00823366"/>
    <w:rsid w:val="008235C8"/>
    <w:rsid w:val="00823925"/>
    <w:rsid w:val="00823AAA"/>
    <w:rsid w:val="00823B35"/>
    <w:rsid w:val="00824058"/>
    <w:rsid w:val="00824258"/>
    <w:rsid w:val="00824279"/>
    <w:rsid w:val="008242D6"/>
    <w:rsid w:val="008257BB"/>
    <w:rsid w:val="008258E5"/>
    <w:rsid w:val="00825FD0"/>
    <w:rsid w:val="0082626F"/>
    <w:rsid w:val="008263EE"/>
    <w:rsid w:val="0082646C"/>
    <w:rsid w:val="008265C0"/>
    <w:rsid w:val="0082680C"/>
    <w:rsid w:val="00826FB8"/>
    <w:rsid w:val="0082746F"/>
    <w:rsid w:val="00827652"/>
    <w:rsid w:val="0082773A"/>
    <w:rsid w:val="00827AA2"/>
    <w:rsid w:val="00827D3B"/>
    <w:rsid w:val="00827E69"/>
    <w:rsid w:val="00827F26"/>
    <w:rsid w:val="008306CD"/>
    <w:rsid w:val="00830C8F"/>
    <w:rsid w:val="00831472"/>
    <w:rsid w:val="00831698"/>
    <w:rsid w:val="00831E70"/>
    <w:rsid w:val="008322BC"/>
    <w:rsid w:val="00832323"/>
    <w:rsid w:val="008329DF"/>
    <w:rsid w:val="00832E7F"/>
    <w:rsid w:val="00832F98"/>
    <w:rsid w:val="00833555"/>
    <w:rsid w:val="00833BBD"/>
    <w:rsid w:val="008344F9"/>
    <w:rsid w:val="00834F71"/>
    <w:rsid w:val="00835008"/>
    <w:rsid w:val="0083507E"/>
    <w:rsid w:val="0083510F"/>
    <w:rsid w:val="0083512D"/>
    <w:rsid w:val="008351BE"/>
    <w:rsid w:val="008352F4"/>
    <w:rsid w:val="0083530F"/>
    <w:rsid w:val="0083531C"/>
    <w:rsid w:val="008354B4"/>
    <w:rsid w:val="00835A3B"/>
    <w:rsid w:val="00835F14"/>
    <w:rsid w:val="00835F97"/>
    <w:rsid w:val="008374B1"/>
    <w:rsid w:val="008374FF"/>
    <w:rsid w:val="008377E2"/>
    <w:rsid w:val="008378D9"/>
    <w:rsid w:val="008400FD"/>
    <w:rsid w:val="008401BC"/>
    <w:rsid w:val="0084022E"/>
    <w:rsid w:val="008405C8"/>
    <w:rsid w:val="00840698"/>
    <w:rsid w:val="008408F3"/>
    <w:rsid w:val="00840C97"/>
    <w:rsid w:val="00840E32"/>
    <w:rsid w:val="00841753"/>
    <w:rsid w:val="0084256F"/>
    <w:rsid w:val="008428EF"/>
    <w:rsid w:val="00842904"/>
    <w:rsid w:val="0084319F"/>
    <w:rsid w:val="008431C2"/>
    <w:rsid w:val="00843412"/>
    <w:rsid w:val="0084395C"/>
    <w:rsid w:val="00843D03"/>
    <w:rsid w:val="008443F7"/>
    <w:rsid w:val="008444A8"/>
    <w:rsid w:val="00844BE6"/>
    <w:rsid w:val="00844E21"/>
    <w:rsid w:val="00844E63"/>
    <w:rsid w:val="00845024"/>
    <w:rsid w:val="008454F4"/>
    <w:rsid w:val="00845C18"/>
    <w:rsid w:val="00845C30"/>
    <w:rsid w:val="00846285"/>
    <w:rsid w:val="0084642B"/>
    <w:rsid w:val="00846C21"/>
    <w:rsid w:val="00846D6C"/>
    <w:rsid w:val="00846F8B"/>
    <w:rsid w:val="00847311"/>
    <w:rsid w:val="00847428"/>
    <w:rsid w:val="0084755A"/>
    <w:rsid w:val="008476FE"/>
    <w:rsid w:val="00847E06"/>
    <w:rsid w:val="00847F0E"/>
    <w:rsid w:val="00847F25"/>
    <w:rsid w:val="00850242"/>
    <w:rsid w:val="00850644"/>
    <w:rsid w:val="008508E0"/>
    <w:rsid w:val="00850986"/>
    <w:rsid w:val="008509FA"/>
    <w:rsid w:val="00850C1B"/>
    <w:rsid w:val="00850F71"/>
    <w:rsid w:val="008510A2"/>
    <w:rsid w:val="00851D88"/>
    <w:rsid w:val="00851E2B"/>
    <w:rsid w:val="00851EDE"/>
    <w:rsid w:val="00851F0A"/>
    <w:rsid w:val="0085226D"/>
    <w:rsid w:val="00852907"/>
    <w:rsid w:val="0085329D"/>
    <w:rsid w:val="008535BE"/>
    <w:rsid w:val="008539E7"/>
    <w:rsid w:val="00853C99"/>
    <w:rsid w:val="00853E8E"/>
    <w:rsid w:val="00854273"/>
    <w:rsid w:val="008549CD"/>
    <w:rsid w:val="00854C82"/>
    <w:rsid w:val="00855101"/>
    <w:rsid w:val="0085520F"/>
    <w:rsid w:val="00855EFB"/>
    <w:rsid w:val="00855F56"/>
    <w:rsid w:val="0085607D"/>
    <w:rsid w:val="0085649B"/>
    <w:rsid w:val="00856A7B"/>
    <w:rsid w:val="00856DA6"/>
    <w:rsid w:val="00857038"/>
    <w:rsid w:val="0085713F"/>
    <w:rsid w:val="008575A6"/>
    <w:rsid w:val="008576E1"/>
    <w:rsid w:val="008576ED"/>
    <w:rsid w:val="008577F1"/>
    <w:rsid w:val="00857C29"/>
    <w:rsid w:val="00857CBA"/>
    <w:rsid w:val="008605D5"/>
    <w:rsid w:val="00860674"/>
    <w:rsid w:val="008608A4"/>
    <w:rsid w:val="008609A0"/>
    <w:rsid w:val="00860AA0"/>
    <w:rsid w:val="00860C9E"/>
    <w:rsid w:val="0086124D"/>
    <w:rsid w:val="008613D4"/>
    <w:rsid w:val="0086162F"/>
    <w:rsid w:val="008619CF"/>
    <w:rsid w:val="00861AA3"/>
    <w:rsid w:val="00861C89"/>
    <w:rsid w:val="00861CE9"/>
    <w:rsid w:val="00861F43"/>
    <w:rsid w:val="0086209C"/>
    <w:rsid w:val="00862163"/>
    <w:rsid w:val="008622CC"/>
    <w:rsid w:val="00862780"/>
    <w:rsid w:val="0086280E"/>
    <w:rsid w:val="008629CB"/>
    <w:rsid w:val="00862C68"/>
    <w:rsid w:val="00862EC0"/>
    <w:rsid w:val="0086303F"/>
    <w:rsid w:val="00863060"/>
    <w:rsid w:val="008635C1"/>
    <w:rsid w:val="008636F6"/>
    <w:rsid w:val="00863886"/>
    <w:rsid w:val="00863A08"/>
    <w:rsid w:val="00863B31"/>
    <w:rsid w:val="00863F41"/>
    <w:rsid w:val="008640AC"/>
    <w:rsid w:val="008643D5"/>
    <w:rsid w:val="008647F2"/>
    <w:rsid w:val="00864E47"/>
    <w:rsid w:val="00864E65"/>
    <w:rsid w:val="00865513"/>
    <w:rsid w:val="0086572D"/>
    <w:rsid w:val="00865B07"/>
    <w:rsid w:val="00865FD8"/>
    <w:rsid w:val="0086634C"/>
    <w:rsid w:val="00866884"/>
    <w:rsid w:val="00866930"/>
    <w:rsid w:val="00866B21"/>
    <w:rsid w:val="00866E0A"/>
    <w:rsid w:val="00866F72"/>
    <w:rsid w:val="008670F6"/>
    <w:rsid w:val="008671EF"/>
    <w:rsid w:val="00867610"/>
    <w:rsid w:val="00867799"/>
    <w:rsid w:val="00867AF1"/>
    <w:rsid w:val="00867C87"/>
    <w:rsid w:val="008700B0"/>
    <w:rsid w:val="008703D2"/>
    <w:rsid w:val="008706CD"/>
    <w:rsid w:val="00870896"/>
    <w:rsid w:val="00870940"/>
    <w:rsid w:val="00870CE0"/>
    <w:rsid w:val="00871019"/>
    <w:rsid w:val="0087119C"/>
    <w:rsid w:val="008719F2"/>
    <w:rsid w:val="00871A2D"/>
    <w:rsid w:val="00871E9D"/>
    <w:rsid w:val="008724E6"/>
    <w:rsid w:val="0087297E"/>
    <w:rsid w:val="00872AFD"/>
    <w:rsid w:val="008736ED"/>
    <w:rsid w:val="00873B2B"/>
    <w:rsid w:val="00873CFC"/>
    <w:rsid w:val="00873EB3"/>
    <w:rsid w:val="008740C6"/>
    <w:rsid w:val="00874276"/>
    <w:rsid w:val="00874671"/>
    <w:rsid w:val="008748C7"/>
    <w:rsid w:val="00874AB1"/>
    <w:rsid w:val="00874B06"/>
    <w:rsid w:val="00875929"/>
    <w:rsid w:val="008764E6"/>
    <w:rsid w:val="00876561"/>
    <w:rsid w:val="00876DA4"/>
    <w:rsid w:val="0087707F"/>
    <w:rsid w:val="00877375"/>
    <w:rsid w:val="008773CE"/>
    <w:rsid w:val="00877632"/>
    <w:rsid w:val="0087794F"/>
    <w:rsid w:val="00880196"/>
    <w:rsid w:val="00880673"/>
    <w:rsid w:val="00880685"/>
    <w:rsid w:val="0088193D"/>
    <w:rsid w:val="00881C4A"/>
    <w:rsid w:val="00881CB3"/>
    <w:rsid w:val="00881DFE"/>
    <w:rsid w:val="00882048"/>
    <w:rsid w:val="00882155"/>
    <w:rsid w:val="008827EB"/>
    <w:rsid w:val="00882DD7"/>
    <w:rsid w:val="00882FC5"/>
    <w:rsid w:val="0088302A"/>
    <w:rsid w:val="008837A4"/>
    <w:rsid w:val="008839EA"/>
    <w:rsid w:val="00883D71"/>
    <w:rsid w:val="00883E68"/>
    <w:rsid w:val="00883F46"/>
    <w:rsid w:val="00884662"/>
    <w:rsid w:val="008847F4"/>
    <w:rsid w:val="00884F20"/>
    <w:rsid w:val="008855BE"/>
    <w:rsid w:val="008856F8"/>
    <w:rsid w:val="00885E24"/>
    <w:rsid w:val="00885E6A"/>
    <w:rsid w:val="0088603D"/>
    <w:rsid w:val="008865B4"/>
    <w:rsid w:val="008865F0"/>
    <w:rsid w:val="00886B2E"/>
    <w:rsid w:val="00886D0F"/>
    <w:rsid w:val="00886DD1"/>
    <w:rsid w:val="00886DE4"/>
    <w:rsid w:val="0088701B"/>
    <w:rsid w:val="00887030"/>
    <w:rsid w:val="00887332"/>
    <w:rsid w:val="0088773E"/>
    <w:rsid w:val="0088793E"/>
    <w:rsid w:val="00887BE0"/>
    <w:rsid w:val="00887C13"/>
    <w:rsid w:val="00890739"/>
    <w:rsid w:val="00890B78"/>
    <w:rsid w:val="00890B88"/>
    <w:rsid w:val="00890E23"/>
    <w:rsid w:val="00890EAD"/>
    <w:rsid w:val="0089100A"/>
    <w:rsid w:val="00891151"/>
    <w:rsid w:val="0089136B"/>
    <w:rsid w:val="008916E1"/>
    <w:rsid w:val="00891969"/>
    <w:rsid w:val="00891B92"/>
    <w:rsid w:val="00891BEA"/>
    <w:rsid w:val="00891FBF"/>
    <w:rsid w:val="0089215A"/>
    <w:rsid w:val="00892286"/>
    <w:rsid w:val="0089251F"/>
    <w:rsid w:val="0089252F"/>
    <w:rsid w:val="008925E8"/>
    <w:rsid w:val="008926CC"/>
    <w:rsid w:val="00892942"/>
    <w:rsid w:val="00892997"/>
    <w:rsid w:val="00892C44"/>
    <w:rsid w:val="00892F35"/>
    <w:rsid w:val="0089309A"/>
    <w:rsid w:val="00893208"/>
    <w:rsid w:val="0089390A"/>
    <w:rsid w:val="00893BD4"/>
    <w:rsid w:val="00893BE7"/>
    <w:rsid w:val="00893D69"/>
    <w:rsid w:val="008942E7"/>
    <w:rsid w:val="00894631"/>
    <w:rsid w:val="0089468A"/>
    <w:rsid w:val="00894748"/>
    <w:rsid w:val="00894AAB"/>
    <w:rsid w:val="00894D83"/>
    <w:rsid w:val="00894EC9"/>
    <w:rsid w:val="00895070"/>
    <w:rsid w:val="00895124"/>
    <w:rsid w:val="00895159"/>
    <w:rsid w:val="0089588A"/>
    <w:rsid w:val="00895BCE"/>
    <w:rsid w:val="0089637B"/>
    <w:rsid w:val="008964A2"/>
    <w:rsid w:val="008966D4"/>
    <w:rsid w:val="0089686D"/>
    <w:rsid w:val="008969AB"/>
    <w:rsid w:val="00897660"/>
    <w:rsid w:val="00897749"/>
    <w:rsid w:val="008977F0"/>
    <w:rsid w:val="008977F6"/>
    <w:rsid w:val="0089788D"/>
    <w:rsid w:val="00897969"/>
    <w:rsid w:val="00897A8A"/>
    <w:rsid w:val="00897C3F"/>
    <w:rsid w:val="00897CA3"/>
    <w:rsid w:val="00897D0E"/>
    <w:rsid w:val="008A00A1"/>
    <w:rsid w:val="008A01FA"/>
    <w:rsid w:val="008A021F"/>
    <w:rsid w:val="008A02C7"/>
    <w:rsid w:val="008A02EA"/>
    <w:rsid w:val="008A0434"/>
    <w:rsid w:val="008A04F8"/>
    <w:rsid w:val="008A0A4D"/>
    <w:rsid w:val="008A0AD8"/>
    <w:rsid w:val="008A0B62"/>
    <w:rsid w:val="008A0C68"/>
    <w:rsid w:val="008A0CD8"/>
    <w:rsid w:val="008A1595"/>
    <w:rsid w:val="008A1A70"/>
    <w:rsid w:val="008A1A71"/>
    <w:rsid w:val="008A200F"/>
    <w:rsid w:val="008A23DA"/>
    <w:rsid w:val="008A2544"/>
    <w:rsid w:val="008A27AA"/>
    <w:rsid w:val="008A2BF9"/>
    <w:rsid w:val="008A2DD3"/>
    <w:rsid w:val="008A2E42"/>
    <w:rsid w:val="008A32FF"/>
    <w:rsid w:val="008A3310"/>
    <w:rsid w:val="008A3BA9"/>
    <w:rsid w:val="008A4310"/>
    <w:rsid w:val="008A4341"/>
    <w:rsid w:val="008A4496"/>
    <w:rsid w:val="008A463D"/>
    <w:rsid w:val="008A4815"/>
    <w:rsid w:val="008A4B1A"/>
    <w:rsid w:val="008A4CE1"/>
    <w:rsid w:val="008A4D49"/>
    <w:rsid w:val="008A51A3"/>
    <w:rsid w:val="008A5874"/>
    <w:rsid w:val="008A5C64"/>
    <w:rsid w:val="008A6163"/>
    <w:rsid w:val="008A61AA"/>
    <w:rsid w:val="008A61F8"/>
    <w:rsid w:val="008A622A"/>
    <w:rsid w:val="008A62E6"/>
    <w:rsid w:val="008A6435"/>
    <w:rsid w:val="008A6643"/>
    <w:rsid w:val="008A6730"/>
    <w:rsid w:val="008A67A0"/>
    <w:rsid w:val="008A67B1"/>
    <w:rsid w:val="008A6867"/>
    <w:rsid w:val="008A6997"/>
    <w:rsid w:val="008A6B84"/>
    <w:rsid w:val="008A6B9D"/>
    <w:rsid w:val="008A6BA7"/>
    <w:rsid w:val="008A6C69"/>
    <w:rsid w:val="008A6D4F"/>
    <w:rsid w:val="008A72CF"/>
    <w:rsid w:val="008A7326"/>
    <w:rsid w:val="008A7753"/>
    <w:rsid w:val="008A7810"/>
    <w:rsid w:val="008A7AA7"/>
    <w:rsid w:val="008A7AEE"/>
    <w:rsid w:val="008A7DCC"/>
    <w:rsid w:val="008B01AD"/>
    <w:rsid w:val="008B01B6"/>
    <w:rsid w:val="008B023F"/>
    <w:rsid w:val="008B0422"/>
    <w:rsid w:val="008B0440"/>
    <w:rsid w:val="008B0612"/>
    <w:rsid w:val="008B0932"/>
    <w:rsid w:val="008B0F51"/>
    <w:rsid w:val="008B1277"/>
    <w:rsid w:val="008B1A7D"/>
    <w:rsid w:val="008B1B76"/>
    <w:rsid w:val="008B1B84"/>
    <w:rsid w:val="008B1E5F"/>
    <w:rsid w:val="008B2AF0"/>
    <w:rsid w:val="008B2DB8"/>
    <w:rsid w:val="008B2E1A"/>
    <w:rsid w:val="008B3612"/>
    <w:rsid w:val="008B36DB"/>
    <w:rsid w:val="008B3926"/>
    <w:rsid w:val="008B3AC0"/>
    <w:rsid w:val="008B3F21"/>
    <w:rsid w:val="008B3F90"/>
    <w:rsid w:val="008B4037"/>
    <w:rsid w:val="008B4164"/>
    <w:rsid w:val="008B41A1"/>
    <w:rsid w:val="008B42CE"/>
    <w:rsid w:val="008B4682"/>
    <w:rsid w:val="008B47CF"/>
    <w:rsid w:val="008B4AA9"/>
    <w:rsid w:val="008B4BD0"/>
    <w:rsid w:val="008B5153"/>
    <w:rsid w:val="008B524A"/>
    <w:rsid w:val="008B55C5"/>
    <w:rsid w:val="008B560C"/>
    <w:rsid w:val="008B5A23"/>
    <w:rsid w:val="008B5CF0"/>
    <w:rsid w:val="008B5DD1"/>
    <w:rsid w:val="008B6081"/>
    <w:rsid w:val="008B610A"/>
    <w:rsid w:val="008B630A"/>
    <w:rsid w:val="008B67DF"/>
    <w:rsid w:val="008B683C"/>
    <w:rsid w:val="008B69A4"/>
    <w:rsid w:val="008B6B4F"/>
    <w:rsid w:val="008B70A0"/>
    <w:rsid w:val="008B746A"/>
    <w:rsid w:val="008B7763"/>
    <w:rsid w:val="008B7AB5"/>
    <w:rsid w:val="008C0105"/>
    <w:rsid w:val="008C039E"/>
    <w:rsid w:val="008C0570"/>
    <w:rsid w:val="008C0C1E"/>
    <w:rsid w:val="008C0DC4"/>
    <w:rsid w:val="008C1308"/>
    <w:rsid w:val="008C1331"/>
    <w:rsid w:val="008C2582"/>
    <w:rsid w:val="008C29AE"/>
    <w:rsid w:val="008C2CF0"/>
    <w:rsid w:val="008C35A7"/>
    <w:rsid w:val="008C385B"/>
    <w:rsid w:val="008C39BF"/>
    <w:rsid w:val="008C3CE6"/>
    <w:rsid w:val="008C3EC8"/>
    <w:rsid w:val="008C3FBA"/>
    <w:rsid w:val="008C3FC3"/>
    <w:rsid w:val="008C4047"/>
    <w:rsid w:val="008C44D8"/>
    <w:rsid w:val="008C46DA"/>
    <w:rsid w:val="008C46F5"/>
    <w:rsid w:val="008C4863"/>
    <w:rsid w:val="008C4898"/>
    <w:rsid w:val="008C4F9E"/>
    <w:rsid w:val="008C5FFE"/>
    <w:rsid w:val="008C61E3"/>
    <w:rsid w:val="008C6658"/>
    <w:rsid w:val="008C6855"/>
    <w:rsid w:val="008C6864"/>
    <w:rsid w:val="008C6B46"/>
    <w:rsid w:val="008C6D1F"/>
    <w:rsid w:val="008C702F"/>
    <w:rsid w:val="008C77DA"/>
    <w:rsid w:val="008C7BFC"/>
    <w:rsid w:val="008D038D"/>
    <w:rsid w:val="008D04E5"/>
    <w:rsid w:val="008D06FC"/>
    <w:rsid w:val="008D0A17"/>
    <w:rsid w:val="008D0A94"/>
    <w:rsid w:val="008D0AA4"/>
    <w:rsid w:val="008D0DB4"/>
    <w:rsid w:val="008D1B7B"/>
    <w:rsid w:val="008D1D64"/>
    <w:rsid w:val="008D251E"/>
    <w:rsid w:val="008D2A10"/>
    <w:rsid w:val="008D2A6D"/>
    <w:rsid w:val="008D3AEA"/>
    <w:rsid w:val="008D3E6B"/>
    <w:rsid w:val="008D3F2F"/>
    <w:rsid w:val="008D437E"/>
    <w:rsid w:val="008D4479"/>
    <w:rsid w:val="008D46EA"/>
    <w:rsid w:val="008D510A"/>
    <w:rsid w:val="008D5237"/>
    <w:rsid w:val="008D556F"/>
    <w:rsid w:val="008D5B29"/>
    <w:rsid w:val="008D605C"/>
    <w:rsid w:val="008D6410"/>
    <w:rsid w:val="008D6432"/>
    <w:rsid w:val="008D66E9"/>
    <w:rsid w:val="008D670A"/>
    <w:rsid w:val="008D6E47"/>
    <w:rsid w:val="008D6EE1"/>
    <w:rsid w:val="008D6FA9"/>
    <w:rsid w:val="008D72F9"/>
    <w:rsid w:val="008D768C"/>
    <w:rsid w:val="008D78DC"/>
    <w:rsid w:val="008D7A15"/>
    <w:rsid w:val="008D7CA4"/>
    <w:rsid w:val="008D7E7A"/>
    <w:rsid w:val="008E011F"/>
    <w:rsid w:val="008E0258"/>
    <w:rsid w:val="008E02B8"/>
    <w:rsid w:val="008E0510"/>
    <w:rsid w:val="008E052A"/>
    <w:rsid w:val="008E0792"/>
    <w:rsid w:val="008E089F"/>
    <w:rsid w:val="008E1381"/>
    <w:rsid w:val="008E1C8E"/>
    <w:rsid w:val="008E20F0"/>
    <w:rsid w:val="008E229B"/>
    <w:rsid w:val="008E267E"/>
    <w:rsid w:val="008E26C8"/>
    <w:rsid w:val="008E2730"/>
    <w:rsid w:val="008E28D9"/>
    <w:rsid w:val="008E2E6E"/>
    <w:rsid w:val="008E2E92"/>
    <w:rsid w:val="008E336A"/>
    <w:rsid w:val="008E351D"/>
    <w:rsid w:val="008E3781"/>
    <w:rsid w:val="008E37C1"/>
    <w:rsid w:val="008E37DD"/>
    <w:rsid w:val="008E3B12"/>
    <w:rsid w:val="008E3B96"/>
    <w:rsid w:val="008E4278"/>
    <w:rsid w:val="008E438D"/>
    <w:rsid w:val="008E4929"/>
    <w:rsid w:val="008E4C4E"/>
    <w:rsid w:val="008E4D8D"/>
    <w:rsid w:val="008E4D92"/>
    <w:rsid w:val="008E563E"/>
    <w:rsid w:val="008E57F5"/>
    <w:rsid w:val="008E5A79"/>
    <w:rsid w:val="008E5DB2"/>
    <w:rsid w:val="008E5EFC"/>
    <w:rsid w:val="008E62B2"/>
    <w:rsid w:val="008E6836"/>
    <w:rsid w:val="008E6AA1"/>
    <w:rsid w:val="008E7AC1"/>
    <w:rsid w:val="008E7C3A"/>
    <w:rsid w:val="008E7EBF"/>
    <w:rsid w:val="008F044F"/>
    <w:rsid w:val="008F0503"/>
    <w:rsid w:val="008F072A"/>
    <w:rsid w:val="008F12E9"/>
    <w:rsid w:val="008F15E7"/>
    <w:rsid w:val="008F1875"/>
    <w:rsid w:val="008F18D3"/>
    <w:rsid w:val="008F19C5"/>
    <w:rsid w:val="008F1F99"/>
    <w:rsid w:val="008F1FD4"/>
    <w:rsid w:val="008F249B"/>
    <w:rsid w:val="008F25BA"/>
    <w:rsid w:val="008F2653"/>
    <w:rsid w:val="008F27DA"/>
    <w:rsid w:val="008F28D2"/>
    <w:rsid w:val="008F29F8"/>
    <w:rsid w:val="008F2B8F"/>
    <w:rsid w:val="008F2EFB"/>
    <w:rsid w:val="008F3177"/>
    <w:rsid w:val="008F31A6"/>
    <w:rsid w:val="008F31F3"/>
    <w:rsid w:val="008F36BD"/>
    <w:rsid w:val="008F3B89"/>
    <w:rsid w:val="008F3D76"/>
    <w:rsid w:val="008F3EAD"/>
    <w:rsid w:val="008F3FA5"/>
    <w:rsid w:val="008F43CE"/>
    <w:rsid w:val="008F45ED"/>
    <w:rsid w:val="008F4AD0"/>
    <w:rsid w:val="008F4B52"/>
    <w:rsid w:val="008F4BB3"/>
    <w:rsid w:val="008F5567"/>
    <w:rsid w:val="008F59C7"/>
    <w:rsid w:val="008F5A24"/>
    <w:rsid w:val="008F5AA1"/>
    <w:rsid w:val="008F5C9F"/>
    <w:rsid w:val="008F5DF1"/>
    <w:rsid w:val="008F5F79"/>
    <w:rsid w:val="008F6489"/>
    <w:rsid w:val="008F661D"/>
    <w:rsid w:val="008F6A35"/>
    <w:rsid w:val="008F6A57"/>
    <w:rsid w:val="008F6FFA"/>
    <w:rsid w:val="008F7001"/>
    <w:rsid w:val="008F70B8"/>
    <w:rsid w:val="008F712F"/>
    <w:rsid w:val="008F746E"/>
    <w:rsid w:val="008F750D"/>
    <w:rsid w:val="008F755D"/>
    <w:rsid w:val="008F7654"/>
    <w:rsid w:val="008F79D1"/>
    <w:rsid w:val="008F7C92"/>
    <w:rsid w:val="008F7CA0"/>
    <w:rsid w:val="008F7E9F"/>
    <w:rsid w:val="009001FD"/>
    <w:rsid w:val="0090068F"/>
    <w:rsid w:val="009008FE"/>
    <w:rsid w:val="00900BAA"/>
    <w:rsid w:val="009010E8"/>
    <w:rsid w:val="009015FC"/>
    <w:rsid w:val="009018AA"/>
    <w:rsid w:val="00901FE5"/>
    <w:rsid w:val="00902E61"/>
    <w:rsid w:val="009035CF"/>
    <w:rsid w:val="00903E21"/>
    <w:rsid w:val="00903F72"/>
    <w:rsid w:val="00904101"/>
    <w:rsid w:val="0090418B"/>
    <w:rsid w:val="00904345"/>
    <w:rsid w:val="00904962"/>
    <w:rsid w:val="00904C69"/>
    <w:rsid w:val="00904D40"/>
    <w:rsid w:val="00904F33"/>
    <w:rsid w:val="009050AF"/>
    <w:rsid w:val="00905B33"/>
    <w:rsid w:val="0090658B"/>
    <w:rsid w:val="009068E1"/>
    <w:rsid w:val="00906E7A"/>
    <w:rsid w:val="00906FEF"/>
    <w:rsid w:val="00907556"/>
    <w:rsid w:val="00907649"/>
    <w:rsid w:val="00907C61"/>
    <w:rsid w:val="00907D8F"/>
    <w:rsid w:val="009102A6"/>
    <w:rsid w:val="00910595"/>
    <w:rsid w:val="009109E5"/>
    <w:rsid w:val="00910DBA"/>
    <w:rsid w:val="009112DA"/>
    <w:rsid w:val="00911468"/>
    <w:rsid w:val="0091170C"/>
    <w:rsid w:val="009118D1"/>
    <w:rsid w:val="009120D6"/>
    <w:rsid w:val="00912445"/>
    <w:rsid w:val="0091271E"/>
    <w:rsid w:val="00912722"/>
    <w:rsid w:val="00912A59"/>
    <w:rsid w:val="00912D27"/>
    <w:rsid w:val="00912D53"/>
    <w:rsid w:val="00912F26"/>
    <w:rsid w:val="009131C1"/>
    <w:rsid w:val="009131F2"/>
    <w:rsid w:val="009133CE"/>
    <w:rsid w:val="0091360A"/>
    <w:rsid w:val="0091388C"/>
    <w:rsid w:val="00913974"/>
    <w:rsid w:val="009139E3"/>
    <w:rsid w:val="009147C2"/>
    <w:rsid w:val="00914D98"/>
    <w:rsid w:val="00915951"/>
    <w:rsid w:val="00915AB2"/>
    <w:rsid w:val="00915E6E"/>
    <w:rsid w:val="00915F45"/>
    <w:rsid w:val="00916583"/>
    <w:rsid w:val="009168CA"/>
    <w:rsid w:val="0091737A"/>
    <w:rsid w:val="00917548"/>
    <w:rsid w:val="00917586"/>
    <w:rsid w:val="0091782C"/>
    <w:rsid w:val="0092033F"/>
    <w:rsid w:val="009207E0"/>
    <w:rsid w:val="0092084E"/>
    <w:rsid w:val="00920953"/>
    <w:rsid w:val="00920A1F"/>
    <w:rsid w:val="00920AB0"/>
    <w:rsid w:val="00920B1D"/>
    <w:rsid w:val="00920BC7"/>
    <w:rsid w:val="00920CBE"/>
    <w:rsid w:val="009213C9"/>
    <w:rsid w:val="00921754"/>
    <w:rsid w:val="00921B5C"/>
    <w:rsid w:val="00921E1E"/>
    <w:rsid w:val="00921EFD"/>
    <w:rsid w:val="00921FBB"/>
    <w:rsid w:val="00921FE9"/>
    <w:rsid w:val="00922524"/>
    <w:rsid w:val="009226A6"/>
    <w:rsid w:val="00922EFE"/>
    <w:rsid w:val="0092337F"/>
    <w:rsid w:val="009235B5"/>
    <w:rsid w:val="00923757"/>
    <w:rsid w:val="009239E0"/>
    <w:rsid w:val="0092412B"/>
    <w:rsid w:val="009243C4"/>
    <w:rsid w:val="009243DB"/>
    <w:rsid w:val="0092470C"/>
    <w:rsid w:val="009247DC"/>
    <w:rsid w:val="009250DE"/>
    <w:rsid w:val="009253F1"/>
    <w:rsid w:val="00925F6B"/>
    <w:rsid w:val="00925F7C"/>
    <w:rsid w:val="009261A1"/>
    <w:rsid w:val="0092633A"/>
    <w:rsid w:val="00926581"/>
    <w:rsid w:val="009265F0"/>
    <w:rsid w:val="00926872"/>
    <w:rsid w:val="00926938"/>
    <w:rsid w:val="00926984"/>
    <w:rsid w:val="0092698C"/>
    <w:rsid w:val="009269F1"/>
    <w:rsid w:val="0092724A"/>
    <w:rsid w:val="009272EA"/>
    <w:rsid w:val="0092735D"/>
    <w:rsid w:val="009278BB"/>
    <w:rsid w:val="00927EE1"/>
    <w:rsid w:val="00927FFA"/>
    <w:rsid w:val="009301E9"/>
    <w:rsid w:val="00930899"/>
    <w:rsid w:val="009308C3"/>
    <w:rsid w:val="00930EC3"/>
    <w:rsid w:val="00930F53"/>
    <w:rsid w:val="00930FF6"/>
    <w:rsid w:val="00931289"/>
    <w:rsid w:val="00931D91"/>
    <w:rsid w:val="00931F0D"/>
    <w:rsid w:val="00932CC3"/>
    <w:rsid w:val="00932E25"/>
    <w:rsid w:val="00932EAB"/>
    <w:rsid w:val="009335AC"/>
    <w:rsid w:val="00933D4B"/>
    <w:rsid w:val="00933D8C"/>
    <w:rsid w:val="009342C0"/>
    <w:rsid w:val="009343E0"/>
    <w:rsid w:val="009344EC"/>
    <w:rsid w:val="00934827"/>
    <w:rsid w:val="0093486D"/>
    <w:rsid w:val="00934FC9"/>
    <w:rsid w:val="00935640"/>
    <w:rsid w:val="00935737"/>
    <w:rsid w:val="009358FE"/>
    <w:rsid w:val="00935A62"/>
    <w:rsid w:val="00935EBC"/>
    <w:rsid w:val="009364EF"/>
    <w:rsid w:val="0093657E"/>
    <w:rsid w:val="00936698"/>
    <w:rsid w:val="00936C4F"/>
    <w:rsid w:val="00936D09"/>
    <w:rsid w:val="0093709A"/>
    <w:rsid w:val="009372E8"/>
    <w:rsid w:val="00937329"/>
    <w:rsid w:val="00937442"/>
    <w:rsid w:val="00937547"/>
    <w:rsid w:val="0093771E"/>
    <w:rsid w:val="00937C0A"/>
    <w:rsid w:val="0094025F"/>
    <w:rsid w:val="00940401"/>
    <w:rsid w:val="009408CD"/>
    <w:rsid w:val="009409C1"/>
    <w:rsid w:val="00940BFE"/>
    <w:rsid w:val="00940CA1"/>
    <w:rsid w:val="00940D87"/>
    <w:rsid w:val="00941381"/>
    <w:rsid w:val="00941465"/>
    <w:rsid w:val="0094168B"/>
    <w:rsid w:val="00941BFD"/>
    <w:rsid w:val="00941D1B"/>
    <w:rsid w:val="00941FA5"/>
    <w:rsid w:val="009420E0"/>
    <w:rsid w:val="009425F6"/>
    <w:rsid w:val="009426BC"/>
    <w:rsid w:val="0094293A"/>
    <w:rsid w:val="00942C87"/>
    <w:rsid w:val="00942F3F"/>
    <w:rsid w:val="00943FEA"/>
    <w:rsid w:val="009440F5"/>
    <w:rsid w:val="0094437D"/>
    <w:rsid w:val="0094459A"/>
    <w:rsid w:val="0094488B"/>
    <w:rsid w:val="00944981"/>
    <w:rsid w:val="00945147"/>
    <w:rsid w:val="00945427"/>
    <w:rsid w:val="009462A3"/>
    <w:rsid w:val="009462BB"/>
    <w:rsid w:val="00946400"/>
    <w:rsid w:val="0094675C"/>
    <w:rsid w:val="00946AF0"/>
    <w:rsid w:val="00946B8B"/>
    <w:rsid w:val="009472CD"/>
    <w:rsid w:val="00947A35"/>
    <w:rsid w:val="00950689"/>
    <w:rsid w:val="00950868"/>
    <w:rsid w:val="009509A3"/>
    <w:rsid w:val="00950A7D"/>
    <w:rsid w:val="00950B75"/>
    <w:rsid w:val="00950EB8"/>
    <w:rsid w:val="009510AF"/>
    <w:rsid w:val="009510ED"/>
    <w:rsid w:val="00951332"/>
    <w:rsid w:val="009513B3"/>
    <w:rsid w:val="00951416"/>
    <w:rsid w:val="0095172A"/>
    <w:rsid w:val="009517A0"/>
    <w:rsid w:val="00951A64"/>
    <w:rsid w:val="00952E54"/>
    <w:rsid w:val="009535CF"/>
    <w:rsid w:val="00953C88"/>
    <w:rsid w:val="00953C8D"/>
    <w:rsid w:val="00953CF7"/>
    <w:rsid w:val="00953EC4"/>
    <w:rsid w:val="00953F86"/>
    <w:rsid w:val="00954982"/>
    <w:rsid w:val="00954F44"/>
    <w:rsid w:val="0095562C"/>
    <w:rsid w:val="0095566D"/>
    <w:rsid w:val="00955745"/>
    <w:rsid w:val="00955EC7"/>
    <w:rsid w:val="00956182"/>
    <w:rsid w:val="00956945"/>
    <w:rsid w:val="00956C3D"/>
    <w:rsid w:val="00956D78"/>
    <w:rsid w:val="0095722B"/>
    <w:rsid w:val="0095732E"/>
    <w:rsid w:val="009577F8"/>
    <w:rsid w:val="0095780D"/>
    <w:rsid w:val="00957B16"/>
    <w:rsid w:val="00957BAE"/>
    <w:rsid w:val="00957CF5"/>
    <w:rsid w:val="0096001E"/>
    <w:rsid w:val="00960C94"/>
    <w:rsid w:val="00961697"/>
    <w:rsid w:val="00961813"/>
    <w:rsid w:val="009620AB"/>
    <w:rsid w:val="009620F0"/>
    <w:rsid w:val="0096243C"/>
    <w:rsid w:val="009625BE"/>
    <w:rsid w:val="00962F7C"/>
    <w:rsid w:val="00963241"/>
    <w:rsid w:val="00963B73"/>
    <w:rsid w:val="00964195"/>
    <w:rsid w:val="00964627"/>
    <w:rsid w:val="009646B5"/>
    <w:rsid w:val="00964C73"/>
    <w:rsid w:val="009654AF"/>
    <w:rsid w:val="009655A5"/>
    <w:rsid w:val="00965772"/>
    <w:rsid w:val="0096588D"/>
    <w:rsid w:val="00965E1E"/>
    <w:rsid w:val="00966129"/>
    <w:rsid w:val="009662CF"/>
    <w:rsid w:val="00966729"/>
    <w:rsid w:val="00966BF4"/>
    <w:rsid w:val="0096737A"/>
    <w:rsid w:val="0096742D"/>
    <w:rsid w:val="00967836"/>
    <w:rsid w:val="00967D24"/>
    <w:rsid w:val="00967DEC"/>
    <w:rsid w:val="00970BB9"/>
    <w:rsid w:val="00970BC3"/>
    <w:rsid w:val="00970C03"/>
    <w:rsid w:val="00970C72"/>
    <w:rsid w:val="00970EBD"/>
    <w:rsid w:val="00971230"/>
    <w:rsid w:val="00971465"/>
    <w:rsid w:val="009715E8"/>
    <w:rsid w:val="00971A46"/>
    <w:rsid w:val="00971E59"/>
    <w:rsid w:val="0097216F"/>
    <w:rsid w:val="009723B8"/>
    <w:rsid w:val="0097246A"/>
    <w:rsid w:val="009725CA"/>
    <w:rsid w:val="009730A6"/>
    <w:rsid w:val="00973A94"/>
    <w:rsid w:val="00973D42"/>
    <w:rsid w:val="00974122"/>
    <w:rsid w:val="00974949"/>
    <w:rsid w:val="00974B7E"/>
    <w:rsid w:val="00974F4B"/>
    <w:rsid w:val="009759AC"/>
    <w:rsid w:val="00975AC0"/>
    <w:rsid w:val="00975F80"/>
    <w:rsid w:val="00976089"/>
    <w:rsid w:val="00976114"/>
    <w:rsid w:val="00976409"/>
    <w:rsid w:val="009766C7"/>
    <w:rsid w:val="00976B63"/>
    <w:rsid w:val="00976E39"/>
    <w:rsid w:val="00976F0A"/>
    <w:rsid w:val="00977439"/>
    <w:rsid w:val="0097769B"/>
    <w:rsid w:val="009776EE"/>
    <w:rsid w:val="00977767"/>
    <w:rsid w:val="00977AFF"/>
    <w:rsid w:val="00977E6E"/>
    <w:rsid w:val="00980678"/>
    <w:rsid w:val="00980B40"/>
    <w:rsid w:val="00981289"/>
    <w:rsid w:val="009813A0"/>
    <w:rsid w:val="009814FB"/>
    <w:rsid w:val="00981D58"/>
    <w:rsid w:val="00982131"/>
    <w:rsid w:val="00982337"/>
    <w:rsid w:val="009823CB"/>
    <w:rsid w:val="009829C3"/>
    <w:rsid w:val="00982CCD"/>
    <w:rsid w:val="00982F3C"/>
    <w:rsid w:val="00983017"/>
    <w:rsid w:val="00983064"/>
    <w:rsid w:val="009838D4"/>
    <w:rsid w:val="00983C1D"/>
    <w:rsid w:val="009843CA"/>
    <w:rsid w:val="00984572"/>
    <w:rsid w:val="009848C3"/>
    <w:rsid w:val="00984ADB"/>
    <w:rsid w:val="00984CAB"/>
    <w:rsid w:val="009850CD"/>
    <w:rsid w:val="0098511A"/>
    <w:rsid w:val="00985283"/>
    <w:rsid w:val="0098549C"/>
    <w:rsid w:val="009857DB"/>
    <w:rsid w:val="009859B9"/>
    <w:rsid w:val="00985E1B"/>
    <w:rsid w:val="009860E3"/>
    <w:rsid w:val="009861C2"/>
    <w:rsid w:val="0098623F"/>
    <w:rsid w:val="00986361"/>
    <w:rsid w:val="0098671D"/>
    <w:rsid w:val="009867D8"/>
    <w:rsid w:val="00986ABB"/>
    <w:rsid w:val="00986B32"/>
    <w:rsid w:val="00986F84"/>
    <w:rsid w:val="00986FDF"/>
    <w:rsid w:val="009870B9"/>
    <w:rsid w:val="009872CE"/>
    <w:rsid w:val="009873E2"/>
    <w:rsid w:val="00987602"/>
    <w:rsid w:val="00987891"/>
    <w:rsid w:val="00987986"/>
    <w:rsid w:val="00987994"/>
    <w:rsid w:val="00987C48"/>
    <w:rsid w:val="00987D93"/>
    <w:rsid w:val="00987F35"/>
    <w:rsid w:val="00987F5C"/>
    <w:rsid w:val="00987FA7"/>
    <w:rsid w:val="00990190"/>
    <w:rsid w:val="009905C4"/>
    <w:rsid w:val="009907D3"/>
    <w:rsid w:val="00990A2D"/>
    <w:rsid w:val="00990B9E"/>
    <w:rsid w:val="00990BE9"/>
    <w:rsid w:val="00990C52"/>
    <w:rsid w:val="00990EAB"/>
    <w:rsid w:val="00991012"/>
    <w:rsid w:val="00991D1B"/>
    <w:rsid w:val="00991F56"/>
    <w:rsid w:val="00992232"/>
    <w:rsid w:val="0099269A"/>
    <w:rsid w:val="009926DF"/>
    <w:rsid w:val="00992F36"/>
    <w:rsid w:val="0099308F"/>
    <w:rsid w:val="009932B1"/>
    <w:rsid w:val="009933F7"/>
    <w:rsid w:val="00993481"/>
    <w:rsid w:val="00993548"/>
    <w:rsid w:val="0099374C"/>
    <w:rsid w:val="009938C5"/>
    <w:rsid w:val="0099391A"/>
    <w:rsid w:val="009941D8"/>
    <w:rsid w:val="00994267"/>
    <w:rsid w:val="009944E4"/>
    <w:rsid w:val="00994510"/>
    <w:rsid w:val="00994588"/>
    <w:rsid w:val="0099493E"/>
    <w:rsid w:val="00994B95"/>
    <w:rsid w:val="00994C3A"/>
    <w:rsid w:val="00994DB3"/>
    <w:rsid w:val="00995153"/>
    <w:rsid w:val="009952C5"/>
    <w:rsid w:val="00995473"/>
    <w:rsid w:val="009955D5"/>
    <w:rsid w:val="00995C46"/>
    <w:rsid w:val="009960DA"/>
    <w:rsid w:val="009961F1"/>
    <w:rsid w:val="00996364"/>
    <w:rsid w:val="0099667B"/>
    <w:rsid w:val="00997A80"/>
    <w:rsid w:val="00997CD3"/>
    <w:rsid w:val="009A0097"/>
    <w:rsid w:val="009A0504"/>
    <w:rsid w:val="009A065C"/>
    <w:rsid w:val="009A0959"/>
    <w:rsid w:val="009A1263"/>
    <w:rsid w:val="009A1508"/>
    <w:rsid w:val="009A1CD7"/>
    <w:rsid w:val="009A1F25"/>
    <w:rsid w:val="009A2032"/>
    <w:rsid w:val="009A229E"/>
    <w:rsid w:val="009A245D"/>
    <w:rsid w:val="009A2833"/>
    <w:rsid w:val="009A2A8A"/>
    <w:rsid w:val="009A2E10"/>
    <w:rsid w:val="009A2FE0"/>
    <w:rsid w:val="009A35D4"/>
    <w:rsid w:val="009A3785"/>
    <w:rsid w:val="009A3C8C"/>
    <w:rsid w:val="009A3D9D"/>
    <w:rsid w:val="009A3DE7"/>
    <w:rsid w:val="009A441A"/>
    <w:rsid w:val="009A4A82"/>
    <w:rsid w:val="009A4AE7"/>
    <w:rsid w:val="009A4D96"/>
    <w:rsid w:val="009A4F25"/>
    <w:rsid w:val="009A4F26"/>
    <w:rsid w:val="009A4FD3"/>
    <w:rsid w:val="009A54FE"/>
    <w:rsid w:val="009A551B"/>
    <w:rsid w:val="009A5572"/>
    <w:rsid w:val="009A5581"/>
    <w:rsid w:val="009A5749"/>
    <w:rsid w:val="009A5774"/>
    <w:rsid w:val="009A5829"/>
    <w:rsid w:val="009A5E5F"/>
    <w:rsid w:val="009A61FF"/>
    <w:rsid w:val="009A62B8"/>
    <w:rsid w:val="009A63DF"/>
    <w:rsid w:val="009A6409"/>
    <w:rsid w:val="009A6697"/>
    <w:rsid w:val="009A6789"/>
    <w:rsid w:val="009A6D50"/>
    <w:rsid w:val="009A7079"/>
    <w:rsid w:val="009A7237"/>
    <w:rsid w:val="009A72E2"/>
    <w:rsid w:val="009A7783"/>
    <w:rsid w:val="009A7EE3"/>
    <w:rsid w:val="009B0466"/>
    <w:rsid w:val="009B065E"/>
    <w:rsid w:val="009B0E9A"/>
    <w:rsid w:val="009B104D"/>
    <w:rsid w:val="009B139A"/>
    <w:rsid w:val="009B18CD"/>
    <w:rsid w:val="009B1B09"/>
    <w:rsid w:val="009B1CC3"/>
    <w:rsid w:val="009B1DDD"/>
    <w:rsid w:val="009B1DF5"/>
    <w:rsid w:val="009B1E18"/>
    <w:rsid w:val="009B1EDF"/>
    <w:rsid w:val="009B2461"/>
    <w:rsid w:val="009B25DA"/>
    <w:rsid w:val="009B2804"/>
    <w:rsid w:val="009B2B97"/>
    <w:rsid w:val="009B2EE6"/>
    <w:rsid w:val="009B31D7"/>
    <w:rsid w:val="009B3235"/>
    <w:rsid w:val="009B32D6"/>
    <w:rsid w:val="009B3536"/>
    <w:rsid w:val="009B3971"/>
    <w:rsid w:val="009B3A70"/>
    <w:rsid w:val="009B3CD5"/>
    <w:rsid w:val="009B4391"/>
    <w:rsid w:val="009B43CA"/>
    <w:rsid w:val="009B4811"/>
    <w:rsid w:val="009B487E"/>
    <w:rsid w:val="009B4963"/>
    <w:rsid w:val="009B4A95"/>
    <w:rsid w:val="009B4AD1"/>
    <w:rsid w:val="009B4BA5"/>
    <w:rsid w:val="009B4E31"/>
    <w:rsid w:val="009B4E79"/>
    <w:rsid w:val="009B50C9"/>
    <w:rsid w:val="009B5BD5"/>
    <w:rsid w:val="009B5D6B"/>
    <w:rsid w:val="009B618B"/>
    <w:rsid w:val="009B6EA7"/>
    <w:rsid w:val="009B6EC9"/>
    <w:rsid w:val="009B6F5C"/>
    <w:rsid w:val="009B6F66"/>
    <w:rsid w:val="009B721D"/>
    <w:rsid w:val="009B74E4"/>
    <w:rsid w:val="009B7611"/>
    <w:rsid w:val="009B7632"/>
    <w:rsid w:val="009B789B"/>
    <w:rsid w:val="009B79A5"/>
    <w:rsid w:val="009B7C96"/>
    <w:rsid w:val="009C0235"/>
    <w:rsid w:val="009C0257"/>
    <w:rsid w:val="009C05A3"/>
    <w:rsid w:val="009C09CB"/>
    <w:rsid w:val="009C0A1E"/>
    <w:rsid w:val="009C0A2F"/>
    <w:rsid w:val="009C0A6B"/>
    <w:rsid w:val="009C0F1D"/>
    <w:rsid w:val="009C0F1F"/>
    <w:rsid w:val="009C106D"/>
    <w:rsid w:val="009C17A3"/>
    <w:rsid w:val="009C1BF2"/>
    <w:rsid w:val="009C1EFB"/>
    <w:rsid w:val="009C1FB6"/>
    <w:rsid w:val="009C24DD"/>
    <w:rsid w:val="009C260C"/>
    <w:rsid w:val="009C2668"/>
    <w:rsid w:val="009C297C"/>
    <w:rsid w:val="009C2C7B"/>
    <w:rsid w:val="009C2C8C"/>
    <w:rsid w:val="009C2E84"/>
    <w:rsid w:val="009C3AE8"/>
    <w:rsid w:val="009C3C04"/>
    <w:rsid w:val="009C3C8C"/>
    <w:rsid w:val="009C3F69"/>
    <w:rsid w:val="009C4394"/>
    <w:rsid w:val="009C4433"/>
    <w:rsid w:val="009C44F0"/>
    <w:rsid w:val="009C4B97"/>
    <w:rsid w:val="009C52B1"/>
    <w:rsid w:val="009C54C9"/>
    <w:rsid w:val="009C54EC"/>
    <w:rsid w:val="009C561F"/>
    <w:rsid w:val="009C564A"/>
    <w:rsid w:val="009C5658"/>
    <w:rsid w:val="009C56DE"/>
    <w:rsid w:val="009C5BB0"/>
    <w:rsid w:val="009C5D90"/>
    <w:rsid w:val="009C5F6E"/>
    <w:rsid w:val="009C5F9A"/>
    <w:rsid w:val="009C6300"/>
    <w:rsid w:val="009C6361"/>
    <w:rsid w:val="009C63C0"/>
    <w:rsid w:val="009C663A"/>
    <w:rsid w:val="009C6779"/>
    <w:rsid w:val="009C6AE1"/>
    <w:rsid w:val="009C6B45"/>
    <w:rsid w:val="009C6C6E"/>
    <w:rsid w:val="009C6CE1"/>
    <w:rsid w:val="009C770B"/>
    <w:rsid w:val="009C788E"/>
    <w:rsid w:val="009C7A12"/>
    <w:rsid w:val="009C7B32"/>
    <w:rsid w:val="009C7B9C"/>
    <w:rsid w:val="009C7CCA"/>
    <w:rsid w:val="009C7CF2"/>
    <w:rsid w:val="009C7E53"/>
    <w:rsid w:val="009C7E75"/>
    <w:rsid w:val="009D0490"/>
    <w:rsid w:val="009D0496"/>
    <w:rsid w:val="009D075A"/>
    <w:rsid w:val="009D0862"/>
    <w:rsid w:val="009D0891"/>
    <w:rsid w:val="009D093F"/>
    <w:rsid w:val="009D0A1D"/>
    <w:rsid w:val="009D0C9A"/>
    <w:rsid w:val="009D0E10"/>
    <w:rsid w:val="009D0FE8"/>
    <w:rsid w:val="009D190B"/>
    <w:rsid w:val="009D195B"/>
    <w:rsid w:val="009D1C35"/>
    <w:rsid w:val="009D1CA6"/>
    <w:rsid w:val="009D1DAF"/>
    <w:rsid w:val="009D1DC2"/>
    <w:rsid w:val="009D221A"/>
    <w:rsid w:val="009D227A"/>
    <w:rsid w:val="009D2316"/>
    <w:rsid w:val="009D2851"/>
    <w:rsid w:val="009D2AED"/>
    <w:rsid w:val="009D3077"/>
    <w:rsid w:val="009D367C"/>
    <w:rsid w:val="009D39C0"/>
    <w:rsid w:val="009D3E49"/>
    <w:rsid w:val="009D4979"/>
    <w:rsid w:val="009D520C"/>
    <w:rsid w:val="009D577D"/>
    <w:rsid w:val="009D58BA"/>
    <w:rsid w:val="009D60B0"/>
    <w:rsid w:val="009D636A"/>
    <w:rsid w:val="009D665A"/>
    <w:rsid w:val="009D66ED"/>
    <w:rsid w:val="009D675E"/>
    <w:rsid w:val="009D69CD"/>
    <w:rsid w:val="009D6B1C"/>
    <w:rsid w:val="009D6E3D"/>
    <w:rsid w:val="009D6FEC"/>
    <w:rsid w:val="009D710D"/>
    <w:rsid w:val="009D724B"/>
    <w:rsid w:val="009D750A"/>
    <w:rsid w:val="009D759A"/>
    <w:rsid w:val="009D7673"/>
    <w:rsid w:val="009D7A09"/>
    <w:rsid w:val="009E047E"/>
    <w:rsid w:val="009E0A74"/>
    <w:rsid w:val="009E0B4D"/>
    <w:rsid w:val="009E0FA0"/>
    <w:rsid w:val="009E13E3"/>
    <w:rsid w:val="009E171A"/>
    <w:rsid w:val="009E1B9C"/>
    <w:rsid w:val="009E20CB"/>
    <w:rsid w:val="009E219C"/>
    <w:rsid w:val="009E22CA"/>
    <w:rsid w:val="009E255B"/>
    <w:rsid w:val="009E29E9"/>
    <w:rsid w:val="009E2B6B"/>
    <w:rsid w:val="009E30FE"/>
    <w:rsid w:val="009E3328"/>
    <w:rsid w:val="009E33D9"/>
    <w:rsid w:val="009E33EB"/>
    <w:rsid w:val="009E3489"/>
    <w:rsid w:val="009E3570"/>
    <w:rsid w:val="009E3A7C"/>
    <w:rsid w:val="009E3EB8"/>
    <w:rsid w:val="009E41C9"/>
    <w:rsid w:val="009E450F"/>
    <w:rsid w:val="009E4A1B"/>
    <w:rsid w:val="009E4F0D"/>
    <w:rsid w:val="009E4FAA"/>
    <w:rsid w:val="009E5033"/>
    <w:rsid w:val="009E508D"/>
    <w:rsid w:val="009E53C4"/>
    <w:rsid w:val="009E578D"/>
    <w:rsid w:val="009E5CCF"/>
    <w:rsid w:val="009E5D79"/>
    <w:rsid w:val="009E63DF"/>
    <w:rsid w:val="009E644B"/>
    <w:rsid w:val="009E64AB"/>
    <w:rsid w:val="009E6916"/>
    <w:rsid w:val="009E693E"/>
    <w:rsid w:val="009E6A7C"/>
    <w:rsid w:val="009E6C57"/>
    <w:rsid w:val="009E6E0E"/>
    <w:rsid w:val="009E6EB0"/>
    <w:rsid w:val="009E755D"/>
    <w:rsid w:val="009E7721"/>
    <w:rsid w:val="009E773F"/>
    <w:rsid w:val="009E77E6"/>
    <w:rsid w:val="009E7AD3"/>
    <w:rsid w:val="009E7BC1"/>
    <w:rsid w:val="009E7BD5"/>
    <w:rsid w:val="009E7FAC"/>
    <w:rsid w:val="009F041B"/>
    <w:rsid w:val="009F045B"/>
    <w:rsid w:val="009F0DDB"/>
    <w:rsid w:val="009F1154"/>
    <w:rsid w:val="009F172F"/>
    <w:rsid w:val="009F1866"/>
    <w:rsid w:val="009F1D39"/>
    <w:rsid w:val="009F2317"/>
    <w:rsid w:val="009F29FC"/>
    <w:rsid w:val="009F2C5C"/>
    <w:rsid w:val="009F3284"/>
    <w:rsid w:val="009F35AF"/>
    <w:rsid w:val="009F3765"/>
    <w:rsid w:val="009F379B"/>
    <w:rsid w:val="009F3B15"/>
    <w:rsid w:val="009F3B76"/>
    <w:rsid w:val="009F441C"/>
    <w:rsid w:val="009F4627"/>
    <w:rsid w:val="009F4649"/>
    <w:rsid w:val="009F46AA"/>
    <w:rsid w:val="009F47F4"/>
    <w:rsid w:val="009F49C6"/>
    <w:rsid w:val="009F4B46"/>
    <w:rsid w:val="009F4CEE"/>
    <w:rsid w:val="009F4F91"/>
    <w:rsid w:val="009F5906"/>
    <w:rsid w:val="009F5BFD"/>
    <w:rsid w:val="009F5F43"/>
    <w:rsid w:val="009F60B0"/>
    <w:rsid w:val="009F60D2"/>
    <w:rsid w:val="009F6AF6"/>
    <w:rsid w:val="009F6E0C"/>
    <w:rsid w:val="009F7364"/>
    <w:rsid w:val="00A00326"/>
    <w:rsid w:val="00A0036A"/>
    <w:rsid w:val="00A00970"/>
    <w:rsid w:val="00A00C38"/>
    <w:rsid w:val="00A011B2"/>
    <w:rsid w:val="00A0134F"/>
    <w:rsid w:val="00A016BC"/>
    <w:rsid w:val="00A01771"/>
    <w:rsid w:val="00A01A65"/>
    <w:rsid w:val="00A021FC"/>
    <w:rsid w:val="00A02745"/>
    <w:rsid w:val="00A03068"/>
    <w:rsid w:val="00A03219"/>
    <w:rsid w:val="00A033E7"/>
    <w:rsid w:val="00A0367A"/>
    <w:rsid w:val="00A03BCB"/>
    <w:rsid w:val="00A03EA8"/>
    <w:rsid w:val="00A03F77"/>
    <w:rsid w:val="00A04101"/>
    <w:rsid w:val="00A04280"/>
    <w:rsid w:val="00A04653"/>
    <w:rsid w:val="00A046EB"/>
    <w:rsid w:val="00A04C11"/>
    <w:rsid w:val="00A05057"/>
    <w:rsid w:val="00A05193"/>
    <w:rsid w:val="00A05722"/>
    <w:rsid w:val="00A05AE7"/>
    <w:rsid w:val="00A05EE2"/>
    <w:rsid w:val="00A05EFD"/>
    <w:rsid w:val="00A05FBA"/>
    <w:rsid w:val="00A067EE"/>
    <w:rsid w:val="00A068D4"/>
    <w:rsid w:val="00A068F8"/>
    <w:rsid w:val="00A06AD8"/>
    <w:rsid w:val="00A06B04"/>
    <w:rsid w:val="00A06C9A"/>
    <w:rsid w:val="00A06F44"/>
    <w:rsid w:val="00A07079"/>
    <w:rsid w:val="00A07327"/>
    <w:rsid w:val="00A0740F"/>
    <w:rsid w:val="00A0747A"/>
    <w:rsid w:val="00A07622"/>
    <w:rsid w:val="00A07BF6"/>
    <w:rsid w:val="00A07CE3"/>
    <w:rsid w:val="00A07DCE"/>
    <w:rsid w:val="00A07EAE"/>
    <w:rsid w:val="00A100FA"/>
    <w:rsid w:val="00A10974"/>
    <w:rsid w:val="00A10C24"/>
    <w:rsid w:val="00A10E11"/>
    <w:rsid w:val="00A11192"/>
    <w:rsid w:val="00A11341"/>
    <w:rsid w:val="00A11494"/>
    <w:rsid w:val="00A1179D"/>
    <w:rsid w:val="00A11999"/>
    <w:rsid w:val="00A11D1F"/>
    <w:rsid w:val="00A126E7"/>
    <w:rsid w:val="00A129F6"/>
    <w:rsid w:val="00A1301F"/>
    <w:rsid w:val="00A1308C"/>
    <w:rsid w:val="00A133E8"/>
    <w:rsid w:val="00A135CD"/>
    <w:rsid w:val="00A1378E"/>
    <w:rsid w:val="00A13799"/>
    <w:rsid w:val="00A13CAD"/>
    <w:rsid w:val="00A13F9D"/>
    <w:rsid w:val="00A142CC"/>
    <w:rsid w:val="00A14580"/>
    <w:rsid w:val="00A14A12"/>
    <w:rsid w:val="00A14AC9"/>
    <w:rsid w:val="00A14B3C"/>
    <w:rsid w:val="00A15317"/>
    <w:rsid w:val="00A15881"/>
    <w:rsid w:val="00A15A5A"/>
    <w:rsid w:val="00A15A88"/>
    <w:rsid w:val="00A15F8B"/>
    <w:rsid w:val="00A1646E"/>
    <w:rsid w:val="00A165DE"/>
    <w:rsid w:val="00A16B97"/>
    <w:rsid w:val="00A16D8B"/>
    <w:rsid w:val="00A16EFD"/>
    <w:rsid w:val="00A177DB"/>
    <w:rsid w:val="00A17B36"/>
    <w:rsid w:val="00A17BA7"/>
    <w:rsid w:val="00A17DF2"/>
    <w:rsid w:val="00A202C1"/>
    <w:rsid w:val="00A2044D"/>
    <w:rsid w:val="00A20794"/>
    <w:rsid w:val="00A208A0"/>
    <w:rsid w:val="00A20A91"/>
    <w:rsid w:val="00A20D47"/>
    <w:rsid w:val="00A20F32"/>
    <w:rsid w:val="00A21196"/>
    <w:rsid w:val="00A21361"/>
    <w:rsid w:val="00A21B6A"/>
    <w:rsid w:val="00A22637"/>
    <w:rsid w:val="00A2267F"/>
    <w:rsid w:val="00A22CBF"/>
    <w:rsid w:val="00A22D6D"/>
    <w:rsid w:val="00A22FA0"/>
    <w:rsid w:val="00A23081"/>
    <w:rsid w:val="00A2320C"/>
    <w:rsid w:val="00A2327D"/>
    <w:rsid w:val="00A23C4C"/>
    <w:rsid w:val="00A23DEC"/>
    <w:rsid w:val="00A241F3"/>
    <w:rsid w:val="00A24209"/>
    <w:rsid w:val="00A242A5"/>
    <w:rsid w:val="00A2431A"/>
    <w:rsid w:val="00A24518"/>
    <w:rsid w:val="00A2476B"/>
    <w:rsid w:val="00A24772"/>
    <w:rsid w:val="00A2483A"/>
    <w:rsid w:val="00A2507E"/>
    <w:rsid w:val="00A253AC"/>
    <w:rsid w:val="00A254BE"/>
    <w:rsid w:val="00A25934"/>
    <w:rsid w:val="00A25962"/>
    <w:rsid w:val="00A259C7"/>
    <w:rsid w:val="00A25B6B"/>
    <w:rsid w:val="00A25C4C"/>
    <w:rsid w:val="00A25D2C"/>
    <w:rsid w:val="00A2601D"/>
    <w:rsid w:val="00A260DD"/>
    <w:rsid w:val="00A2651B"/>
    <w:rsid w:val="00A269AC"/>
    <w:rsid w:val="00A26AF9"/>
    <w:rsid w:val="00A26E95"/>
    <w:rsid w:val="00A27091"/>
    <w:rsid w:val="00A270A6"/>
    <w:rsid w:val="00A2729A"/>
    <w:rsid w:val="00A276DF"/>
    <w:rsid w:val="00A27769"/>
    <w:rsid w:val="00A27EE4"/>
    <w:rsid w:val="00A27FDC"/>
    <w:rsid w:val="00A30140"/>
    <w:rsid w:val="00A304A8"/>
    <w:rsid w:val="00A30593"/>
    <w:rsid w:val="00A30651"/>
    <w:rsid w:val="00A306DC"/>
    <w:rsid w:val="00A3086E"/>
    <w:rsid w:val="00A30992"/>
    <w:rsid w:val="00A30B6D"/>
    <w:rsid w:val="00A30C5E"/>
    <w:rsid w:val="00A30D3A"/>
    <w:rsid w:val="00A30F01"/>
    <w:rsid w:val="00A31277"/>
    <w:rsid w:val="00A3182F"/>
    <w:rsid w:val="00A319B8"/>
    <w:rsid w:val="00A31B6F"/>
    <w:rsid w:val="00A31EF6"/>
    <w:rsid w:val="00A320BC"/>
    <w:rsid w:val="00A32123"/>
    <w:rsid w:val="00A321CE"/>
    <w:rsid w:val="00A32523"/>
    <w:rsid w:val="00A33144"/>
    <w:rsid w:val="00A33692"/>
    <w:rsid w:val="00A338F4"/>
    <w:rsid w:val="00A33A96"/>
    <w:rsid w:val="00A33E95"/>
    <w:rsid w:val="00A340DA"/>
    <w:rsid w:val="00A341CD"/>
    <w:rsid w:val="00A34342"/>
    <w:rsid w:val="00A34591"/>
    <w:rsid w:val="00A34A27"/>
    <w:rsid w:val="00A35769"/>
    <w:rsid w:val="00A359F5"/>
    <w:rsid w:val="00A3605F"/>
    <w:rsid w:val="00A363E9"/>
    <w:rsid w:val="00A368EE"/>
    <w:rsid w:val="00A36A4F"/>
    <w:rsid w:val="00A36BF2"/>
    <w:rsid w:val="00A36D0E"/>
    <w:rsid w:val="00A36D9B"/>
    <w:rsid w:val="00A36DB9"/>
    <w:rsid w:val="00A36E0F"/>
    <w:rsid w:val="00A36E8D"/>
    <w:rsid w:val="00A36EFF"/>
    <w:rsid w:val="00A36F67"/>
    <w:rsid w:val="00A37272"/>
    <w:rsid w:val="00A3742E"/>
    <w:rsid w:val="00A37B7F"/>
    <w:rsid w:val="00A37D30"/>
    <w:rsid w:val="00A37E03"/>
    <w:rsid w:val="00A40173"/>
    <w:rsid w:val="00A40513"/>
    <w:rsid w:val="00A4054E"/>
    <w:rsid w:val="00A40894"/>
    <w:rsid w:val="00A40A6A"/>
    <w:rsid w:val="00A40CF5"/>
    <w:rsid w:val="00A41978"/>
    <w:rsid w:val="00A41BA0"/>
    <w:rsid w:val="00A41BF6"/>
    <w:rsid w:val="00A41D3B"/>
    <w:rsid w:val="00A42238"/>
    <w:rsid w:val="00A42757"/>
    <w:rsid w:val="00A42FEF"/>
    <w:rsid w:val="00A43163"/>
    <w:rsid w:val="00A432FD"/>
    <w:rsid w:val="00A434B1"/>
    <w:rsid w:val="00A43D9B"/>
    <w:rsid w:val="00A43F99"/>
    <w:rsid w:val="00A442EE"/>
    <w:rsid w:val="00A445D7"/>
    <w:rsid w:val="00A4485F"/>
    <w:rsid w:val="00A448EC"/>
    <w:rsid w:val="00A45106"/>
    <w:rsid w:val="00A4516B"/>
    <w:rsid w:val="00A45493"/>
    <w:rsid w:val="00A457F3"/>
    <w:rsid w:val="00A458E8"/>
    <w:rsid w:val="00A45A0E"/>
    <w:rsid w:val="00A45A53"/>
    <w:rsid w:val="00A45A5F"/>
    <w:rsid w:val="00A45E7A"/>
    <w:rsid w:val="00A4609C"/>
    <w:rsid w:val="00A46187"/>
    <w:rsid w:val="00A46871"/>
    <w:rsid w:val="00A469FA"/>
    <w:rsid w:val="00A46B52"/>
    <w:rsid w:val="00A46C69"/>
    <w:rsid w:val="00A46C79"/>
    <w:rsid w:val="00A46E75"/>
    <w:rsid w:val="00A47630"/>
    <w:rsid w:val="00A4783F"/>
    <w:rsid w:val="00A5002B"/>
    <w:rsid w:val="00A5009C"/>
    <w:rsid w:val="00A507A1"/>
    <w:rsid w:val="00A50817"/>
    <w:rsid w:val="00A509A2"/>
    <w:rsid w:val="00A50A41"/>
    <w:rsid w:val="00A50AA9"/>
    <w:rsid w:val="00A50C19"/>
    <w:rsid w:val="00A50D34"/>
    <w:rsid w:val="00A50F68"/>
    <w:rsid w:val="00A5115E"/>
    <w:rsid w:val="00A51351"/>
    <w:rsid w:val="00A5151C"/>
    <w:rsid w:val="00A51677"/>
    <w:rsid w:val="00A51694"/>
    <w:rsid w:val="00A52352"/>
    <w:rsid w:val="00A52920"/>
    <w:rsid w:val="00A52E4E"/>
    <w:rsid w:val="00A52E9E"/>
    <w:rsid w:val="00A52F17"/>
    <w:rsid w:val="00A531F7"/>
    <w:rsid w:val="00A53357"/>
    <w:rsid w:val="00A536B1"/>
    <w:rsid w:val="00A5394F"/>
    <w:rsid w:val="00A53BC3"/>
    <w:rsid w:val="00A53DD5"/>
    <w:rsid w:val="00A53F0B"/>
    <w:rsid w:val="00A54E5E"/>
    <w:rsid w:val="00A54F2F"/>
    <w:rsid w:val="00A55007"/>
    <w:rsid w:val="00A5523B"/>
    <w:rsid w:val="00A55EC1"/>
    <w:rsid w:val="00A55F6C"/>
    <w:rsid w:val="00A55FB1"/>
    <w:rsid w:val="00A56083"/>
    <w:rsid w:val="00A5637F"/>
    <w:rsid w:val="00A563CF"/>
    <w:rsid w:val="00A5643F"/>
    <w:rsid w:val="00A565D6"/>
    <w:rsid w:val="00A5661D"/>
    <w:rsid w:val="00A5669B"/>
    <w:rsid w:val="00A567CA"/>
    <w:rsid w:val="00A56B63"/>
    <w:rsid w:val="00A57535"/>
    <w:rsid w:val="00A576A0"/>
    <w:rsid w:val="00A5773B"/>
    <w:rsid w:val="00A57A3B"/>
    <w:rsid w:val="00A57EE5"/>
    <w:rsid w:val="00A60090"/>
    <w:rsid w:val="00A601A9"/>
    <w:rsid w:val="00A6061D"/>
    <w:rsid w:val="00A60A67"/>
    <w:rsid w:val="00A60E87"/>
    <w:rsid w:val="00A6120A"/>
    <w:rsid w:val="00A6122B"/>
    <w:rsid w:val="00A61256"/>
    <w:rsid w:val="00A61405"/>
    <w:rsid w:val="00A61543"/>
    <w:rsid w:val="00A61A24"/>
    <w:rsid w:val="00A61D12"/>
    <w:rsid w:val="00A62F5C"/>
    <w:rsid w:val="00A63040"/>
    <w:rsid w:val="00A63651"/>
    <w:rsid w:val="00A6368E"/>
    <w:rsid w:val="00A63915"/>
    <w:rsid w:val="00A63B9B"/>
    <w:rsid w:val="00A63D65"/>
    <w:rsid w:val="00A63F57"/>
    <w:rsid w:val="00A64159"/>
    <w:rsid w:val="00A64242"/>
    <w:rsid w:val="00A64370"/>
    <w:rsid w:val="00A6452E"/>
    <w:rsid w:val="00A64685"/>
    <w:rsid w:val="00A64A42"/>
    <w:rsid w:val="00A64C81"/>
    <w:rsid w:val="00A650AF"/>
    <w:rsid w:val="00A65102"/>
    <w:rsid w:val="00A65629"/>
    <w:rsid w:val="00A65913"/>
    <w:rsid w:val="00A65914"/>
    <w:rsid w:val="00A65BA1"/>
    <w:rsid w:val="00A668E4"/>
    <w:rsid w:val="00A66D27"/>
    <w:rsid w:val="00A66F84"/>
    <w:rsid w:val="00A673F8"/>
    <w:rsid w:val="00A6757F"/>
    <w:rsid w:val="00A676D6"/>
    <w:rsid w:val="00A67732"/>
    <w:rsid w:val="00A67987"/>
    <w:rsid w:val="00A67FFC"/>
    <w:rsid w:val="00A701C0"/>
    <w:rsid w:val="00A703F6"/>
    <w:rsid w:val="00A70C89"/>
    <w:rsid w:val="00A70D59"/>
    <w:rsid w:val="00A71341"/>
    <w:rsid w:val="00A716A4"/>
    <w:rsid w:val="00A71DBF"/>
    <w:rsid w:val="00A72351"/>
    <w:rsid w:val="00A725B9"/>
    <w:rsid w:val="00A7276B"/>
    <w:rsid w:val="00A72AF3"/>
    <w:rsid w:val="00A7300B"/>
    <w:rsid w:val="00A73306"/>
    <w:rsid w:val="00A735EC"/>
    <w:rsid w:val="00A73B79"/>
    <w:rsid w:val="00A742DC"/>
    <w:rsid w:val="00A74530"/>
    <w:rsid w:val="00A7491E"/>
    <w:rsid w:val="00A749E1"/>
    <w:rsid w:val="00A74F73"/>
    <w:rsid w:val="00A7502E"/>
    <w:rsid w:val="00A7512F"/>
    <w:rsid w:val="00A7532F"/>
    <w:rsid w:val="00A7539E"/>
    <w:rsid w:val="00A75417"/>
    <w:rsid w:val="00A75428"/>
    <w:rsid w:val="00A7576B"/>
    <w:rsid w:val="00A7585C"/>
    <w:rsid w:val="00A7588E"/>
    <w:rsid w:val="00A75E27"/>
    <w:rsid w:val="00A77283"/>
    <w:rsid w:val="00A77420"/>
    <w:rsid w:val="00A778AE"/>
    <w:rsid w:val="00A8020C"/>
    <w:rsid w:val="00A80454"/>
    <w:rsid w:val="00A80997"/>
    <w:rsid w:val="00A80D70"/>
    <w:rsid w:val="00A810E0"/>
    <w:rsid w:val="00A8170F"/>
    <w:rsid w:val="00A81842"/>
    <w:rsid w:val="00A8192A"/>
    <w:rsid w:val="00A81B05"/>
    <w:rsid w:val="00A81E98"/>
    <w:rsid w:val="00A81F86"/>
    <w:rsid w:val="00A82139"/>
    <w:rsid w:val="00A822BE"/>
    <w:rsid w:val="00A823AC"/>
    <w:rsid w:val="00A82412"/>
    <w:rsid w:val="00A82540"/>
    <w:rsid w:val="00A831E4"/>
    <w:rsid w:val="00A83408"/>
    <w:rsid w:val="00A83880"/>
    <w:rsid w:val="00A83DD3"/>
    <w:rsid w:val="00A83DFF"/>
    <w:rsid w:val="00A84230"/>
    <w:rsid w:val="00A84438"/>
    <w:rsid w:val="00A84515"/>
    <w:rsid w:val="00A846D9"/>
    <w:rsid w:val="00A84778"/>
    <w:rsid w:val="00A84A2B"/>
    <w:rsid w:val="00A84C0B"/>
    <w:rsid w:val="00A85332"/>
    <w:rsid w:val="00A8550D"/>
    <w:rsid w:val="00A8559E"/>
    <w:rsid w:val="00A8599E"/>
    <w:rsid w:val="00A859C3"/>
    <w:rsid w:val="00A85D90"/>
    <w:rsid w:val="00A86EBF"/>
    <w:rsid w:val="00A86F4D"/>
    <w:rsid w:val="00A87173"/>
    <w:rsid w:val="00A875EA"/>
    <w:rsid w:val="00A9050D"/>
    <w:rsid w:val="00A9055D"/>
    <w:rsid w:val="00A907AA"/>
    <w:rsid w:val="00A9080D"/>
    <w:rsid w:val="00A9083D"/>
    <w:rsid w:val="00A9087C"/>
    <w:rsid w:val="00A90ACF"/>
    <w:rsid w:val="00A90DA7"/>
    <w:rsid w:val="00A90F4F"/>
    <w:rsid w:val="00A912DC"/>
    <w:rsid w:val="00A915B3"/>
    <w:rsid w:val="00A9196C"/>
    <w:rsid w:val="00A91AE9"/>
    <w:rsid w:val="00A91F05"/>
    <w:rsid w:val="00A9219A"/>
    <w:rsid w:val="00A922FB"/>
    <w:rsid w:val="00A9252E"/>
    <w:rsid w:val="00A925DD"/>
    <w:rsid w:val="00A9287C"/>
    <w:rsid w:val="00A9289C"/>
    <w:rsid w:val="00A92C8F"/>
    <w:rsid w:val="00A92F63"/>
    <w:rsid w:val="00A93162"/>
    <w:rsid w:val="00A932E1"/>
    <w:rsid w:val="00A94086"/>
    <w:rsid w:val="00A941B9"/>
    <w:rsid w:val="00A9435D"/>
    <w:rsid w:val="00A94923"/>
    <w:rsid w:val="00A94B51"/>
    <w:rsid w:val="00A94B8C"/>
    <w:rsid w:val="00A94D93"/>
    <w:rsid w:val="00A9521F"/>
    <w:rsid w:val="00A9534E"/>
    <w:rsid w:val="00A95591"/>
    <w:rsid w:val="00A9566C"/>
    <w:rsid w:val="00A95BF3"/>
    <w:rsid w:val="00A96459"/>
    <w:rsid w:val="00A96685"/>
    <w:rsid w:val="00A9677A"/>
    <w:rsid w:val="00A96CE6"/>
    <w:rsid w:val="00A97445"/>
    <w:rsid w:val="00A97575"/>
    <w:rsid w:val="00A9790F"/>
    <w:rsid w:val="00A97C5D"/>
    <w:rsid w:val="00AA01CB"/>
    <w:rsid w:val="00AA0462"/>
    <w:rsid w:val="00AA08BD"/>
    <w:rsid w:val="00AA0E1B"/>
    <w:rsid w:val="00AA0EB6"/>
    <w:rsid w:val="00AA0F33"/>
    <w:rsid w:val="00AA136C"/>
    <w:rsid w:val="00AA156F"/>
    <w:rsid w:val="00AA1625"/>
    <w:rsid w:val="00AA2050"/>
    <w:rsid w:val="00AA221D"/>
    <w:rsid w:val="00AA238B"/>
    <w:rsid w:val="00AA24B7"/>
    <w:rsid w:val="00AA2575"/>
    <w:rsid w:val="00AA26D0"/>
    <w:rsid w:val="00AA284B"/>
    <w:rsid w:val="00AA2AEE"/>
    <w:rsid w:val="00AA2D37"/>
    <w:rsid w:val="00AA2DB2"/>
    <w:rsid w:val="00AA3512"/>
    <w:rsid w:val="00AA3542"/>
    <w:rsid w:val="00AA369F"/>
    <w:rsid w:val="00AA3710"/>
    <w:rsid w:val="00AA383E"/>
    <w:rsid w:val="00AA392B"/>
    <w:rsid w:val="00AA435C"/>
    <w:rsid w:val="00AA447A"/>
    <w:rsid w:val="00AA4D8F"/>
    <w:rsid w:val="00AA4F13"/>
    <w:rsid w:val="00AA4F48"/>
    <w:rsid w:val="00AA4F84"/>
    <w:rsid w:val="00AA4FDE"/>
    <w:rsid w:val="00AA5184"/>
    <w:rsid w:val="00AA51A8"/>
    <w:rsid w:val="00AA5996"/>
    <w:rsid w:val="00AA6002"/>
    <w:rsid w:val="00AA67A4"/>
    <w:rsid w:val="00AA6D49"/>
    <w:rsid w:val="00AA6D82"/>
    <w:rsid w:val="00AA7094"/>
    <w:rsid w:val="00AA714F"/>
    <w:rsid w:val="00AA729A"/>
    <w:rsid w:val="00AA76F8"/>
    <w:rsid w:val="00AA7C6F"/>
    <w:rsid w:val="00AA7D5A"/>
    <w:rsid w:val="00AB077D"/>
    <w:rsid w:val="00AB0781"/>
    <w:rsid w:val="00AB10BB"/>
    <w:rsid w:val="00AB11FB"/>
    <w:rsid w:val="00AB14BB"/>
    <w:rsid w:val="00AB195F"/>
    <w:rsid w:val="00AB1968"/>
    <w:rsid w:val="00AB1F5D"/>
    <w:rsid w:val="00AB1F86"/>
    <w:rsid w:val="00AB1FC6"/>
    <w:rsid w:val="00AB2033"/>
    <w:rsid w:val="00AB2633"/>
    <w:rsid w:val="00AB27D4"/>
    <w:rsid w:val="00AB27E9"/>
    <w:rsid w:val="00AB285E"/>
    <w:rsid w:val="00AB2C01"/>
    <w:rsid w:val="00AB316E"/>
    <w:rsid w:val="00AB32E7"/>
    <w:rsid w:val="00AB3407"/>
    <w:rsid w:val="00AB342B"/>
    <w:rsid w:val="00AB482C"/>
    <w:rsid w:val="00AB48B4"/>
    <w:rsid w:val="00AB4C12"/>
    <w:rsid w:val="00AB4D29"/>
    <w:rsid w:val="00AB4E88"/>
    <w:rsid w:val="00AB5068"/>
    <w:rsid w:val="00AB5776"/>
    <w:rsid w:val="00AB5821"/>
    <w:rsid w:val="00AB5955"/>
    <w:rsid w:val="00AB6642"/>
    <w:rsid w:val="00AB6691"/>
    <w:rsid w:val="00AB6E10"/>
    <w:rsid w:val="00AB6E4B"/>
    <w:rsid w:val="00AB73C4"/>
    <w:rsid w:val="00AB760D"/>
    <w:rsid w:val="00AB76B0"/>
    <w:rsid w:val="00AB7770"/>
    <w:rsid w:val="00AB7867"/>
    <w:rsid w:val="00AB7899"/>
    <w:rsid w:val="00AB79FF"/>
    <w:rsid w:val="00AB7B74"/>
    <w:rsid w:val="00AB7B7A"/>
    <w:rsid w:val="00AB7C45"/>
    <w:rsid w:val="00AB7FA0"/>
    <w:rsid w:val="00AC0125"/>
    <w:rsid w:val="00AC0851"/>
    <w:rsid w:val="00AC0CC4"/>
    <w:rsid w:val="00AC1170"/>
    <w:rsid w:val="00AC18AC"/>
    <w:rsid w:val="00AC19CA"/>
    <w:rsid w:val="00AC1AB0"/>
    <w:rsid w:val="00AC1C50"/>
    <w:rsid w:val="00AC1CA4"/>
    <w:rsid w:val="00AC242D"/>
    <w:rsid w:val="00AC2906"/>
    <w:rsid w:val="00AC31B8"/>
    <w:rsid w:val="00AC3410"/>
    <w:rsid w:val="00AC3F40"/>
    <w:rsid w:val="00AC43D6"/>
    <w:rsid w:val="00AC4685"/>
    <w:rsid w:val="00AC4696"/>
    <w:rsid w:val="00AC48B0"/>
    <w:rsid w:val="00AC4A15"/>
    <w:rsid w:val="00AC4B31"/>
    <w:rsid w:val="00AC4CB0"/>
    <w:rsid w:val="00AC52E7"/>
    <w:rsid w:val="00AC5323"/>
    <w:rsid w:val="00AC53B4"/>
    <w:rsid w:val="00AC5490"/>
    <w:rsid w:val="00AC5B86"/>
    <w:rsid w:val="00AC5CCD"/>
    <w:rsid w:val="00AC5E51"/>
    <w:rsid w:val="00AC5E91"/>
    <w:rsid w:val="00AC6949"/>
    <w:rsid w:val="00AC6C07"/>
    <w:rsid w:val="00AC6D41"/>
    <w:rsid w:val="00AC6D43"/>
    <w:rsid w:val="00AC6FB0"/>
    <w:rsid w:val="00AC767E"/>
    <w:rsid w:val="00AC76BE"/>
    <w:rsid w:val="00AC7EE4"/>
    <w:rsid w:val="00AD0422"/>
    <w:rsid w:val="00AD0685"/>
    <w:rsid w:val="00AD09ED"/>
    <w:rsid w:val="00AD0EA7"/>
    <w:rsid w:val="00AD0F91"/>
    <w:rsid w:val="00AD1143"/>
    <w:rsid w:val="00AD2000"/>
    <w:rsid w:val="00AD231A"/>
    <w:rsid w:val="00AD2925"/>
    <w:rsid w:val="00AD2B39"/>
    <w:rsid w:val="00AD2C3A"/>
    <w:rsid w:val="00AD3386"/>
    <w:rsid w:val="00AD37C5"/>
    <w:rsid w:val="00AD3D36"/>
    <w:rsid w:val="00AD3E4A"/>
    <w:rsid w:val="00AD3EC6"/>
    <w:rsid w:val="00AD425E"/>
    <w:rsid w:val="00AD4315"/>
    <w:rsid w:val="00AD43A4"/>
    <w:rsid w:val="00AD4D92"/>
    <w:rsid w:val="00AD5124"/>
    <w:rsid w:val="00AD5A5D"/>
    <w:rsid w:val="00AD5E1B"/>
    <w:rsid w:val="00AD5E99"/>
    <w:rsid w:val="00AD5FF9"/>
    <w:rsid w:val="00AD6931"/>
    <w:rsid w:val="00AD6BF2"/>
    <w:rsid w:val="00AD6F14"/>
    <w:rsid w:val="00AD70AF"/>
    <w:rsid w:val="00AD740C"/>
    <w:rsid w:val="00AD78F5"/>
    <w:rsid w:val="00AD7B34"/>
    <w:rsid w:val="00AE0226"/>
    <w:rsid w:val="00AE0518"/>
    <w:rsid w:val="00AE0A09"/>
    <w:rsid w:val="00AE0ADE"/>
    <w:rsid w:val="00AE100B"/>
    <w:rsid w:val="00AE15D3"/>
    <w:rsid w:val="00AE1AB4"/>
    <w:rsid w:val="00AE1DB7"/>
    <w:rsid w:val="00AE2270"/>
    <w:rsid w:val="00AE2352"/>
    <w:rsid w:val="00AE238D"/>
    <w:rsid w:val="00AE2467"/>
    <w:rsid w:val="00AE25C2"/>
    <w:rsid w:val="00AE2643"/>
    <w:rsid w:val="00AE2700"/>
    <w:rsid w:val="00AE2BAD"/>
    <w:rsid w:val="00AE3603"/>
    <w:rsid w:val="00AE3772"/>
    <w:rsid w:val="00AE3F4C"/>
    <w:rsid w:val="00AE4296"/>
    <w:rsid w:val="00AE4466"/>
    <w:rsid w:val="00AE4517"/>
    <w:rsid w:val="00AE4518"/>
    <w:rsid w:val="00AE4669"/>
    <w:rsid w:val="00AE505F"/>
    <w:rsid w:val="00AE51E0"/>
    <w:rsid w:val="00AE563C"/>
    <w:rsid w:val="00AE5655"/>
    <w:rsid w:val="00AE5C37"/>
    <w:rsid w:val="00AE5F99"/>
    <w:rsid w:val="00AE609F"/>
    <w:rsid w:val="00AE677D"/>
    <w:rsid w:val="00AE68CA"/>
    <w:rsid w:val="00AE7228"/>
    <w:rsid w:val="00AE73AC"/>
    <w:rsid w:val="00AE78B8"/>
    <w:rsid w:val="00AE7ECE"/>
    <w:rsid w:val="00AF00D1"/>
    <w:rsid w:val="00AF03A0"/>
    <w:rsid w:val="00AF041B"/>
    <w:rsid w:val="00AF05A7"/>
    <w:rsid w:val="00AF05EB"/>
    <w:rsid w:val="00AF0955"/>
    <w:rsid w:val="00AF0B37"/>
    <w:rsid w:val="00AF0CE8"/>
    <w:rsid w:val="00AF0FB0"/>
    <w:rsid w:val="00AF11D3"/>
    <w:rsid w:val="00AF11E8"/>
    <w:rsid w:val="00AF1405"/>
    <w:rsid w:val="00AF1473"/>
    <w:rsid w:val="00AF1869"/>
    <w:rsid w:val="00AF1A6D"/>
    <w:rsid w:val="00AF1BF7"/>
    <w:rsid w:val="00AF1C6C"/>
    <w:rsid w:val="00AF1F27"/>
    <w:rsid w:val="00AF1FB5"/>
    <w:rsid w:val="00AF2623"/>
    <w:rsid w:val="00AF292D"/>
    <w:rsid w:val="00AF2A14"/>
    <w:rsid w:val="00AF3863"/>
    <w:rsid w:val="00AF38B3"/>
    <w:rsid w:val="00AF3A48"/>
    <w:rsid w:val="00AF3AFC"/>
    <w:rsid w:val="00AF3CD5"/>
    <w:rsid w:val="00AF4063"/>
    <w:rsid w:val="00AF4207"/>
    <w:rsid w:val="00AF44F6"/>
    <w:rsid w:val="00AF450A"/>
    <w:rsid w:val="00AF4C64"/>
    <w:rsid w:val="00AF55BE"/>
    <w:rsid w:val="00AF5671"/>
    <w:rsid w:val="00AF583A"/>
    <w:rsid w:val="00AF5B24"/>
    <w:rsid w:val="00AF5BD3"/>
    <w:rsid w:val="00AF607E"/>
    <w:rsid w:val="00AF65CE"/>
    <w:rsid w:val="00AF65F9"/>
    <w:rsid w:val="00AF6762"/>
    <w:rsid w:val="00AF68DA"/>
    <w:rsid w:val="00AF71CE"/>
    <w:rsid w:val="00AF7447"/>
    <w:rsid w:val="00AF7815"/>
    <w:rsid w:val="00AF7B73"/>
    <w:rsid w:val="00AF7CEE"/>
    <w:rsid w:val="00B001CD"/>
    <w:rsid w:val="00B002E4"/>
    <w:rsid w:val="00B004A6"/>
    <w:rsid w:val="00B00AA3"/>
    <w:rsid w:val="00B0114A"/>
    <w:rsid w:val="00B014A6"/>
    <w:rsid w:val="00B0171C"/>
    <w:rsid w:val="00B01782"/>
    <w:rsid w:val="00B03D2F"/>
    <w:rsid w:val="00B03DFC"/>
    <w:rsid w:val="00B03F01"/>
    <w:rsid w:val="00B04BE8"/>
    <w:rsid w:val="00B04D63"/>
    <w:rsid w:val="00B04ECB"/>
    <w:rsid w:val="00B057D3"/>
    <w:rsid w:val="00B05D32"/>
    <w:rsid w:val="00B05D78"/>
    <w:rsid w:val="00B0609B"/>
    <w:rsid w:val="00B060AA"/>
    <w:rsid w:val="00B062C5"/>
    <w:rsid w:val="00B0653E"/>
    <w:rsid w:val="00B06690"/>
    <w:rsid w:val="00B06C72"/>
    <w:rsid w:val="00B06CAA"/>
    <w:rsid w:val="00B06E94"/>
    <w:rsid w:val="00B0719A"/>
    <w:rsid w:val="00B0738B"/>
    <w:rsid w:val="00B074EA"/>
    <w:rsid w:val="00B07603"/>
    <w:rsid w:val="00B07609"/>
    <w:rsid w:val="00B079B8"/>
    <w:rsid w:val="00B07FE2"/>
    <w:rsid w:val="00B10322"/>
    <w:rsid w:val="00B10BB2"/>
    <w:rsid w:val="00B10CC6"/>
    <w:rsid w:val="00B10F46"/>
    <w:rsid w:val="00B11968"/>
    <w:rsid w:val="00B11E81"/>
    <w:rsid w:val="00B11EFA"/>
    <w:rsid w:val="00B122C3"/>
    <w:rsid w:val="00B12396"/>
    <w:rsid w:val="00B124F8"/>
    <w:rsid w:val="00B12682"/>
    <w:rsid w:val="00B12895"/>
    <w:rsid w:val="00B128E4"/>
    <w:rsid w:val="00B129C8"/>
    <w:rsid w:val="00B12F40"/>
    <w:rsid w:val="00B13361"/>
    <w:rsid w:val="00B144AD"/>
    <w:rsid w:val="00B144DF"/>
    <w:rsid w:val="00B145C9"/>
    <w:rsid w:val="00B14769"/>
    <w:rsid w:val="00B1480E"/>
    <w:rsid w:val="00B14E12"/>
    <w:rsid w:val="00B150BB"/>
    <w:rsid w:val="00B1523F"/>
    <w:rsid w:val="00B15879"/>
    <w:rsid w:val="00B15953"/>
    <w:rsid w:val="00B15D27"/>
    <w:rsid w:val="00B1600B"/>
    <w:rsid w:val="00B162B3"/>
    <w:rsid w:val="00B16865"/>
    <w:rsid w:val="00B1689D"/>
    <w:rsid w:val="00B1695A"/>
    <w:rsid w:val="00B16985"/>
    <w:rsid w:val="00B16EB2"/>
    <w:rsid w:val="00B16FEF"/>
    <w:rsid w:val="00B170E4"/>
    <w:rsid w:val="00B17CD0"/>
    <w:rsid w:val="00B20B74"/>
    <w:rsid w:val="00B2123B"/>
    <w:rsid w:val="00B21B43"/>
    <w:rsid w:val="00B21CD2"/>
    <w:rsid w:val="00B21FF5"/>
    <w:rsid w:val="00B222E9"/>
    <w:rsid w:val="00B2233E"/>
    <w:rsid w:val="00B2260B"/>
    <w:rsid w:val="00B2296D"/>
    <w:rsid w:val="00B229D7"/>
    <w:rsid w:val="00B22B65"/>
    <w:rsid w:val="00B22DA5"/>
    <w:rsid w:val="00B22ECD"/>
    <w:rsid w:val="00B23124"/>
    <w:rsid w:val="00B2358B"/>
    <w:rsid w:val="00B23790"/>
    <w:rsid w:val="00B237F4"/>
    <w:rsid w:val="00B2393A"/>
    <w:rsid w:val="00B23D6F"/>
    <w:rsid w:val="00B23E0E"/>
    <w:rsid w:val="00B23E93"/>
    <w:rsid w:val="00B23F8A"/>
    <w:rsid w:val="00B244CF"/>
    <w:rsid w:val="00B2458B"/>
    <w:rsid w:val="00B24C27"/>
    <w:rsid w:val="00B25107"/>
    <w:rsid w:val="00B252E2"/>
    <w:rsid w:val="00B25572"/>
    <w:rsid w:val="00B256B1"/>
    <w:rsid w:val="00B25E9B"/>
    <w:rsid w:val="00B26015"/>
    <w:rsid w:val="00B26769"/>
    <w:rsid w:val="00B2685D"/>
    <w:rsid w:val="00B26C7A"/>
    <w:rsid w:val="00B27405"/>
    <w:rsid w:val="00B2761E"/>
    <w:rsid w:val="00B27965"/>
    <w:rsid w:val="00B27967"/>
    <w:rsid w:val="00B3004A"/>
    <w:rsid w:val="00B30389"/>
    <w:rsid w:val="00B30437"/>
    <w:rsid w:val="00B30AB8"/>
    <w:rsid w:val="00B30B92"/>
    <w:rsid w:val="00B30CFE"/>
    <w:rsid w:val="00B31233"/>
    <w:rsid w:val="00B3181D"/>
    <w:rsid w:val="00B31948"/>
    <w:rsid w:val="00B3195C"/>
    <w:rsid w:val="00B319E1"/>
    <w:rsid w:val="00B31C2C"/>
    <w:rsid w:val="00B31EFB"/>
    <w:rsid w:val="00B324EB"/>
    <w:rsid w:val="00B32561"/>
    <w:rsid w:val="00B32804"/>
    <w:rsid w:val="00B32A58"/>
    <w:rsid w:val="00B32EB3"/>
    <w:rsid w:val="00B33162"/>
    <w:rsid w:val="00B331D9"/>
    <w:rsid w:val="00B3338B"/>
    <w:rsid w:val="00B33B94"/>
    <w:rsid w:val="00B33D9C"/>
    <w:rsid w:val="00B33E48"/>
    <w:rsid w:val="00B33FD7"/>
    <w:rsid w:val="00B3410C"/>
    <w:rsid w:val="00B3422B"/>
    <w:rsid w:val="00B342B0"/>
    <w:rsid w:val="00B34452"/>
    <w:rsid w:val="00B34689"/>
    <w:rsid w:val="00B3495A"/>
    <w:rsid w:val="00B349DE"/>
    <w:rsid w:val="00B349ED"/>
    <w:rsid w:val="00B35BC7"/>
    <w:rsid w:val="00B35C0F"/>
    <w:rsid w:val="00B35FA2"/>
    <w:rsid w:val="00B367D1"/>
    <w:rsid w:val="00B36873"/>
    <w:rsid w:val="00B36A91"/>
    <w:rsid w:val="00B36D4B"/>
    <w:rsid w:val="00B400B8"/>
    <w:rsid w:val="00B40143"/>
    <w:rsid w:val="00B402B4"/>
    <w:rsid w:val="00B405B8"/>
    <w:rsid w:val="00B40A99"/>
    <w:rsid w:val="00B40AD4"/>
    <w:rsid w:val="00B40B85"/>
    <w:rsid w:val="00B40C12"/>
    <w:rsid w:val="00B40DB4"/>
    <w:rsid w:val="00B40EE1"/>
    <w:rsid w:val="00B40F67"/>
    <w:rsid w:val="00B4120E"/>
    <w:rsid w:val="00B414F2"/>
    <w:rsid w:val="00B4181A"/>
    <w:rsid w:val="00B418B9"/>
    <w:rsid w:val="00B4196E"/>
    <w:rsid w:val="00B41DE3"/>
    <w:rsid w:val="00B4225D"/>
    <w:rsid w:val="00B42CE4"/>
    <w:rsid w:val="00B42D08"/>
    <w:rsid w:val="00B431C2"/>
    <w:rsid w:val="00B4376B"/>
    <w:rsid w:val="00B43F07"/>
    <w:rsid w:val="00B441DE"/>
    <w:rsid w:val="00B442F3"/>
    <w:rsid w:val="00B44895"/>
    <w:rsid w:val="00B44A7C"/>
    <w:rsid w:val="00B44B99"/>
    <w:rsid w:val="00B44D1D"/>
    <w:rsid w:val="00B44E7F"/>
    <w:rsid w:val="00B44F96"/>
    <w:rsid w:val="00B451C4"/>
    <w:rsid w:val="00B45A9A"/>
    <w:rsid w:val="00B45C57"/>
    <w:rsid w:val="00B45CC8"/>
    <w:rsid w:val="00B45ECB"/>
    <w:rsid w:val="00B46447"/>
    <w:rsid w:val="00B46C12"/>
    <w:rsid w:val="00B47272"/>
    <w:rsid w:val="00B47488"/>
    <w:rsid w:val="00B476E3"/>
    <w:rsid w:val="00B47971"/>
    <w:rsid w:val="00B479AF"/>
    <w:rsid w:val="00B47B25"/>
    <w:rsid w:val="00B47F00"/>
    <w:rsid w:val="00B50AE3"/>
    <w:rsid w:val="00B50E0D"/>
    <w:rsid w:val="00B51082"/>
    <w:rsid w:val="00B51249"/>
    <w:rsid w:val="00B519C9"/>
    <w:rsid w:val="00B51B2A"/>
    <w:rsid w:val="00B51B57"/>
    <w:rsid w:val="00B51FBD"/>
    <w:rsid w:val="00B520EC"/>
    <w:rsid w:val="00B522ED"/>
    <w:rsid w:val="00B52508"/>
    <w:rsid w:val="00B52864"/>
    <w:rsid w:val="00B5288C"/>
    <w:rsid w:val="00B52A8D"/>
    <w:rsid w:val="00B52C3C"/>
    <w:rsid w:val="00B52FCE"/>
    <w:rsid w:val="00B5300C"/>
    <w:rsid w:val="00B53053"/>
    <w:rsid w:val="00B53152"/>
    <w:rsid w:val="00B531BD"/>
    <w:rsid w:val="00B5329C"/>
    <w:rsid w:val="00B53EA3"/>
    <w:rsid w:val="00B5501D"/>
    <w:rsid w:val="00B55054"/>
    <w:rsid w:val="00B55119"/>
    <w:rsid w:val="00B5526C"/>
    <w:rsid w:val="00B555BA"/>
    <w:rsid w:val="00B55ECF"/>
    <w:rsid w:val="00B56A3C"/>
    <w:rsid w:val="00B56D62"/>
    <w:rsid w:val="00B56E0B"/>
    <w:rsid w:val="00B56E1C"/>
    <w:rsid w:val="00B56E55"/>
    <w:rsid w:val="00B56FED"/>
    <w:rsid w:val="00B6007E"/>
    <w:rsid w:val="00B603EE"/>
    <w:rsid w:val="00B60705"/>
    <w:rsid w:val="00B60800"/>
    <w:rsid w:val="00B60D98"/>
    <w:rsid w:val="00B610F8"/>
    <w:rsid w:val="00B61338"/>
    <w:rsid w:val="00B614A2"/>
    <w:rsid w:val="00B61832"/>
    <w:rsid w:val="00B61A58"/>
    <w:rsid w:val="00B6266D"/>
    <w:rsid w:val="00B627FA"/>
    <w:rsid w:val="00B6296D"/>
    <w:rsid w:val="00B62A6E"/>
    <w:rsid w:val="00B62CC8"/>
    <w:rsid w:val="00B62CF5"/>
    <w:rsid w:val="00B62E80"/>
    <w:rsid w:val="00B62F50"/>
    <w:rsid w:val="00B632AE"/>
    <w:rsid w:val="00B6443F"/>
    <w:rsid w:val="00B6447A"/>
    <w:rsid w:val="00B644E1"/>
    <w:rsid w:val="00B644EB"/>
    <w:rsid w:val="00B64840"/>
    <w:rsid w:val="00B648A4"/>
    <w:rsid w:val="00B648AD"/>
    <w:rsid w:val="00B64A2C"/>
    <w:rsid w:val="00B64CDD"/>
    <w:rsid w:val="00B64D20"/>
    <w:rsid w:val="00B64DE6"/>
    <w:rsid w:val="00B6512C"/>
    <w:rsid w:val="00B654F6"/>
    <w:rsid w:val="00B65B24"/>
    <w:rsid w:val="00B65D89"/>
    <w:rsid w:val="00B65E52"/>
    <w:rsid w:val="00B66224"/>
    <w:rsid w:val="00B667FE"/>
    <w:rsid w:val="00B66832"/>
    <w:rsid w:val="00B6688A"/>
    <w:rsid w:val="00B66D58"/>
    <w:rsid w:val="00B67257"/>
    <w:rsid w:val="00B6738C"/>
    <w:rsid w:val="00B67CF7"/>
    <w:rsid w:val="00B67F0D"/>
    <w:rsid w:val="00B70328"/>
    <w:rsid w:val="00B706B0"/>
    <w:rsid w:val="00B7079D"/>
    <w:rsid w:val="00B7088D"/>
    <w:rsid w:val="00B70C2A"/>
    <w:rsid w:val="00B70D6C"/>
    <w:rsid w:val="00B70F4D"/>
    <w:rsid w:val="00B71145"/>
    <w:rsid w:val="00B72321"/>
    <w:rsid w:val="00B728A9"/>
    <w:rsid w:val="00B728BB"/>
    <w:rsid w:val="00B730CE"/>
    <w:rsid w:val="00B7334F"/>
    <w:rsid w:val="00B737A0"/>
    <w:rsid w:val="00B7399A"/>
    <w:rsid w:val="00B73B73"/>
    <w:rsid w:val="00B74199"/>
    <w:rsid w:val="00B741D0"/>
    <w:rsid w:val="00B7469D"/>
    <w:rsid w:val="00B746AD"/>
    <w:rsid w:val="00B7474F"/>
    <w:rsid w:val="00B74863"/>
    <w:rsid w:val="00B749EE"/>
    <w:rsid w:val="00B74C1E"/>
    <w:rsid w:val="00B756EA"/>
    <w:rsid w:val="00B758B4"/>
    <w:rsid w:val="00B75A74"/>
    <w:rsid w:val="00B76154"/>
    <w:rsid w:val="00B7625D"/>
    <w:rsid w:val="00B76294"/>
    <w:rsid w:val="00B764E6"/>
    <w:rsid w:val="00B76993"/>
    <w:rsid w:val="00B76D33"/>
    <w:rsid w:val="00B76EF5"/>
    <w:rsid w:val="00B77295"/>
    <w:rsid w:val="00B7743B"/>
    <w:rsid w:val="00B77447"/>
    <w:rsid w:val="00B7767A"/>
    <w:rsid w:val="00B7775E"/>
    <w:rsid w:val="00B77852"/>
    <w:rsid w:val="00B77F4F"/>
    <w:rsid w:val="00B77F51"/>
    <w:rsid w:val="00B80126"/>
    <w:rsid w:val="00B801F1"/>
    <w:rsid w:val="00B80487"/>
    <w:rsid w:val="00B80669"/>
    <w:rsid w:val="00B813A6"/>
    <w:rsid w:val="00B815B1"/>
    <w:rsid w:val="00B81663"/>
    <w:rsid w:val="00B81A46"/>
    <w:rsid w:val="00B81B35"/>
    <w:rsid w:val="00B81C9A"/>
    <w:rsid w:val="00B81CFB"/>
    <w:rsid w:val="00B81F7E"/>
    <w:rsid w:val="00B822BB"/>
    <w:rsid w:val="00B82683"/>
    <w:rsid w:val="00B828F3"/>
    <w:rsid w:val="00B83257"/>
    <w:rsid w:val="00B833D8"/>
    <w:rsid w:val="00B83A40"/>
    <w:rsid w:val="00B83DC0"/>
    <w:rsid w:val="00B84011"/>
    <w:rsid w:val="00B841BD"/>
    <w:rsid w:val="00B842CE"/>
    <w:rsid w:val="00B84332"/>
    <w:rsid w:val="00B847EC"/>
    <w:rsid w:val="00B84A20"/>
    <w:rsid w:val="00B85040"/>
    <w:rsid w:val="00B852E7"/>
    <w:rsid w:val="00B85535"/>
    <w:rsid w:val="00B8556D"/>
    <w:rsid w:val="00B858F6"/>
    <w:rsid w:val="00B85AE1"/>
    <w:rsid w:val="00B8632C"/>
    <w:rsid w:val="00B873E1"/>
    <w:rsid w:val="00B87936"/>
    <w:rsid w:val="00B87AED"/>
    <w:rsid w:val="00B87EEF"/>
    <w:rsid w:val="00B87F1E"/>
    <w:rsid w:val="00B90252"/>
    <w:rsid w:val="00B9025A"/>
    <w:rsid w:val="00B90904"/>
    <w:rsid w:val="00B909B4"/>
    <w:rsid w:val="00B910A1"/>
    <w:rsid w:val="00B91127"/>
    <w:rsid w:val="00B91170"/>
    <w:rsid w:val="00B91324"/>
    <w:rsid w:val="00B9158C"/>
    <w:rsid w:val="00B916A8"/>
    <w:rsid w:val="00B91B51"/>
    <w:rsid w:val="00B91F9D"/>
    <w:rsid w:val="00B92186"/>
    <w:rsid w:val="00B922EC"/>
    <w:rsid w:val="00B923A8"/>
    <w:rsid w:val="00B92A4D"/>
    <w:rsid w:val="00B92A6F"/>
    <w:rsid w:val="00B92F33"/>
    <w:rsid w:val="00B930F8"/>
    <w:rsid w:val="00B931C3"/>
    <w:rsid w:val="00B9347E"/>
    <w:rsid w:val="00B935F2"/>
    <w:rsid w:val="00B93654"/>
    <w:rsid w:val="00B94797"/>
    <w:rsid w:val="00B9494B"/>
    <w:rsid w:val="00B94DD4"/>
    <w:rsid w:val="00B94F97"/>
    <w:rsid w:val="00B95390"/>
    <w:rsid w:val="00B95414"/>
    <w:rsid w:val="00B954F0"/>
    <w:rsid w:val="00B959C8"/>
    <w:rsid w:val="00B95A83"/>
    <w:rsid w:val="00B95BE4"/>
    <w:rsid w:val="00B95BF0"/>
    <w:rsid w:val="00B95DFF"/>
    <w:rsid w:val="00B96091"/>
    <w:rsid w:val="00B961B4"/>
    <w:rsid w:val="00B96B53"/>
    <w:rsid w:val="00B971B0"/>
    <w:rsid w:val="00B977D5"/>
    <w:rsid w:val="00B97A19"/>
    <w:rsid w:val="00B97AD1"/>
    <w:rsid w:val="00B97D80"/>
    <w:rsid w:val="00B97F16"/>
    <w:rsid w:val="00B97FEC"/>
    <w:rsid w:val="00BA06A9"/>
    <w:rsid w:val="00BA0786"/>
    <w:rsid w:val="00BA08E8"/>
    <w:rsid w:val="00BA1138"/>
    <w:rsid w:val="00BA11A0"/>
    <w:rsid w:val="00BA1526"/>
    <w:rsid w:val="00BA15B2"/>
    <w:rsid w:val="00BA1B94"/>
    <w:rsid w:val="00BA1CD6"/>
    <w:rsid w:val="00BA1FF3"/>
    <w:rsid w:val="00BA2100"/>
    <w:rsid w:val="00BA21BD"/>
    <w:rsid w:val="00BA236A"/>
    <w:rsid w:val="00BA26F4"/>
    <w:rsid w:val="00BA295F"/>
    <w:rsid w:val="00BA2B63"/>
    <w:rsid w:val="00BA2B73"/>
    <w:rsid w:val="00BA2EAA"/>
    <w:rsid w:val="00BA302B"/>
    <w:rsid w:val="00BA3D61"/>
    <w:rsid w:val="00BA4135"/>
    <w:rsid w:val="00BA49E1"/>
    <w:rsid w:val="00BA4A16"/>
    <w:rsid w:val="00BA4A5C"/>
    <w:rsid w:val="00BA4C06"/>
    <w:rsid w:val="00BA4C60"/>
    <w:rsid w:val="00BA4FF2"/>
    <w:rsid w:val="00BA6958"/>
    <w:rsid w:val="00BA69D9"/>
    <w:rsid w:val="00BA6B45"/>
    <w:rsid w:val="00BA6B87"/>
    <w:rsid w:val="00BA7114"/>
    <w:rsid w:val="00BA72A8"/>
    <w:rsid w:val="00BA75A0"/>
    <w:rsid w:val="00BB01BE"/>
    <w:rsid w:val="00BB0530"/>
    <w:rsid w:val="00BB0605"/>
    <w:rsid w:val="00BB0A4A"/>
    <w:rsid w:val="00BB1093"/>
    <w:rsid w:val="00BB11C9"/>
    <w:rsid w:val="00BB129C"/>
    <w:rsid w:val="00BB13B1"/>
    <w:rsid w:val="00BB1471"/>
    <w:rsid w:val="00BB163E"/>
    <w:rsid w:val="00BB17E8"/>
    <w:rsid w:val="00BB1904"/>
    <w:rsid w:val="00BB192E"/>
    <w:rsid w:val="00BB1B36"/>
    <w:rsid w:val="00BB2397"/>
    <w:rsid w:val="00BB2456"/>
    <w:rsid w:val="00BB2903"/>
    <w:rsid w:val="00BB2C76"/>
    <w:rsid w:val="00BB2CA8"/>
    <w:rsid w:val="00BB3024"/>
    <w:rsid w:val="00BB33DE"/>
    <w:rsid w:val="00BB3577"/>
    <w:rsid w:val="00BB3A63"/>
    <w:rsid w:val="00BB3B39"/>
    <w:rsid w:val="00BB3F01"/>
    <w:rsid w:val="00BB40E0"/>
    <w:rsid w:val="00BB429A"/>
    <w:rsid w:val="00BB42AA"/>
    <w:rsid w:val="00BB462A"/>
    <w:rsid w:val="00BB4793"/>
    <w:rsid w:val="00BB4873"/>
    <w:rsid w:val="00BB4933"/>
    <w:rsid w:val="00BB4D22"/>
    <w:rsid w:val="00BB515B"/>
    <w:rsid w:val="00BB53F8"/>
    <w:rsid w:val="00BB54B1"/>
    <w:rsid w:val="00BB5629"/>
    <w:rsid w:val="00BB593E"/>
    <w:rsid w:val="00BB5E88"/>
    <w:rsid w:val="00BB6018"/>
    <w:rsid w:val="00BB6214"/>
    <w:rsid w:val="00BB629C"/>
    <w:rsid w:val="00BB665F"/>
    <w:rsid w:val="00BB6906"/>
    <w:rsid w:val="00BB691B"/>
    <w:rsid w:val="00BB6B2E"/>
    <w:rsid w:val="00BB6B8B"/>
    <w:rsid w:val="00BB73CC"/>
    <w:rsid w:val="00BB79E0"/>
    <w:rsid w:val="00BB7A7F"/>
    <w:rsid w:val="00BB7AD0"/>
    <w:rsid w:val="00BB7CE3"/>
    <w:rsid w:val="00BC03C8"/>
    <w:rsid w:val="00BC07CE"/>
    <w:rsid w:val="00BC0A4A"/>
    <w:rsid w:val="00BC1052"/>
    <w:rsid w:val="00BC1248"/>
    <w:rsid w:val="00BC14F7"/>
    <w:rsid w:val="00BC18F5"/>
    <w:rsid w:val="00BC1B57"/>
    <w:rsid w:val="00BC1C58"/>
    <w:rsid w:val="00BC1E5F"/>
    <w:rsid w:val="00BC20CC"/>
    <w:rsid w:val="00BC258D"/>
    <w:rsid w:val="00BC276D"/>
    <w:rsid w:val="00BC3043"/>
    <w:rsid w:val="00BC353E"/>
    <w:rsid w:val="00BC3576"/>
    <w:rsid w:val="00BC35AB"/>
    <w:rsid w:val="00BC3621"/>
    <w:rsid w:val="00BC36FD"/>
    <w:rsid w:val="00BC37CF"/>
    <w:rsid w:val="00BC3934"/>
    <w:rsid w:val="00BC3A0B"/>
    <w:rsid w:val="00BC3BD1"/>
    <w:rsid w:val="00BC4008"/>
    <w:rsid w:val="00BC4465"/>
    <w:rsid w:val="00BC46D0"/>
    <w:rsid w:val="00BC4712"/>
    <w:rsid w:val="00BC48EA"/>
    <w:rsid w:val="00BC4B62"/>
    <w:rsid w:val="00BC4C40"/>
    <w:rsid w:val="00BC4EBC"/>
    <w:rsid w:val="00BC563A"/>
    <w:rsid w:val="00BC56C0"/>
    <w:rsid w:val="00BC5844"/>
    <w:rsid w:val="00BC584B"/>
    <w:rsid w:val="00BC60BE"/>
    <w:rsid w:val="00BC6842"/>
    <w:rsid w:val="00BC68E6"/>
    <w:rsid w:val="00BC6B7C"/>
    <w:rsid w:val="00BC6D1D"/>
    <w:rsid w:val="00BC6D8C"/>
    <w:rsid w:val="00BC73DF"/>
    <w:rsid w:val="00BC74C4"/>
    <w:rsid w:val="00BC7AEA"/>
    <w:rsid w:val="00BD0054"/>
    <w:rsid w:val="00BD074B"/>
    <w:rsid w:val="00BD07EE"/>
    <w:rsid w:val="00BD0941"/>
    <w:rsid w:val="00BD0E3D"/>
    <w:rsid w:val="00BD0FA5"/>
    <w:rsid w:val="00BD1068"/>
    <w:rsid w:val="00BD106E"/>
    <w:rsid w:val="00BD160A"/>
    <w:rsid w:val="00BD1802"/>
    <w:rsid w:val="00BD18E2"/>
    <w:rsid w:val="00BD1A4A"/>
    <w:rsid w:val="00BD1F7F"/>
    <w:rsid w:val="00BD28D1"/>
    <w:rsid w:val="00BD2A54"/>
    <w:rsid w:val="00BD2CC8"/>
    <w:rsid w:val="00BD309B"/>
    <w:rsid w:val="00BD3600"/>
    <w:rsid w:val="00BD388B"/>
    <w:rsid w:val="00BD3C74"/>
    <w:rsid w:val="00BD3DBF"/>
    <w:rsid w:val="00BD502B"/>
    <w:rsid w:val="00BD53FD"/>
    <w:rsid w:val="00BD57D4"/>
    <w:rsid w:val="00BD58DA"/>
    <w:rsid w:val="00BD597F"/>
    <w:rsid w:val="00BD5A73"/>
    <w:rsid w:val="00BD5EA7"/>
    <w:rsid w:val="00BD5FB3"/>
    <w:rsid w:val="00BD602D"/>
    <w:rsid w:val="00BD60BA"/>
    <w:rsid w:val="00BD6355"/>
    <w:rsid w:val="00BD6694"/>
    <w:rsid w:val="00BD66E9"/>
    <w:rsid w:val="00BD6B00"/>
    <w:rsid w:val="00BD6B6B"/>
    <w:rsid w:val="00BD6D68"/>
    <w:rsid w:val="00BD7905"/>
    <w:rsid w:val="00BD7BDB"/>
    <w:rsid w:val="00BE0009"/>
    <w:rsid w:val="00BE0333"/>
    <w:rsid w:val="00BE0370"/>
    <w:rsid w:val="00BE0811"/>
    <w:rsid w:val="00BE0A5E"/>
    <w:rsid w:val="00BE0BBA"/>
    <w:rsid w:val="00BE0F6F"/>
    <w:rsid w:val="00BE1086"/>
    <w:rsid w:val="00BE1088"/>
    <w:rsid w:val="00BE1371"/>
    <w:rsid w:val="00BE14D8"/>
    <w:rsid w:val="00BE1E17"/>
    <w:rsid w:val="00BE23BF"/>
    <w:rsid w:val="00BE2983"/>
    <w:rsid w:val="00BE2985"/>
    <w:rsid w:val="00BE29EF"/>
    <w:rsid w:val="00BE3020"/>
    <w:rsid w:val="00BE34B3"/>
    <w:rsid w:val="00BE3C12"/>
    <w:rsid w:val="00BE3D48"/>
    <w:rsid w:val="00BE4346"/>
    <w:rsid w:val="00BE4569"/>
    <w:rsid w:val="00BE4D27"/>
    <w:rsid w:val="00BE4EBD"/>
    <w:rsid w:val="00BE5248"/>
    <w:rsid w:val="00BE5417"/>
    <w:rsid w:val="00BE5E75"/>
    <w:rsid w:val="00BE6340"/>
    <w:rsid w:val="00BE674E"/>
    <w:rsid w:val="00BE6870"/>
    <w:rsid w:val="00BE68E9"/>
    <w:rsid w:val="00BE6CCC"/>
    <w:rsid w:val="00BE6ED7"/>
    <w:rsid w:val="00BE73D0"/>
    <w:rsid w:val="00BE744C"/>
    <w:rsid w:val="00BE76D7"/>
    <w:rsid w:val="00BE77F8"/>
    <w:rsid w:val="00BE7AD7"/>
    <w:rsid w:val="00BE7E24"/>
    <w:rsid w:val="00BF03E1"/>
    <w:rsid w:val="00BF03F3"/>
    <w:rsid w:val="00BF0443"/>
    <w:rsid w:val="00BF0515"/>
    <w:rsid w:val="00BF0D86"/>
    <w:rsid w:val="00BF1334"/>
    <w:rsid w:val="00BF190F"/>
    <w:rsid w:val="00BF1B2F"/>
    <w:rsid w:val="00BF1F21"/>
    <w:rsid w:val="00BF345C"/>
    <w:rsid w:val="00BF39F2"/>
    <w:rsid w:val="00BF3A42"/>
    <w:rsid w:val="00BF3A86"/>
    <w:rsid w:val="00BF3B9F"/>
    <w:rsid w:val="00BF3FD1"/>
    <w:rsid w:val="00BF4080"/>
    <w:rsid w:val="00BF419B"/>
    <w:rsid w:val="00BF41DD"/>
    <w:rsid w:val="00BF447B"/>
    <w:rsid w:val="00BF44F3"/>
    <w:rsid w:val="00BF4EDB"/>
    <w:rsid w:val="00BF5308"/>
    <w:rsid w:val="00BF5976"/>
    <w:rsid w:val="00BF5B81"/>
    <w:rsid w:val="00BF6057"/>
    <w:rsid w:val="00BF63CD"/>
    <w:rsid w:val="00BF6517"/>
    <w:rsid w:val="00BF6928"/>
    <w:rsid w:val="00BF72B4"/>
    <w:rsid w:val="00BF74F4"/>
    <w:rsid w:val="00BF7597"/>
    <w:rsid w:val="00BF7ABA"/>
    <w:rsid w:val="00BF7FE0"/>
    <w:rsid w:val="00C002E1"/>
    <w:rsid w:val="00C005CF"/>
    <w:rsid w:val="00C006BB"/>
    <w:rsid w:val="00C00783"/>
    <w:rsid w:val="00C007C2"/>
    <w:rsid w:val="00C00892"/>
    <w:rsid w:val="00C00B97"/>
    <w:rsid w:val="00C01411"/>
    <w:rsid w:val="00C01739"/>
    <w:rsid w:val="00C01DCF"/>
    <w:rsid w:val="00C01F1C"/>
    <w:rsid w:val="00C01FF4"/>
    <w:rsid w:val="00C0209B"/>
    <w:rsid w:val="00C0231B"/>
    <w:rsid w:val="00C02398"/>
    <w:rsid w:val="00C0271A"/>
    <w:rsid w:val="00C02CA5"/>
    <w:rsid w:val="00C0302A"/>
    <w:rsid w:val="00C0316B"/>
    <w:rsid w:val="00C03494"/>
    <w:rsid w:val="00C03647"/>
    <w:rsid w:val="00C040A0"/>
    <w:rsid w:val="00C04250"/>
    <w:rsid w:val="00C04897"/>
    <w:rsid w:val="00C04982"/>
    <w:rsid w:val="00C04A87"/>
    <w:rsid w:val="00C04C2F"/>
    <w:rsid w:val="00C04EF1"/>
    <w:rsid w:val="00C0503A"/>
    <w:rsid w:val="00C05109"/>
    <w:rsid w:val="00C057AF"/>
    <w:rsid w:val="00C05804"/>
    <w:rsid w:val="00C05B8D"/>
    <w:rsid w:val="00C05D03"/>
    <w:rsid w:val="00C06127"/>
    <w:rsid w:val="00C06165"/>
    <w:rsid w:val="00C06405"/>
    <w:rsid w:val="00C0663D"/>
    <w:rsid w:val="00C06780"/>
    <w:rsid w:val="00C068AA"/>
    <w:rsid w:val="00C06BF2"/>
    <w:rsid w:val="00C070DF"/>
    <w:rsid w:val="00C075EA"/>
    <w:rsid w:val="00C07BB4"/>
    <w:rsid w:val="00C07CDD"/>
    <w:rsid w:val="00C07F57"/>
    <w:rsid w:val="00C10490"/>
    <w:rsid w:val="00C10796"/>
    <w:rsid w:val="00C10B1B"/>
    <w:rsid w:val="00C11027"/>
    <w:rsid w:val="00C11257"/>
    <w:rsid w:val="00C11A35"/>
    <w:rsid w:val="00C11F93"/>
    <w:rsid w:val="00C12028"/>
    <w:rsid w:val="00C120C9"/>
    <w:rsid w:val="00C12394"/>
    <w:rsid w:val="00C12502"/>
    <w:rsid w:val="00C127A3"/>
    <w:rsid w:val="00C12B3C"/>
    <w:rsid w:val="00C12CF6"/>
    <w:rsid w:val="00C12FAB"/>
    <w:rsid w:val="00C13346"/>
    <w:rsid w:val="00C135A7"/>
    <w:rsid w:val="00C1361D"/>
    <w:rsid w:val="00C13909"/>
    <w:rsid w:val="00C139EE"/>
    <w:rsid w:val="00C142C9"/>
    <w:rsid w:val="00C14389"/>
    <w:rsid w:val="00C14D1D"/>
    <w:rsid w:val="00C14D75"/>
    <w:rsid w:val="00C15113"/>
    <w:rsid w:val="00C152CB"/>
    <w:rsid w:val="00C1530D"/>
    <w:rsid w:val="00C15567"/>
    <w:rsid w:val="00C15689"/>
    <w:rsid w:val="00C156FF"/>
    <w:rsid w:val="00C157E3"/>
    <w:rsid w:val="00C15967"/>
    <w:rsid w:val="00C15BFA"/>
    <w:rsid w:val="00C15C53"/>
    <w:rsid w:val="00C15D28"/>
    <w:rsid w:val="00C15FA5"/>
    <w:rsid w:val="00C1609B"/>
    <w:rsid w:val="00C161A6"/>
    <w:rsid w:val="00C16272"/>
    <w:rsid w:val="00C167CA"/>
    <w:rsid w:val="00C16871"/>
    <w:rsid w:val="00C16876"/>
    <w:rsid w:val="00C171E4"/>
    <w:rsid w:val="00C1734E"/>
    <w:rsid w:val="00C17394"/>
    <w:rsid w:val="00C177EC"/>
    <w:rsid w:val="00C17C0A"/>
    <w:rsid w:val="00C17E0E"/>
    <w:rsid w:val="00C20169"/>
    <w:rsid w:val="00C201C3"/>
    <w:rsid w:val="00C202B2"/>
    <w:rsid w:val="00C2083E"/>
    <w:rsid w:val="00C20D51"/>
    <w:rsid w:val="00C20DC2"/>
    <w:rsid w:val="00C20FD2"/>
    <w:rsid w:val="00C21558"/>
    <w:rsid w:val="00C21618"/>
    <w:rsid w:val="00C21999"/>
    <w:rsid w:val="00C21A31"/>
    <w:rsid w:val="00C21B18"/>
    <w:rsid w:val="00C21B9C"/>
    <w:rsid w:val="00C21FE7"/>
    <w:rsid w:val="00C2209F"/>
    <w:rsid w:val="00C222B1"/>
    <w:rsid w:val="00C22913"/>
    <w:rsid w:val="00C22969"/>
    <w:rsid w:val="00C22A4D"/>
    <w:rsid w:val="00C22CBD"/>
    <w:rsid w:val="00C22DAA"/>
    <w:rsid w:val="00C22E22"/>
    <w:rsid w:val="00C23D7D"/>
    <w:rsid w:val="00C23DBA"/>
    <w:rsid w:val="00C23EC2"/>
    <w:rsid w:val="00C2413E"/>
    <w:rsid w:val="00C243B8"/>
    <w:rsid w:val="00C24A14"/>
    <w:rsid w:val="00C2512D"/>
    <w:rsid w:val="00C25ECA"/>
    <w:rsid w:val="00C26126"/>
    <w:rsid w:val="00C2613B"/>
    <w:rsid w:val="00C263B3"/>
    <w:rsid w:val="00C2652F"/>
    <w:rsid w:val="00C265E9"/>
    <w:rsid w:val="00C26616"/>
    <w:rsid w:val="00C266F9"/>
    <w:rsid w:val="00C26818"/>
    <w:rsid w:val="00C26A3E"/>
    <w:rsid w:val="00C26F4E"/>
    <w:rsid w:val="00C27042"/>
    <w:rsid w:val="00C27084"/>
    <w:rsid w:val="00C275A0"/>
    <w:rsid w:val="00C27716"/>
    <w:rsid w:val="00C27783"/>
    <w:rsid w:val="00C27991"/>
    <w:rsid w:val="00C27A1F"/>
    <w:rsid w:val="00C30272"/>
    <w:rsid w:val="00C3034D"/>
    <w:rsid w:val="00C304AA"/>
    <w:rsid w:val="00C306E1"/>
    <w:rsid w:val="00C30AB6"/>
    <w:rsid w:val="00C30BD5"/>
    <w:rsid w:val="00C30D4D"/>
    <w:rsid w:val="00C31203"/>
    <w:rsid w:val="00C3137F"/>
    <w:rsid w:val="00C31591"/>
    <w:rsid w:val="00C31595"/>
    <w:rsid w:val="00C31698"/>
    <w:rsid w:val="00C31705"/>
    <w:rsid w:val="00C318F0"/>
    <w:rsid w:val="00C31B4E"/>
    <w:rsid w:val="00C31C66"/>
    <w:rsid w:val="00C32048"/>
    <w:rsid w:val="00C323AA"/>
    <w:rsid w:val="00C324A1"/>
    <w:rsid w:val="00C32675"/>
    <w:rsid w:val="00C32CB3"/>
    <w:rsid w:val="00C32FC2"/>
    <w:rsid w:val="00C332A1"/>
    <w:rsid w:val="00C33611"/>
    <w:rsid w:val="00C337EC"/>
    <w:rsid w:val="00C33D68"/>
    <w:rsid w:val="00C3453E"/>
    <w:rsid w:val="00C34583"/>
    <w:rsid w:val="00C34846"/>
    <w:rsid w:val="00C348F1"/>
    <w:rsid w:val="00C34C39"/>
    <w:rsid w:val="00C34FE2"/>
    <w:rsid w:val="00C3554C"/>
    <w:rsid w:val="00C3554D"/>
    <w:rsid w:val="00C3567A"/>
    <w:rsid w:val="00C358CB"/>
    <w:rsid w:val="00C36388"/>
    <w:rsid w:val="00C368E9"/>
    <w:rsid w:val="00C36982"/>
    <w:rsid w:val="00C369F8"/>
    <w:rsid w:val="00C36AE1"/>
    <w:rsid w:val="00C36B99"/>
    <w:rsid w:val="00C36EF3"/>
    <w:rsid w:val="00C3737E"/>
    <w:rsid w:val="00C3767C"/>
    <w:rsid w:val="00C37916"/>
    <w:rsid w:val="00C37D4D"/>
    <w:rsid w:val="00C40139"/>
    <w:rsid w:val="00C4060A"/>
    <w:rsid w:val="00C407E7"/>
    <w:rsid w:val="00C411D9"/>
    <w:rsid w:val="00C41601"/>
    <w:rsid w:val="00C4170F"/>
    <w:rsid w:val="00C420AF"/>
    <w:rsid w:val="00C42161"/>
    <w:rsid w:val="00C42450"/>
    <w:rsid w:val="00C43207"/>
    <w:rsid w:val="00C433EF"/>
    <w:rsid w:val="00C4364F"/>
    <w:rsid w:val="00C43C26"/>
    <w:rsid w:val="00C43CDB"/>
    <w:rsid w:val="00C43ECF"/>
    <w:rsid w:val="00C4416A"/>
    <w:rsid w:val="00C4462D"/>
    <w:rsid w:val="00C449A2"/>
    <w:rsid w:val="00C45635"/>
    <w:rsid w:val="00C45888"/>
    <w:rsid w:val="00C45BB3"/>
    <w:rsid w:val="00C45E22"/>
    <w:rsid w:val="00C464B5"/>
    <w:rsid w:val="00C46E35"/>
    <w:rsid w:val="00C4704A"/>
    <w:rsid w:val="00C47573"/>
    <w:rsid w:val="00C47811"/>
    <w:rsid w:val="00C47A8B"/>
    <w:rsid w:val="00C47CC5"/>
    <w:rsid w:val="00C5023F"/>
    <w:rsid w:val="00C5036C"/>
    <w:rsid w:val="00C503F9"/>
    <w:rsid w:val="00C50E24"/>
    <w:rsid w:val="00C50E93"/>
    <w:rsid w:val="00C5177F"/>
    <w:rsid w:val="00C51D6F"/>
    <w:rsid w:val="00C51FF6"/>
    <w:rsid w:val="00C52162"/>
    <w:rsid w:val="00C521CB"/>
    <w:rsid w:val="00C52256"/>
    <w:rsid w:val="00C527D3"/>
    <w:rsid w:val="00C5308D"/>
    <w:rsid w:val="00C532B2"/>
    <w:rsid w:val="00C535CB"/>
    <w:rsid w:val="00C53769"/>
    <w:rsid w:val="00C53771"/>
    <w:rsid w:val="00C5398C"/>
    <w:rsid w:val="00C53E9F"/>
    <w:rsid w:val="00C540ED"/>
    <w:rsid w:val="00C543D9"/>
    <w:rsid w:val="00C5460D"/>
    <w:rsid w:val="00C549FD"/>
    <w:rsid w:val="00C54C9A"/>
    <w:rsid w:val="00C551DC"/>
    <w:rsid w:val="00C55B41"/>
    <w:rsid w:val="00C56377"/>
    <w:rsid w:val="00C5647D"/>
    <w:rsid w:val="00C5667D"/>
    <w:rsid w:val="00C56C1F"/>
    <w:rsid w:val="00C56C25"/>
    <w:rsid w:val="00C57379"/>
    <w:rsid w:val="00C574DC"/>
    <w:rsid w:val="00C57538"/>
    <w:rsid w:val="00C575EF"/>
    <w:rsid w:val="00C57AA9"/>
    <w:rsid w:val="00C600C7"/>
    <w:rsid w:val="00C60666"/>
    <w:rsid w:val="00C607AF"/>
    <w:rsid w:val="00C607D7"/>
    <w:rsid w:val="00C6098F"/>
    <w:rsid w:val="00C60A0A"/>
    <w:rsid w:val="00C60BCD"/>
    <w:rsid w:val="00C60BF3"/>
    <w:rsid w:val="00C60DAB"/>
    <w:rsid w:val="00C610D4"/>
    <w:rsid w:val="00C610D8"/>
    <w:rsid w:val="00C6119D"/>
    <w:rsid w:val="00C614F2"/>
    <w:rsid w:val="00C61AEA"/>
    <w:rsid w:val="00C61BA3"/>
    <w:rsid w:val="00C61F4E"/>
    <w:rsid w:val="00C62066"/>
    <w:rsid w:val="00C621D1"/>
    <w:rsid w:val="00C623B1"/>
    <w:rsid w:val="00C62716"/>
    <w:rsid w:val="00C62889"/>
    <w:rsid w:val="00C62BD0"/>
    <w:rsid w:val="00C62F5C"/>
    <w:rsid w:val="00C633C6"/>
    <w:rsid w:val="00C63712"/>
    <w:rsid w:val="00C637ED"/>
    <w:rsid w:val="00C63F4A"/>
    <w:rsid w:val="00C6457F"/>
    <w:rsid w:val="00C64852"/>
    <w:rsid w:val="00C64CFB"/>
    <w:rsid w:val="00C65002"/>
    <w:rsid w:val="00C6532D"/>
    <w:rsid w:val="00C655B4"/>
    <w:rsid w:val="00C65787"/>
    <w:rsid w:val="00C66429"/>
    <w:rsid w:val="00C66773"/>
    <w:rsid w:val="00C672BF"/>
    <w:rsid w:val="00C674D2"/>
    <w:rsid w:val="00C675C7"/>
    <w:rsid w:val="00C67A69"/>
    <w:rsid w:val="00C67D08"/>
    <w:rsid w:val="00C67D77"/>
    <w:rsid w:val="00C70269"/>
    <w:rsid w:val="00C7074E"/>
    <w:rsid w:val="00C70A53"/>
    <w:rsid w:val="00C70AE7"/>
    <w:rsid w:val="00C710BD"/>
    <w:rsid w:val="00C7146A"/>
    <w:rsid w:val="00C7193D"/>
    <w:rsid w:val="00C719FC"/>
    <w:rsid w:val="00C71AE8"/>
    <w:rsid w:val="00C71B63"/>
    <w:rsid w:val="00C72048"/>
    <w:rsid w:val="00C7280E"/>
    <w:rsid w:val="00C72C2D"/>
    <w:rsid w:val="00C72C45"/>
    <w:rsid w:val="00C72E81"/>
    <w:rsid w:val="00C72EB7"/>
    <w:rsid w:val="00C73244"/>
    <w:rsid w:val="00C73638"/>
    <w:rsid w:val="00C7387E"/>
    <w:rsid w:val="00C73A2C"/>
    <w:rsid w:val="00C73BEF"/>
    <w:rsid w:val="00C73CC7"/>
    <w:rsid w:val="00C742B8"/>
    <w:rsid w:val="00C745A5"/>
    <w:rsid w:val="00C746CB"/>
    <w:rsid w:val="00C75003"/>
    <w:rsid w:val="00C752DD"/>
    <w:rsid w:val="00C754CD"/>
    <w:rsid w:val="00C755B0"/>
    <w:rsid w:val="00C75641"/>
    <w:rsid w:val="00C756AC"/>
    <w:rsid w:val="00C75953"/>
    <w:rsid w:val="00C75A2A"/>
    <w:rsid w:val="00C75A44"/>
    <w:rsid w:val="00C75C02"/>
    <w:rsid w:val="00C75ED3"/>
    <w:rsid w:val="00C76602"/>
    <w:rsid w:val="00C76691"/>
    <w:rsid w:val="00C7674D"/>
    <w:rsid w:val="00C76C83"/>
    <w:rsid w:val="00C76E81"/>
    <w:rsid w:val="00C76F78"/>
    <w:rsid w:val="00C7708C"/>
    <w:rsid w:val="00C773B3"/>
    <w:rsid w:val="00C77628"/>
    <w:rsid w:val="00C7774A"/>
    <w:rsid w:val="00C778F5"/>
    <w:rsid w:val="00C77A8A"/>
    <w:rsid w:val="00C77FA5"/>
    <w:rsid w:val="00C8007B"/>
    <w:rsid w:val="00C80704"/>
    <w:rsid w:val="00C8146D"/>
    <w:rsid w:val="00C81A07"/>
    <w:rsid w:val="00C81A19"/>
    <w:rsid w:val="00C81B97"/>
    <w:rsid w:val="00C81D95"/>
    <w:rsid w:val="00C81DA0"/>
    <w:rsid w:val="00C82267"/>
    <w:rsid w:val="00C823B1"/>
    <w:rsid w:val="00C82460"/>
    <w:rsid w:val="00C82708"/>
    <w:rsid w:val="00C82800"/>
    <w:rsid w:val="00C82824"/>
    <w:rsid w:val="00C8285E"/>
    <w:rsid w:val="00C82AED"/>
    <w:rsid w:val="00C82B72"/>
    <w:rsid w:val="00C82FB3"/>
    <w:rsid w:val="00C82FF8"/>
    <w:rsid w:val="00C831B2"/>
    <w:rsid w:val="00C83261"/>
    <w:rsid w:val="00C832FD"/>
    <w:rsid w:val="00C833E9"/>
    <w:rsid w:val="00C83726"/>
    <w:rsid w:val="00C83A5D"/>
    <w:rsid w:val="00C83D96"/>
    <w:rsid w:val="00C83EC9"/>
    <w:rsid w:val="00C83ECD"/>
    <w:rsid w:val="00C840CF"/>
    <w:rsid w:val="00C8411A"/>
    <w:rsid w:val="00C84207"/>
    <w:rsid w:val="00C842C0"/>
    <w:rsid w:val="00C84416"/>
    <w:rsid w:val="00C8498D"/>
    <w:rsid w:val="00C849FD"/>
    <w:rsid w:val="00C84A6C"/>
    <w:rsid w:val="00C84A83"/>
    <w:rsid w:val="00C850A7"/>
    <w:rsid w:val="00C8535A"/>
    <w:rsid w:val="00C85465"/>
    <w:rsid w:val="00C855E6"/>
    <w:rsid w:val="00C85705"/>
    <w:rsid w:val="00C8571C"/>
    <w:rsid w:val="00C85A4E"/>
    <w:rsid w:val="00C85B9C"/>
    <w:rsid w:val="00C85D2C"/>
    <w:rsid w:val="00C85DD7"/>
    <w:rsid w:val="00C85EBD"/>
    <w:rsid w:val="00C86154"/>
    <w:rsid w:val="00C86197"/>
    <w:rsid w:val="00C86555"/>
    <w:rsid w:val="00C867F8"/>
    <w:rsid w:val="00C8680E"/>
    <w:rsid w:val="00C86937"/>
    <w:rsid w:val="00C87336"/>
    <w:rsid w:val="00C876A1"/>
    <w:rsid w:val="00C876DD"/>
    <w:rsid w:val="00C877A4"/>
    <w:rsid w:val="00C87C96"/>
    <w:rsid w:val="00C87EDB"/>
    <w:rsid w:val="00C87F25"/>
    <w:rsid w:val="00C87F98"/>
    <w:rsid w:val="00C9017A"/>
    <w:rsid w:val="00C90228"/>
    <w:rsid w:val="00C90780"/>
    <w:rsid w:val="00C90B92"/>
    <w:rsid w:val="00C90D89"/>
    <w:rsid w:val="00C91015"/>
    <w:rsid w:val="00C910A5"/>
    <w:rsid w:val="00C9132B"/>
    <w:rsid w:val="00C9197D"/>
    <w:rsid w:val="00C91B8D"/>
    <w:rsid w:val="00C91EBD"/>
    <w:rsid w:val="00C92152"/>
    <w:rsid w:val="00C9338C"/>
    <w:rsid w:val="00C93648"/>
    <w:rsid w:val="00C94251"/>
    <w:rsid w:val="00C94275"/>
    <w:rsid w:val="00C94350"/>
    <w:rsid w:val="00C945DC"/>
    <w:rsid w:val="00C945DF"/>
    <w:rsid w:val="00C94C1D"/>
    <w:rsid w:val="00C94D4D"/>
    <w:rsid w:val="00C94F78"/>
    <w:rsid w:val="00C9520B"/>
    <w:rsid w:val="00C9528F"/>
    <w:rsid w:val="00C95436"/>
    <w:rsid w:val="00C954C6"/>
    <w:rsid w:val="00C956EE"/>
    <w:rsid w:val="00C95732"/>
    <w:rsid w:val="00C959FF"/>
    <w:rsid w:val="00C95BC4"/>
    <w:rsid w:val="00C96681"/>
    <w:rsid w:val="00C967F2"/>
    <w:rsid w:val="00C968A1"/>
    <w:rsid w:val="00C96FF1"/>
    <w:rsid w:val="00C97218"/>
    <w:rsid w:val="00CA0084"/>
    <w:rsid w:val="00CA00B1"/>
    <w:rsid w:val="00CA0545"/>
    <w:rsid w:val="00CA0DF6"/>
    <w:rsid w:val="00CA1600"/>
    <w:rsid w:val="00CA1E33"/>
    <w:rsid w:val="00CA1FEF"/>
    <w:rsid w:val="00CA2A1E"/>
    <w:rsid w:val="00CA2B15"/>
    <w:rsid w:val="00CA2C14"/>
    <w:rsid w:val="00CA2C25"/>
    <w:rsid w:val="00CA2D17"/>
    <w:rsid w:val="00CA2ECB"/>
    <w:rsid w:val="00CA2F46"/>
    <w:rsid w:val="00CA3279"/>
    <w:rsid w:val="00CA328C"/>
    <w:rsid w:val="00CA34A5"/>
    <w:rsid w:val="00CA37D7"/>
    <w:rsid w:val="00CA3B7C"/>
    <w:rsid w:val="00CA3B8A"/>
    <w:rsid w:val="00CA3F2F"/>
    <w:rsid w:val="00CA408F"/>
    <w:rsid w:val="00CA4096"/>
    <w:rsid w:val="00CA4949"/>
    <w:rsid w:val="00CA4A73"/>
    <w:rsid w:val="00CA4CD0"/>
    <w:rsid w:val="00CA4D5D"/>
    <w:rsid w:val="00CA4FF3"/>
    <w:rsid w:val="00CA54D0"/>
    <w:rsid w:val="00CA55BE"/>
    <w:rsid w:val="00CA56A5"/>
    <w:rsid w:val="00CA56AA"/>
    <w:rsid w:val="00CA5BEE"/>
    <w:rsid w:val="00CA5D80"/>
    <w:rsid w:val="00CA5F08"/>
    <w:rsid w:val="00CA5FAA"/>
    <w:rsid w:val="00CA61D5"/>
    <w:rsid w:val="00CA62FE"/>
    <w:rsid w:val="00CA64A8"/>
    <w:rsid w:val="00CA695E"/>
    <w:rsid w:val="00CA70D6"/>
    <w:rsid w:val="00CA7608"/>
    <w:rsid w:val="00CA7C49"/>
    <w:rsid w:val="00CA7CC4"/>
    <w:rsid w:val="00CA7F00"/>
    <w:rsid w:val="00CB037A"/>
    <w:rsid w:val="00CB0B4F"/>
    <w:rsid w:val="00CB0D0A"/>
    <w:rsid w:val="00CB0ECE"/>
    <w:rsid w:val="00CB15AA"/>
    <w:rsid w:val="00CB172E"/>
    <w:rsid w:val="00CB1849"/>
    <w:rsid w:val="00CB2121"/>
    <w:rsid w:val="00CB28A3"/>
    <w:rsid w:val="00CB2A5E"/>
    <w:rsid w:val="00CB33CA"/>
    <w:rsid w:val="00CB3519"/>
    <w:rsid w:val="00CB35FC"/>
    <w:rsid w:val="00CB3638"/>
    <w:rsid w:val="00CB3BF0"/>
    <w:rsid w:val="00CB3E5A"/>
    <w:rsid w:val="00CB3F1F"/>
    <w:rsid w:val="00CB4322"/>
    <w:rsid w:val="00CB43E8"/>
    <w:rsid w:val="00CB43F4"/>
    <w:rsid w:val="00CB43FB"/>
    <w:rsid w:val="00CB462F"/>
    <w:rsid w:val="00CB4D52"/>
    <w:rsid w:val="00CB4DCA"/>
    <w:rsid w:val="00CB4FC0"/>
    <w:rsid w:val="00CB5012"/>
    <w:rsid w:val="00CB517C"/>
    <w:rsid w:val="00CB5314"/>
    <w:rsid w:val="00CB56A0"/>
    <w:rsid w:val="00CB56F0"/>
    <w:rsid w:val="00CB57EE"/>
    <w:rsid w:val="00CB57FD"/>
    <w:rsid w:val="00CB5BFE"/>
    <w:rsid w:val="00CB5CB7"/>
    <w:rsid w:val="00CB5D5D"/>
    <w:rsid w:val="00CB5D74"/>
    <w:rsid w:val="00CB5F7C"/>
    <w:rsid w:val="00CB6100"/>
    <w:rsid w:val="00CB64AA"/>
    <w:rsid w:val="00CB6B9B"/>
    <w:rsid w:val="00CB6C0E"/>
    <w:rsid w:val="00CB6E5D"/>
    <w:rsid w:val="00CB6FAE"/>
    <w:rsid w:val="00CB71C1"/>
    <w:rsid w:val="00CB7513"/>
    <w:rsid w:val="00CC018A"/>
    <w:rsid w:val="00CC0A2E"/>
    <w:rsid w:val="00CC133B"/>
    <w:rsid w:val="00CC1366"/>
    <w:rsid w:val="00CC17A6"/>
    <w:rsid w:val="00CC17D9"/>
    <w:rsid w:val="00CC18AC"/>
    <w:rsid w:val="00CC1AF9"/>
    <w:rsid w:val="00CC1C70"/>
    <w:rsid w:val="00CC246B"/>
    <w:rsid w:val="00CC257A"/>
    <w:rsid w:val="00CC274D"/>
    <w:rsid w:val="00CC2AD1"/>
    <w:rsid w:val="00CC2B98"/>
    <w:rsid w:val="00CC2BC8"/>
    <w:rsid w:val="00CC2BFB"/>
    <w:rsid w:val="00CC2D3B"/>
    <w:rsid w:val="00CC2F15"/>
    <w:rsid w:val="00CC2FBC"/>
    <w:rsid w:val="00CC3372"/>
    <w:rsid w:val="00CC3592"/>
    <w:rsid w:val="00CC3679"/>
    <w:rsid w:val="00CC3911"/>
    <w:rsid w:val="00CC39BE"/>
    <w:rsid w:val="00CC3A97"/>
    <w:rsid w:val="00CC426C"/>
    <w:rsid w:val="00CC4341"/>
    <w:rsid w:val="00CC4449"/>
    <w:rsid w:val="00CC4795"/>
    <w:rsid w:val="00CC4C02"/>
    <w:rsid w:val="00CC4CC7"/>
    <w:rsid w:val="00CC4D35"/>
    <w:rsid w:val="00CC4D8D"/>
    <w:rsid w:val="00CC500A"/>
    <w:rsid w:val="00CC5310"/>
    <w:rsid w:val="00CC53A6"/>
    <w:rsid w:val="00CC53D2"/>
    <w:rsid w:val="00CC55BF"/>
    <w:rsid w:val="00CC5697"/>
    <w:rsid w:val="00CC5BCF"/>
    <w:rsid w:val="00CC5CB1"/>
    <w:rsid w:val="00CC5FF9"/>
    <w:rsid w:val="00CC6A3E"/>
    <w:rsid w:val="00CC6B5D"/>
    <w:rsid w:val="00CC75F7"/>
    <w:rsid w:val="00CC7834"/>
    <w:rsid w:val="00CC7A52"/>
    <w:rsid w:val="00CC7CFE"/>
    <w:rsid w:val="00CC7DD7"/>
    <w:rsid w:val="00CD0889"/>
    <w:rsid w:val="00CD114D"/>
    <w:rsid w:val="00CD1653"/>
    <w:rsid w:val="00CD25B1"/>
    <w:rsid w:val="00CD284B"/>
    <w:rsid w:val="00CD2D78"/>
    <w:rsid w:val="00CD2E4E"/>
    <w:rsid w:val="00CD2F25"/>
    <w:rsid w:val="00CD302C"/>
    <w:rsid w:val="00CD322C"/>
    <w:rsid w:val="00CD3781"/>
    <w:rsid w:val="00CD3D22"/>
    <w:rsid w:val="00CD3EF0"/>
    <w:rsid w:val="00CD4111"/>
    <w:rsid w:val="00CD43D8"/>
    <w:rsid w:val="00CD45FD"/>
    <w:rsid w:val="00CD481A"/>
    <w:rsid w:val="00CD4972"/>
    <w:rsid w:val="00CD4D7E"/>
    <w:rsid w:val="00CD4FF7"/>
    <w:rsid w:val="00CD504E"/>
    <w:rsid w:val="00CD50BB"/>
    <w:rsid w:val="00CD525A"/>
    <w:rsid w:val="00CD5284"/>
    <w:rsid w:val="00CD54C0"/>
    <w:rsid w:val="00CD59B6"/>
    <w:rsid w:val="00CD5DC3"/>
    <w:rsid w:val="00CD5E04"/>
    <w:rsid w:val="00CD60E7"/>
    <w:rsid w:val="00CD65F9"/>
    <w:rsid w:val="00CD69D6"/>
    <w:rsid w:val="00CD6EBD"/>
    <w:rsid w:val="00CD7607"/>
    <w:rsid w:val="00CD786D"/>
    <w:rsid w:val="00CD78B9"/>
    <w:rsid w:val="00CD7972"/>
    <w:rsid w:val="00CD7D06"/>
    <w:rsid w:val="00CE0425"/>
    <w:rsid w:val="00CE0822"/>
    <w:rsid w:val="00CE0D74"/>
    <w:rsid w:val="00CE1156"/>
    <w:rsid w:val="00CE1214"/>
    <w:rsid w:val="00CE12B8"/>
    <w:rsid w:val="00CE13A7"/>
    <w:rsid w:val="00CE143E"/>
    <w:rsid w:val="00CE14D3"/>
    <w:rsid w:val="00CE1509"/>
    <w:rsid w:val="00CE157F"/>
    <w:rsid w:val="00CE1590"/>
    <w:rsid w:val="00CE15EC"/>
    <w:rsid w:val="00CE1757"/>
    <w:rsid w:val="00CE17A0"/>
    <w:rsid w:val="00CE1840"/>
    <w:rsid w:val="00CE1930"/>
    <w:rsid w:val="00CE1F31"/>
    <w:rsid w:val="00CE20C2"/>
    <w:rsid w:val="00CE2199"/>
    <w:rsid w:val="00CE27BD"/>
    <w:rsid w:val="00CE29FD"/>
    <w:rsid w:val="00CE2FB5"/>
    <w:rsid w:val="00CE3870"/>
    <w:rsid w:val="00CE3C9A"/>
    <w:rsid w:val="00CE3FAC"/>
    <w:rsid w:val="00CE4100"/>
    <w:rsid w:val="00CE4205"/>
    <w:rsid w:val="00CE42A2"/>
    <w:rsid w:val="00CE4723"/>
    <w:rsid w:val="00CE4875"/>
    <w:rsid w:val="00CE4C80"/>
    <w:rsid w:val="00CE4DE9"/>
    <w:rsid w:val="00CE4FBB"/>
    <w:rsid w:val="00CE5075"/>
    <w:rsid w:val="00CE551E"/>
    <w:rsid w:val="00CE55E3"/>
    <w:rsid w:val="00CE5605"/>
    <w:rsid w:val="00CE56E6"/>
    <w:rsid w:val="00CE601A"/>
    <w:rsid w:val="00CE61A9"/>
    <w:rsid w:val="00CE67D5"/>
    <w:rsid w:val="00CE6D76"/>
    <w:rsid w:val="00CE6F71"/>
    <w:rsid w:val="00CE7362"/>
    <w:rsid w:val="00CE7991"/>
    <w:rsid w:val="00CE7A7D"/>
    <w:rsid w:val="00CE7BCE"/>
    <w:rsid w:val="00CE7CDC"/>
    <w:rsid w:val="00CF0047"/>
    <w:rsid w:val="00CF02B0"/>
    <w:rsid w:val="00CF02FD"/>
    <w:rsid w:val="00CF0973"/>
    <w:rsid w:val="00CF0E05"/>
    <w:rsid w:val="00CF1146"/>
    <w:rsid w:val="00CF15C5"/>
    <w:rsid w:val="00CF1763"/>
    <w:rsid w:val="00CF17BE"/>
    <w:rsid w:val="00CF1DA1"/>
    <w:rsid w:val="00CF1DEA"/>
    <w:rsid w:val="00CF219D"/>
    <w:rsid w:val="00CF261B"/>
    <w:rsid w:val="00CF2658"/>
    <w:rsid w:val="00CF286A"/>
    <w:rsid w:val="00CF2D99"/>
    <w:rsid w:val="00CF3698"/>
    <w:rsid w:val="00CF3720"/>
    <w:rsid w:val="00CF3EB7"/>
    <w:rsid w:val="00CF3FE7"/>
    <w:rsid w:val="00CF440F"/>
    <w:rsid w:val="00CF44E4"/>
    <w:rsid w:val="00CF450C"/>
    <w:rsid w:val="00CF45ED"/>
    <w:rsid w:val="00CF47B9"/>
    <w:rsid w:val="00CF4933"/>
    <w:rsid w:val="00CF4F71"/>
    <w:rsid w:val="00CF5863"/>
    <w:rsid w:val="00CF5B85"/>
    <w:rsid w:val="00CF5F0F"/>
    <w:rsid w:val="00CF6333"/>
    <w:rsid w:val="00CF67FA"/>
    <w:rsid w:val="00CF6967"/>
    <w:rsid w:val="00CF6C0D"/>
    <w:rsid w:val="00CF6EE8"/>
    <w:rsid w:val="00CF7488"/>
    <w:rsid w:val="00CF7780"/>
    <w:rsid w:val="00CF7BC9"/>
    <w:rsid w:val="00CF7CF3"/>
    <w:rsid w:val="00D002D1"/>
    <w:rsid w:val="00D00634"/>
    <w:rsid w:val="00D013BD"/>
    <w:rsid w:val="00D0186C"/>
    <w:rsid w:val="00D0197E"/>
    <w:rsid w:val="00D02C5F"/>
    <w:rsid w:val="00D02DA2"/>
    <w:rsid w:val="00D02DA4"/>
    <w:rsid w:val="00D03181"/>
    <w:rsid w:val="00D0349E"/>
    <w:rsid w:val="00D035DF"/>
    <w:rsid w:val="00D0391F"/>
    <w:rsid w:val="00D0393B"/>
    <w:rsid w:val="00D04545"/>
    <w:rsid w:val="00D04A3C"/>
    <w:rsid w:val="00D04E30"/>
    <w:rsid w:val="00D059FA"/>
    <w:rsid w:val="00D05BC8"/>
    <w:rsid w:val="00D05CE4"/>
    <w:rsid w:val="00D06146"/>
    <w:rsid w:val="00D066A9"/>
    <w:rsid w:val="00D06806"/>
    <w:rsid w:val="00D06E6E"/>
    <w:rsid w:val="00D06EB4"/>
    <w:rsid w:val="00D072E4"/>
    <w:rsid w:val="00D075CC"/>
    <w:rsid w:val="00D07AD6"/>
    <w:rsid w:val="00D07EDB"/>
    <w:rsid w:val="00D101F7"/>
    <w:rsid w:val="00D104E9"/>
    <w:rsid w:val="00D1089F"/>
    <w:rsid w:val="00D108B6"/>
    <w:rsid w:val="00D10BB0"/>
    <w:rsid w:val="00D10D3D"/>
    <w:rsid w:val="00D10E1C"/>
    <w:rsid w:val="00D110D9"/>
    <w:rsid w:val="00D11217"/>
    <w:rsid w:val="00D1154E"/>
    <w:rsid w:val="00D11945"/>
    <w:rsid w:val="00D11A56"/>
    <w:rsid w:val="00D11D4C"/>
    <w:rsid w:val="00D11D71"/>
    <w:rsid w:val="00D11E88"/>
    <w:rsid w:val="00D12100"/>
    <w:rsid w:val="00D123BB"/>
    <w:rsid w:val="00D12672"/>
    <w:rsid w:val="00D129D1"/>
    <w:rsid w:val="00D12B8F"/>
    <w:rsid w:val="00D12C1D"/>
    <w:rsid w:val="00D12D64"/>
    <w:rsid w:val="00D12FC5"/>
    <w:rsid w:val="00D139C7"/>
    <w:rsid w:val="00D13C6D"/>
    <w:rsid w:val="00D14072"/>
    <w:rsid w:val="00D14FEC"/>
    <w:rsid w:val="00D14FFE"/>
    <w:rsid w:val="00D15B66"/>
    <w:rsid w:val="00D15D85"/>
    <w:rsid w:val="00D15E53"/>
    <w:rsid w:val="00D15F68"/>
    <w:rsid w:val="00D16BE3"/>
    <w:rsid w:val="00D16C5D"/>
    <w:rsid w:val="00D16CA0"/>
    <w:rsid w:val="00D16D6C"/>
    <w:rsid w:val="00D16DB1"/>
    <w:rsid w:val="00D17469"/>
    <w:rsid w:val="00D17534"/>
    <w:rsid w:val="00D179E7"/>
    <w:rsid w:val="00D17AD3"/>
    <w:rsid w:val="00D20381"/>
    <w:rsid w:val="00D203A3"/>
    <w:rsid w:val="00D2055A"/>
    <w:rsid w:val="00D20779"/>
    <w:rsid w:val="00D20DBB"/>
    <w:rsid w:val="00D211F8"/>
    <w:rsid w:val="00D21419"/>
    <w:rsid w:val="00D21590"/>
    <w:rsid w:val="00D21984"/>
    <w:rsid w:val="00D21BA0"/>
    <w:rsid w:val="00D21F7B"/>
    <w:rsid w:val="00D22261"/>
    <w:rsid w:val="00D22652"/>
    <w:rsid w:val="00D22692"/>
    <w:rsid w:val="00D22767"/>
    <w:rsid w:val="00D22E6F"/>
    <w:rsid w:val="00D22EF7"/>
    <w:rsid w:val="00D2321B"/>
    <w:rsid w:val="00D23353"/>
    <w:rsid w:val="00D23573"/>
    <w:rsid w:val="00D2365C"/>
    <w:rsid w:val="00D23924"/>
    <w:rsid w:val="00D23BF4"/>
    <w:rsid w:val="00D2417E"/>
    <w:rsid w:val="00D24391"/>
    <w:rsid w:val="00D24671"/>
    <w:rsid w:val="00D24E91"/>
    <w:rsid w:val="00D24FE6"/>
    <w:rsid w:val="00D25A39"/>
    <w:rsid w:val="00D25ABA"/>
    <w:rsid w:val="00D25EAA"/>
    <w:rsid w:val="00D25F62"/>
    <w:rsid w:val="00D26039"/>
    <w:rsid w:val="00D26164"/>
    <w:rsid w:val="00D26398"/>
    <w:rsid w:val="00D266DD"/>
    <w:rsid w:val="00D2688B"/>
    <w:rsid w:val="00D26DB0"/>
    <w:rsid w:val="00D27136"/>
    <w:rsid w:val="00D27373"/>
    <w:rsid w:val="00D273FE"/>
    <w:rsid w:val="00D276D7"/>
    <w:rsid w:val="00D27701"/>
    <w:rsid w:val="00D277CE"/>
    <w:rsid w:val="00D27DB9"/>
    <w:rsid w:val="00D27E83"/>
    <w:rsid w:val="00D27F77"/>
    <w:rsid w:val="00D3020A"/>
    <w:rsid w:val="00D309AE"/>
    <w:rsid w:val="00D30CC1"/>
    <w:rsid w:val="00D31338"/>
    <w:rsid w:val="00D313F2"/>
    <w:rsid w:val="00D316B5"/>
    <w:rsid w:val="00D3183B"/>
    <w:rsid w:val="00D3204C"/>
    <w:rsid w:val="00D327F2"/>
    <w:rsid w:val="00D32D0D"/>
    <w:rsid w:val="00D332E0"/>
    <w:rsid w:val="00D339F8"/>
    <w:rsid w:val="00D33D47"/>
    <w:rsid w:val="00D33D6F"/>
    <w:rsid w:val="00D34481"/>
    <w:rsid w:val="00D34487"/>
    <w:rsid w:val="00D34A5C"/>
    <w:rsid w:val="00D34BE1"/>
    <w:rsid w:val="00D34C80"/>
    <w:rsid w:val="00D34C97"/>
    <w:rsid w:val="00D34D74"/>
    <w:rsid w:val="00D34D7E"/>
    <w:rsid w:val="00D34E42"/>
    <w:rsid w:val="00D34E57"/>
    <w:rsid w:val="00D35260"/>
    <w:rsid w:val="00D352DD"/>
    <w:rsid w:val="00D3561F"/>
    <w:rsid w:val="00D35683"/>
    <w:rsid w:val="00D3596A"/>
    <w:rsid w:val="00D3619B"/>
    <w:rsid w:val="00D3636C"/>
    <w:rsid w:val="00D363F8"/>
    <w:rsid w:val="00D36D4E"/>
    <w:rsid w:val="00D36E70"/>
    <w:rsid w:val="00D37020"/>
    <w:rsid w:val="00D377C9"/>
    <w:rsid w:val="00D378AF"/>
    <w:rsid w:val="00D37E28"/>
    <w:rsid w:val="00D37E7E"/>
    <w:rsid w:val="00D37F09"/>
    <w:rsid w:val="00D4002D"/>
    <w:rsid w:val="00D40403"/>
    <w:rsid w:val="00D40501"/>
    <w:rsid w:val="00D40553"/>
    <w:rsid w:val="00D4133C"/>
    <w:rsid w:val="00D41673"/>
    <w:rsid w:val="00D41B0B"/>
    <w:rsid w:val="00D41BC7"/>
    <w:rsid w:val="00D41C07"/>
    <w:rsid w:val="00D41D0C"/>
    <w:rsid w:val="00D4237E"/>
    <w:rsid w:val="00D42A8C"/>
    <w:rsid w:val="00D42B48"/>
    <w:rsid w:val="00D43995"/>
    <w:rsid w:val="00D43C1C"/>
    <w:rsid w:val="00D43C42"/>
    <w:rsid w:val="00D43D41"/>
    <w:rsid w:val="00D44032"/>
    <w:rsid w:val="00D44263"/>
    <w:rsid w:val="00D44361"/>
    <w:rsid w:val="00D44487"/>
    <w:rsid w:val="00D44C42"/>
    <w:rsid w:val="00D44D03"/>
    <w:rsid w:val="00D44D09"/>
    <w:rsid w:val="00D44E6B"/>
    <w:rsid w:val="00D44EDF"/>
    <w:rsid w:val="00D45231"/>
    <w:rsid w:val="00D452A5"/>
    <w:rsid w:val="00D452FB"/>
    <w:rsid w:val="00D45760"/>
    <w:rsid w:val="00D458E1"/>
    <w:rsid w:val="00D466E0"/>
    <w:rsid w:val="00D46A54"/>
    <w:rsid w:val="00D46C5A"/>
    <w:rsid w:val="00D46F2D"/>
    <w:rsid w:val="00D46FD1"/>
    <w:rsid w:val="00D47522"/>
    <w:rsid w:val="00D475DF"/>
    <w:rsid w:val="00D4775A"/>
    <w:rsid w:val="00D478DB"/>
    <w:rsid w:val="00D479B2"/>
    <w:rsid w:val="00D47A92"/>
    <w:rsid w:val="00D47ABE"/>
    <w:rsid w:val="00D47DD9"/>
    <w:rsid w:val="00D47FB8"/>
    <w:rsid w:val="00D502F6"/>
    <w:rsid w:val="00D50771"/>
    <w:rsid w:val="00D50773"/>
    <w:rsid w:val="00D50782"/>
    <w:rsid w:val="00D50BEC"/>
    <w:rsid w:val="00D51210"/>
    <w:rsid w:val="00D51472"/>
    <w:rsid w:val="00D5170E"/>
    <w:rsid w:val="00D5171B"/>
    <w:rsid w:val="00D51787"/>
    <w:rsid w:val="00D519B1"/>
    <w:rsid w:val="00D51C2E"/>
    <w:rsid w:val="00D51CD6"/>
    <w:rsid w:val="00D51CD8"/>
    <w:rsid w:val="00D51CF2"/>
    <w:rsid w:val="00D52766"/>
    <w:rsid w:val="00D53416"/>
    <w:rsid w:val="00D53521"/>
    <w:rsid w:val="00D53677"/>
    <w:rsid w:val="00D537F0"/>
    <w:rsid w:val="00D53A51"/>
    <w:rsid w:val="00D53C45"/>
    <w:rsid w:val="00D540F1"/>
    <w:rsid w:val="00D5410D"/>
    <w:rsid w:val="00D5434E"/>
    <w:rsid w:val="00D54BBF"/>
    <w:rsid w:val="00D55450"/>
    <w:rsid w:val="00D55549"/>
    <w:rsid w:val="00D55691"/>
    <w:rsid w:val="00D5590E"/>
    <w:rsid w:val="00D55B29"/>
    <w:rsid w:val="00D55E2E"/>
    <w:rsid w:val="00D55EE6"/>
    <w:rsid w:val="00D56445"/>
    <w:rsid w:val="00D56566"/>
    <w:rsid w:val="00D56A41"/>
    <w:rsid w:val="00D56FEC"/>
    <w:rsid w:val="00D57170"/>
    <w:rsid w:val="00D57244"/>
    <w:rsid w:val="00D57775"/>
    <w:rsid w:val="00D57EBF"/>
    <w:rsid w:val="00D60150"/>
    <w:rsid w:val="00D60178"/>
    <w:rsid w:val="00D6026C"/>
    <w:rsid w:val="00D60338"/>
    <w:rsid w:val="00D60917"/>
    <w:rsid w:val="00D60997"/>
    <w:rsid w:val="00D609D2"/>
    <w:rsid w:val="00D60B14"/>
    <w:rsid w:val="00D61935"/>
    <w:rsid w:val="00D61FAE"/>
    <w:rsid w:val="00D627D8"/>
    <w:rsid w:val="00D629E2"/>
    <w:rsid w:val="00D63CA9"/>
    <w:rsid w:val="00D64017"/>
    <w:rsid w:val="00D64681"/>
    <w:rsid w:val="00D64E13"/>
    <w:rsid w:val="00D652C4"/>
    <w:rsid w:val="00D65375"/>
    <w:rsid w:val="00D655CE"/>
    <w:rsid w:val="00D65FB7"/>
    <w:rsid w:val="00D66153"/>
    <w:rsid w:val="00D66590"/>
    <w:rsid w:val="00D666A4"/>
    <w:rsid w:val="00D666BC"/>
    <w:rsid w:val="00D6681E"/>
    <w:rsid w:val="00D66A01"/>
    <w:rsid w:val="00D66B3B"/>
    <w:rsid w:val="00D66DDD"/>
    <w:rsid w:val="00D66EBC"/>
    <w:rsid w:val="00D67179"/>
    <w:rsid w:val="00D6755C"/>
    <w:rsid w:val="00D67583"/>
    <w:rsid w:val="00D6779E"/>
    <w:rsid w:val="00D6789F"/>
    <w:rsid w:val="00D678BB"/>
    <w:rsid w:val="00D67C6F"/>
    <w:rsid w:val="00D67DC5"/>
    <w:rsid w:val="00D67F5A"/>
    <w:rsid w:val="00D67F6D"/>
    <w:rsid w:val="00D70030"/>
    <w:rsid w:val="00D700B4"/>
    <w:rsid w:val="00D700E6"/>
    <w:rsid w:val="00D7029A"/>
    <w:rsid w:val="00D7049F"/>
    <w:rsid w:val="00D7062F"/>
    <w:rsid w:val="00D706B7"/>
    <w:rsid w:val="00D70E08"/>
    <w:rsid w:val="00D71312"/>
    <w:rsid w:val="00D71EC6"/>
    <w:rsid w:val="00D72023"/>
    <w:rsid w:val="00D7295C"/>
    <w:rsid w:val="00D72AAC"/>
    <w:rsid w:val="00D72B03"/>
    <w:rsid w:val="00D72DB0"/>
    <w:rsid w:val="00D73745"/>
    <w:rsid w:val="00D73873"/>
    <w:rsid w:val="00D73B7E"/>
    <w:rsid w:val="00D73C2C"/>
    <w:rsid w:val="00D740FC"/>
    <w:rsid w:val="00D741E4"/>
    <w:rsid w:val="00D74208"/>
    <w:rsid w:val="00D74722"/>
    <w:rsid w:val="00D749A4"/>
    <w:rsid w:val="00D749EE"/>
    <w:rsid w:val="00D74F1D"/>
    <w:rsid w:val="00D75113"/>
    <w:rsid w:val="00D75247"/>
    <w:rsid w:val="00D7564C"/>
    <w:rsid w:val="00D76BD6"/>
    <w:rsid w:val="00D76DCD"/>
    <w:rsid w:val="00D7703E"/>
    <w:rsid w:val="00D776E9"/>
    <w:rsid w:val="00D77735"/>
    <w:rsid w:val="00D7783B"/>
    <w:rsid w:val="00D778E2"/>
    <w:rsid w:val="00D77B24"/>
    <w:rsid w:val="00D77B5B"/>
    <w:rsid w:val="00D77DC6"/>
    <w:rsid w:val="00D80087"/>
    <w:rsid w:val="00D809FE"/>
    <w:rsid w:val="00D80C23"/>
    <w:rsid w:val="00D80FD4"/>
    <w:rsid w:val="00D81052"/>
    <w:rsid w:val="00D810DB"/>
    <w:rsid w:val="00D8174D"/>
    <w:rsid w:val="00D818E2"/>
    <w:rsid w:val="00D82243"/>
    <w:rsid w:val="00D82BE9"/>
    <w:rsid w:val="00D82FBA"/>
    <w:rsid w:val="00D83561"/>
    <w:rsid w:val="00D83756"/>
    <w:rsid w:val="00D8422C"/>
    <w:rsid w:val="00D8458E"/>
    <w:rsid w:val="00D846D3"/>
    <w:rsid w:val="00D84B84"/>
    <w:rsid w:val="00D850A4"/>
    <w:rsid w:val="00D8557C"/>
    <w:rsid w:val="00D85614"/>
    <w:rsid w:val="00D8567F"/>
    <w:rsid w:val="00D85808"/>
    <w:rsid w:val="00D8599A"/>
    <w:rsid w:val="00D85DD9"/>
    <w:rsid w:val="00D85EB1"/>
    <w:rsid w:val="00D85FF3"/>
    <w:rsid w:val="00D86676"/>
    <w:rsid w:val="00D86B07"/>
    <w:rsid w:val="00D86D0A"/>
    <w:rsid w:val="00D87634"/>
    <w:rsid w:val="00D87DC5"/>
    <w:rsid w:val="00D87F80"/>
    <w:rsid w:val="00D90517"/>
    <w:rsid w:val="00D90572"/>
    <w:rsid w:val="00D90863"/>
    <w:rsid w:val="00D90F30"/>
    <w:rsid w:val="00D91018"/>
    <w:rsid w:val="00D911CF"/>
    <w:rsid w:val="00D91376"/>
    <w:rsid w:val="00D9138F"/>
    <w:rsid w:val="00D91495"/>
    <w:rsid w:val="00D91796"/>
    <w:rsid w:val="00D91880"/>
    <w:rsid w:val="00D91B31"/>
    <w:rsid w:val="00D9226F"/>
    <w:rsid w:val="00D9229E"/>
    <w:rsid w:val="00D926D4"/>
    <w:rsid w:val="00D926DC"/>
    <w:rsid w:val="00D92A3D"/>
    <w:rsid w:val="00D9311E"/>
    <w:rsid w:val="00D9312D"/>
    <w:rsid w:val="00D931B1"/>
    <w:rsid w:val="00D9348F"/>
    <w:rsid w:val="00D935EC"/>
    <w:rsid w:val="00D9383F"/>
    <w:rsid w:val="00D93871"/>
    <w:rsid w:val="00D93900"/>
    <w:rsid w:val="00D93C1D"/>
    <w:rsid w:val="00D93D0A"/>
    <w:rsid w:val="00D946B5"/>
    <w:rsid w:val="00D9538B"/>
    <w:rsid w:val="00D957B6"/>
    <w:rsid w:val="00D95C9F"/>
    <w:rsid w:val="00D95DB0"/>
    <w:rsid w:val="00D95FEC"/>
    <w:rsid w:val="00D964BD"/>
    <w:rsid w:val="00D965EB"/>
    <w:rsid w:val="00D968F0"/>
    <w:rsid w:val="00D968FC"/>
    <w:rsid w:val="00D96C10"/>
    <w:rsid w:val="00D96EFC"/>
    <w:rsid w:val="00D96F1B"/>
    <w:rsid w:val="00D971CF"/>
    <w:rsid w:val="00D971DB"/>
    <w:rsid w:val="00D97314"/>
    <w:rsid w:val="00D97445"/>
    <w:rsid w:val="00D975DE"/>
    <w:rsid w:val="00D9768A"/>
    <w:rsid w:val="00D978F8"/>
    <w:rsid w:val="00D97961"/>
    <w:rsid w:val="00D97BBD"/>
    <w:rsid w:val="00D97C36"/>
    <w:rsid w:val="00D97CD7"/>
    <w:rsid w:val="00DA02B5"/>
    <w:rsid w:val="00DA0380"/>
    <w:rsid w:val="00DA0590"/>
    <w:rsid w:val="00DA086C"/>
    <w:rsid w:val="00DA0B21"/>
    <w:rsid w:val="00DA136E"/>
    <w:rsid w:val="00DA13BF"/>
    <w:rsid w:val="00DA1469"/>
    <w:rsid w:val="00DA1585"/>
    <w:rsid w:val="00DA1960"/>
    <w:rsid w:val="00DA1C43"/>
    <w:rsid w:val="00DA2046"/>
    <w:rsid w:val="00DA20BC"/>
    <w:rsid w:val="00DA246E"/>
    <w:rsid w:val="00DA262B"/>
    <w:rsid w:val="00DA2767"/>
    <w:rsid w:val="00DA30F6"/>
    <w:rsid w:val="00DA32A7"/>
    <w:rsid w:val="00DA32D7"/>
    <w:rsid w:val="00DA34DD"/>
    <w:rsid w:val="00DA3950"/>
    <w:rsid w:val="00DA39A4"/>
    <w:rsid w:val="00DA3C16"/>
    <w:rsid w:val="00DA3E60"/>
    <w:rsid w:val="00DA407D"/>
    <w:rsid w:val="00DA4275"/>
    <w:rsid w:val="00DA439C"/>
    <w:rsid w:val="00DA43B4"/>
    <w:rsid w:val="00DA4776"/>
    <w:rsid w:val="00DA4EA2"/>
    <w:rsid w:val="00DA4EA4"/>
    <w:rsid w:val="00DA5145"/>
    <w:rsid w:val="00DA520D"/>
    <w:rsid w:val="00DA5330"/>
    <w:rsid w:val="00DA5428"/>
    <w:rsid w:val="00DA5533"/>
    <w:rsid w:val="00DA55D3"/>
    <w:rsid w:val="00DA578D"/>
    <w:rsid w:val="00DA5C81"/>
    <w:rsid w:val="00DA5D30"/>
    <w:rsid w:val="00DA60AD"/>
    <w:rsid w:val="00DA656B"/>
    <w:rsid w:val="00DA6644"/>
    <w:rsid w:val="00DA6680"/>
    <w:rsid w:val="00DA669C"/>
    <w:rsid w:val="00DA66F9"/>
    <w:rsid w:val="00DA6A9D"/>
    <w:rsid w:val="00DA7037"/>
    <w:rsid w:val="00DA76F1"/>
    <w:rsid w:val="00DA77F8"/>
    <w:rsid w:val="00DA7911"/>
    <w:rsid w:val="00DA7B05"/>
    <w:rsid w:val="00DA7BC7"/>
    <w:rsid w:val="00DB0431"/>
    <w:rsid w:val="00DB04B0"/>
    <w:rsid w:val="00DB05CF"/>
    <w:rsid w:val="00DB0C73"/>
    <w:rsid w:val="00DB0D12"/>
    <w:rsid w:val="00DB15B4"/>
    <w:rsid w:val="00DB1F82"/>
    <w:rsid w:val="00DB206D"/>
    <w:rsid w:val="00DB22BD"/>
    <w:rsid w:val="00DB24DD"/>
    <w:rsid w:val="00DB2905"/>
    <w:rsid w:val="00DB2AC6"/>
    <w:rsid w:val="00DB3306"/>
    <w:rsid w:val="00DB3693"/>
    <w:rsid w:val="00DB37CB"/>
    <w:rsid w:val="00DB3D1F"/>
    <w:rsid w:val="00DB4045"/>
    <w:rsid w:val="00DB4498"/>
    <w:rsid w:val="00DB4592"/>
    <w:rsid w:val="00DB4821"/>
    <w:rsid w:val="00DB4835"/>
    <w:rsid w:val="00DB48FB"/>
    <w:rsid w:val="00DB4A08"/>
    <w:rsid w:val="00DB516A"/>
    <w:rsid w:val="00DB5235"/>
    <w:rsid w:val="00DB55D0"/>
    <w:rsid w:val="00DB56B3"/>
    <w:rsid w:val="00DB5C5F"/>
    <w:rsid w:val="00DB5DCA"/>
    <w:rsid w:val="00DB600E"/>
    <w:rsid w:val="00DB61CD"/>
    <w:rsid w:val="00DB6224"/>
    <w:rsid w:val="00DB6311"/>
    <w:rsid w:val="00DB695D"/>
    <w:rsid w:val="00DB739B"/>
    <w:rsid w:val="00DB7416"/>
    <w:rsid w:val="00DB749F"/>
    <w:rsid w:val="00DB797B"/>
    <w:rsid w:val="00DB7BE2"/>
    <w:rsid w:val="00DB7D70"/>
    <w:rsid w:val="00DC00D4"/>
    <w:rsid w:val="00DC0940"/>
    <w:rsid w:val="00DC0FA3"/>
    <w:rsid w:val="00DC110A"/>
    <w:rsid w:val="00DC150C"/>
    <w:rsid w:val="00DC1AE2"/>
    <w:rsid w:val="00DC234B"/>
    <w:rsid w:val="00DC2542"/>
    <w:rsid w:val="00DC2749"/>
    <w:rsid w:val="00DC2A2A"/>
    <w:rsid w:val="00DC2EBA"/>
    <w:rsid w:val="00DC32D1"/>
    <w:rsid w:val="00DC3379"/>
    <w:rsid w:val="00DC33F4"/>
    <w:rsid w:val="00DC3536"/>
    <w:rsid w:val="00DC3567"/>
    <w:rsid w:val="00DC3918"/>
    <w:rsid w:val="00DC3DF3"/>
    <w:rsid w:val="00DC3E60"/>
    <w:rsid w:val="00DC451F"/>
    <w:rsid w:val="00DC474A"/>
    <w:rsid w:val="00DC4C8A"/>
    <w:rsid w:val="00DC4E40"/>
    <w:rsid w:val="00DC52A4"/>
    <w:rsid w:val="00DC5372"/>
    <w:rsid w:val="00DC53E6"/>
    <w:rsid w:val="00DC5951"/>
    <w:rsid w:val="00DC59B2"/>
    <w:rsid w:val="00DC5BAB"/>
    <w:rsid w:val="00DC5D6D"/>
    <w:rsid w:val="00DC5FE4"/>
    <w:rsid w:val="00DC6115"/>
    <w:rsid w:val="00DC6397"/>
    <w:rsid w:val="00DC6669"/>
    <w:rsid w:val="00DC70BF"/>
    <w:rsid w:val="00DC7212"/>
    <w:rsid w:val="00DC7387"/>
    <w:rsid w:val="00DC7ED3"/>
    <w:rsid w:val="00DC7EFE"/>
    <w:rsid w:val="00DC7F75"/>
    <w:rsid w:val="00DC7FF1"/>
    <w:rsid w:val="00DD0304"/>
    <w:rsid w:val="00DD0801"/>
    <w:rsid w:val="00DD0C30"/>
    <w:rsid w:val="00DD1030"/>
    <w:rsid w:val="00DD1201"/>
    <w:rsid w:val="00DD145E"/>
    <w:rsid w:val="00DD1CA7"/>
    <w:rsid w:val="00DD20D4"/>
    <w:rsid w:val="00DD25E2"/>
    <w:rsid w:val="00DD2775"/>
    <w:rsid w:val="00DD3044"/>
    <w:rsid w:val="00DD30B7"/>
    <w:rsid w:val="00DD317D"/>
    <w:rsid w:val="00DD3237"/>
    <w:rsid w:val="00DD389B"/>
    <w:rsid w:val="00DD3921"/>
    <w:rsid w:val="00DD4439"/>
    <w:rsid w:val="00DD47AF"/>
    <w:rsid w:val="00DD48D4"/>
    <w:rsid w:val="00DD4C2B"/>
    <w:rsid w:val="00DD4D22"/>
    <w:rsid w:val="00DD4E24"/>
    <w:rsid w:val="00DD4FF1"/>
    <w:rsid w:val="00DD527F"/>
    <w:rsid w:val="00DD55F6"/>
    <w:rsid w:val="00DD56E0"/>
    <w:rsid w:val="00DD59DC"/>
    <w:rsid w:val="00DD59FD"/>
    <w:rsid w:val="00DD5C02"/>
    <w:rsid w:val="00DD5C5C"/>
    <w:rsid w:val="00DD62E1"/>
    <w:rsid w:val="00DD67AC"/>
    <w:rsid w:val="00DD6BF6"/>
    <w:rsid w:val="00DD6F28"/>
    <w:rsid w:val="00DD7084"/>
    <w:rsid w:val="00DD74FC"/>
    <w:rsid w:val="00DD76B0"/>
    <w:rsid w:val="00DD7895"/>
    <w:rsid w:val="00DD78ED"/>
    <w:rsid w:val="00DD7A93"/>
    <w:rsid w:val="00DE046C"/>
    <w:rsid w:val="00DE0EE7"/>
    <w:rsid w:val="00DE120E"/>
    <w:rsid w:val="00DE14C8"/>
    <w:rsid w:val="00DE1BA5"/>
    <w:rsid w:val="00DE1DB3"/>
    <w:rsid w:val="00DE1DDB"/>
    <w:rsid w:val="00DE1E6E"/>
    <w:rsid w:val="00DE2338"/>
    <w:rsid w:val="00DE250C"/>
    <w:rsid w:val="00DE2864"/>
    <w:rsid w:val="00DE2973"/>
    <w:rsid w:val="00DE298F"/>
    <w:rsid w:val="00DE2D60"/>
    <w:rsid w:val="00DE2E3D"/>
    <w:rsid w:val="00DE3247"/>
    <w:rsid w:val="00DE3756"/>
    <w:rsid w:val="00DE3A54"/>
    <w:rsid w:val="00DE3C85"/>
    <w:rsid w:val="00DE44CB"/>
    <w:rsid w:val="00DE458B"/>
    <w:rsid w:val="00DE474B"/>
    <w:rsid w:val="00DE4762"/>
    <w:rsid w:val="00DE4863"/>
    <w:rsid w:val="00DE4B3B"/>
    <w:rsid w:val="00DE4BF9"/>
    <w:rsid w:val="00DE519A"/>
    <w:rsid w:val="00DE565C"/>
    <w:rsid w:val="00DE5B89"/>
    <w:rsid w:val="00DE5DA8"/>
    <w:rsid w:val="00DE6B13"/>
    <w:rsid w:val="00DE71A6"/>
    <w:rsid w:val="00DE7217"/>
    <w:rsid w:val="00DE7309"/>
    <w:rsid w:val="00DE7326"/>
    <w:rsid w:val="00DE733A"/>
    <w:rsid w:val="00DE74C4"/>
    <w:rsid w:val="00DE7B7D"/>
    <w:rsid w:val="00DE7BDC"/>
    <w:rsid w:val="00DE7F67"/>
    <w:rsid w:val="00DF0BD5"/>
    <w:rsid w:val="00DF0CFA"/>
    <w:rsid w:val="00DF0DC1"/>
    <w:rsid w:val="00DF15CB"/>
    <w:rsid w:val="00DF15DD"/>
    <w:rsid w:val="00DF170F"/>
    <w:rsid w:val="00DF1963"/>
    <w:rsid w:val="00DF1F39"/>
    <w:rsid w:val="00DF2678"/>
    <w:rsid w:val="00DF2682"/>
    <w:rsid w:val="00DF2789"/>
    <w:rsid w:val="00DF29BE"/>
    <w:rsid w:val="00DF2B80"/>
    <w:rsid w:val="00DF31EE"/>
    <w:rsid w:val="00DF343E"/>
    <w:rsid w:val="00DF3579"/>
    <w:rsid w:val="00DF363C"/>
    <w:rsid w:val="00DF3A4F"/>
    <w:rsid w:val="00DF4164"/>
    <w:rsid w:val="00DF421A"/>
    <w:rsid w:val="00DF4376"/>
    <w:rsid w:val="00DF46F8"/>
    <w:rsid w:val="00DF489B"/>
    <w:rsid w:val="00DF4D37"/>
    <w:rsid w:val="00DF4D4A"/>
    <w:rsid w:val="00DF500B"/>
    <w:rsid w:val="00DF5283"/>
    <w:rsid w:val="00DF554C"/>
    <w:rsid w:val="00DF5564"/>
    <w:rsid w:val="00DF55A9"/>
    <w:rsid w:val="00DF5818"/>
    <w:rsid w:val="00DF5DC9"/>
    <w:rsid w:val="00DF5F45"/>
    <w:rsid w:val="00DF6432"/>
    <w:rsid w:val="00DF650F"/>
    <w:rsid w:val="00DF699C"/>
    <w:rsid w:val="00DF6DEF"/>
    <w:rsid w:val="00DF6FDA"/>
    <w:rsid w:val="00DF74E0"/>
    <w:rsid w:val="00DF7833"/>
    <w:rsid w:val="00DF7DA8"/>
    <w:rsid w:val="00E000BF"/>
    <w:rsid w:val="00E0011F"/>
    <w:rsid w:val="00E0026A"/>
    <w:rsid w:val="00E00292"/>
    <w:rsid w:val="00E0030E"/>
    <w:rsid w:val="00E009B2"/>
    <w:rsid w:val="00E00C55"/>
    <w:rsid w:val="00E01457"/>
    <w:rsid w:val="00E01BFA"/>
    <w:rsid w:val="00E022B7"/>
    <w:rsid w:val="00E023EB"/>
    <w:rsid w:val="00E02B3B"/>
    <w:rsid w:val="00E02E08"/>
    <w:rsid w:val="00E03017"/>
    <w:rsid w:val="00E0317E"/>
    <w:rsid w:val="00E0319E"/>
    <w:rsid w:val="00E031EB"/>
    <w:rsid w:val="00E03528"/>
    <w:rsid w:val="00E0398D"/>
    <w:rsid w:val="00E03C67"/>
    <w:rsid w:val="00E03DD0"/>
    <w:rsid w:val="00E03E02"/>
    <w:rsid w:val="00E04159"/>
    <w:rsid w:val="00E0440E"/>
    <w:rsid w:val="00E046F4"/>
    <w:rsid w:val="00E04703"/>
    <w:rsid w:val="00E0488A"/>
    <w:rsid w:val="00E04A20"/>
    <w:rsid w:val="00E04BA7"/>
    <w:rsid w:val="00E04C34"/>
    <w:rsid w:val="00E05329"/>
    <w:rsid w:val="00E0562C"/>
    <w:rsid w:val="00E05885"/>
    <w:rsid w:val="00E06107"/>
    <w:rsid w:val="00E0626D"/>
    <w:rsid w:val="00E0637D"/>
    <w:rsid w:val="00E064B5"/>
    <w:rsid w:val="00E06678"/>
    <w:rsid w:val="00E066DC"/>
    <w:rsid w:val="00E06A73"/>
    <w:rsid w:val="00E06DE4"/>
    <w:rsid w:val="00E06E1F"/>
    <w:rsid w:val="00E071A6"/>
    <w:rsid w:val="00E075A2"/>
    <w:rsid w:val="00E076F6"/>
    <w:rsid w:val="00E078DA"/>
    <w:rsid w:val="00E07AC5"/>
    <w:rsid w:val="00E10105"/>
    <w:rsid w:val="00E10117"/>
    <w:rsid w:val="00E103E1"/>
    <w:rsid w:val="00E104D8"/>
    <w:rsid w:val="00E10744"/>
    <w:rsid w:val="00E10759"/>
    <w:rsid w:val="00E107F5"/>
    <w:rsid w:val="00E10B25"/>
    <w:rsid w:val="00E10C7F"/>
    <w:rsid w:val="00E110FA"/>
    <w:rsid w:val="00E11124"/>
    <w:rsid w:val="00E11128"/>
    <w:rsid w:val="00E112B2"/>
    <w:rsid w:val="00E1139A"/>
    <w:rsid w:val="00E11818"/>
    <w:rsid w:val="00E11988"/>
    <w:rsid w:val="00E119D2"/>
    <w:rsid w:val="00E11C68"/>
    <w:rsid w:val="00E11CD8"/>
    <w:rsid w:val="00E11EDF"/>
    <w:rsid w:val="00E121BD"/>
    <w:rsid w:val="00E122ED"/>
    <w:rsid w:val="00E123CF"/>
    <w:rsid w:val="00E1299C"/>
    <w:rsid w:val="00E12C03"/>
    <w:rsid w:val="00E12C54"/>
    <w:rsid w:val="00E12F64"/>
    <w:rsid w:val="00E1335B"/>
    <w:rsid w:val="00E135E3"/>
    <w:rsid w:val="00E13822"/>
    <w:rsid w:val="00E13842"/>
    <w:rsid w:val="00E13B57"/>
    <w:rsid w:val="00E13C9D"/>
    <w:rsid w:val="00E141AF"/>
    <w:rsid w:val="00E14241"/>
    <w:rsid w:val="00E14250"/>
    <w:rsid w:val="00E143B3"/>
    <w:rsid w:val="00E14677"/>
    <w:rsid w:val="00E1505F"/>
    <w:rsid w:val="00E15418"/>
    <w:rsid w:val="00E15E90"/>
    <w:rsid w:val="00E16611"/>
    <w:rsid w:val="00E16C73"/>
    <w:rsid w:val="00E16EA2"/>
    <w:rsid w:val="00E16F6D"/>
    <w:rsid w:val="00E17036"/>
    <w:rsid w:val="00E170C2"/>
    <w:rsid w:val="00E17388"/>
    <w:rsid w:val="00E173B3"/>
    <w:rsid w:val="00E17679"/>
    <w:rsid w:val="00E1786F"/>
    <w:rsid w:val="00E17921"/>
    <w:rsid w:val="00E17C4B"/>
    <w:rsid w:val="00E20982"/>
    <w:rsid w:val="00E20D2A"/>
    <w:rsid w:val="00E2159F"/>
    <w:rsid w:val="00E217FF"/>
    <w:rsid w:val="00E21982"/>
    <w:rsid w:val="00E21E3D"/>
    <w:rsid w:val="00E2202D"/>
    <w:rsid w:val="00E222C1"/>
    <w:rsid w:val="00E224CD"/>
    <w:rsid w:val="00E226B8"/>
    <w:rsid w:val="00E22921"/>
    <w:rsid w:val="00E22A25"/>
    <w:rsid w:val="00E22BF4"/>
    <w:rsid w:val="00E23377"/>
    <w:rsid w:val="00E23747"/>
    <w:rsid w:val="00E23838"/>
    <w:rsid w:val="00E23FB2"/>
    <w:rsid w:val="00E24126"/>
    <w:rsid w:val="00E24309"/>
    <w:rsid w:val="00E24AFA"/>
    <w:rsid w:val="00E25463"/>
    <w:rsid w:val="00E25908"/>
    <w:rsid w:val="00E25A07"/>
    <w:rsid w:val="00E25E30"/>
    <w:rsid w:val="00E260F1"/>
    <w:rsid w:val="00E26530"/>
    <w:rsid w:val="00E26602"/>
    <w:rsid w:val="00E269D2"/>
    <w:rsid w:val="00E269E0"/>
    <w:rsid w:val="00E2709B"/>
    <w:rsid w:val="00E270E5"/>
    <w:rsid w:val="00E2754D"/>
    <w:rsid w:val="00E27572"/>
    <w:rsid w:val="00E27B2E"/>
    <w:rsid w:val="00E27FD1"/>
    <w:rsid w:val="00E30046"/>
    <w:rsid w:val="00E3015C"/>
    <w:rsid w:val="00E301D6"/>
    <w:rsid w:val="00E30490"/>
    <w:rsid w:val="00E305F3"/>
    <w:rsid w:val="00E30957"/>
    <w:rsid w:val="00E3099E"/>
    <w:rsid w:val="00E30AAB"/>
    <w:rsid w:val="00E30DCA"/>
    <w:rsid w:val="00E30EC3"/>
    <w:rsid w:val="00E30FE6"/>
    <w:rsid w:val="00E3110D"/>
    <w:rsid w:val="00E31643"/>
    <w:rsid w:val="00E317D6"/>
    <w:rsid w:val="00E3197E"/>
    <w:rsid w:val="00E31AE1"/>
    <w:rsid w:val="00E326E2"/>
    <w:rsid w:val="00E32735"/>
    <w:rsid w:val="00E32A56"/>
    <w:rsid w:val="00E32F28"/>
    <w:rsid w:val="00E33180"/>
    <w:rsid w:val="00E33230"/>
    <w:rsid w:val="00E33388"/>
    <w:rsid w:val="00E335E1"/>
    <w:rsid w:val="00E3424D"/>
    <w:rsid w:val="00E343EF"/>
    <w:rsid w:val="00E3465C"/>
    <w:rsid w:val="00E348D3"/>
    <w:rsid w:val="00E34907"/>
    <w:rsid w:val="00E34A37"/>
    <w:rsid w:val="00E34F4A"/>
    <w:rsid w:val="00E35065"/>
    <w:rsid w:val="00E35151"/>
    <w:rsid w:val="00E357C3"/>
    <w:rsid w:val="00E35FD4"/>
    <w:rsid w:val="00E361B7"/>
    <w:rsid w:val="00E36679"/>
    <w:rsid w:val="00E3676F"/>
    <w:rsid w:val="00E36D1E"/>
    <w:rsid w:val="00E376F3"/>
    <w:rsid w:val="00E376F4"/>
    <w:rsid w:val="00E37852"/>
    <w:rsid w:val="00E402D2"/>
    <w:rsid w:val="00E4048F"/>
    <w:rsid w:val="00E40A4D"/>
    <w:rsid w:val="00E40D5D"/>
    <w:rsid w:val="00E40ED3"/>
    <w:rsid w:val="00E41099"/>
    <w:rsid w:val="00E41637"/>
    <w:rsid w:val="00E416A2"/>
    <w:rsid w:val="00E418A2"/>
    <w:rsid w:val="00E41D86"/>
    <w:rsid w:val="00E43B6F"/>
    <w:rsid w:val="00E43C67"/>
    <w:rsid w:val="00E43D73"/>
    <w:rsid w:val="00E44027"/>
    <w:rsid w:val="00E440D1"/>
    <w:rsid w:val="00E443FD"/>
    <w:rsid w:val="00E4472F"/>
    <w:rsid w:val="00E447B6"/>
    <w:rsid w:val="00E44A50"/>
    <w:rsid w:val="00E45086"/>
    <w:rsid w:val="00E454CF"/>
    <w:rsid w:val="00E45960"/>
    <w:rsid w:val="00E45C12"/>
    <w:rsid w:val="00E45DC8"/>
    <w:rsid w:val="00E45F36"/>
    <w:rsid w:val="00E462FC"/>
    <w:rsid w:val="00E463B7"/>
    <w:rsid w:val="00E46402"/>
    <w:rsid w:val="00E46736"/>
    <w:rsid w:val="00E4682C"/>
    <w:rsid w:val="00E46BF1"/>
    <w:rsid w:val="00E46C6C"/>
    <w:rsid w:val="00E47637"/>
    <w:rsid w:val="00E50008"/>
    <w:rsid w:val="00E50A99"/>
    <w:rsid w:val="00E50C90"/>
    <w:rsid w:val="00E51113"/>
    <w:rsid w:val="00E51528"/>
    <w:rsid w:val="00E51A68"/>
    <w:rsid w:val="00E52402"/>
    <w:rsid w:val="00E52558"/>
    <w:rsid w:val="00E525A1"/>
    <w:rsid w:val="00E52930"/>
    <w:rsid w:val="00E52A9D"/>
    <w:rsid w:val="00E53152"/>
    <w:rsid w:val="00E5319C"/>
    <w:rsid w:val="00E53204"/>
    <w:rsid w:val="00E5332E"/>
    <w:rsid w:val="00E53377"/>
    <w:rsid w:val="00E53434"/>
    <w:rsid w:val="00E53CAE"/>
    <w:rsid w:val="00E53FD3"/>
    <w:rsid w:val="00E53FEE"/>
    <w:rsid w:val="00E54090"/>
    <w:rsid w:val="00E540F8"/>
    <w:rsid w:val="00E54433"/>
    <w:rsid w:val="00E54538"/>
    <w:rsid w:val="00E54978"/>
    <w:rsid w:val="00E54A84"/>
    <w:rsid w:val="00E5506D"/>
    <w:rsid w:val="00E550F8"/>
    <w:rsid w:val="00E5514E"/>
    <w:rsid w:val="00E5570B"/>
    <w:rsid w:val="00E5577D"/>
    <w:rsid w:val="00E55A46"/>
    <w:rsid w:val="00E56087"/>
    <w:rsid w:val="00E561B6"/>
    <w:rsid w:val="00E568C7"/>
    <w:rsid w:val="00E56DE4"/>
    <w:rsid w:val="00E56E72"/>
    <w:rsid w:val="00E572B5"/>
    <w:rsid w:val="00E57369"/>
    <w:rsid w:val="00E5761B"/>
    <w:rsid w:val="00E5786F"/>
    <w:rsid w:val="00E578DD"/>
    <w:rsid w:val="00E6017B"/>
    <w:rsid w:val="00E60716"/>
    <w:rsid w:val="00E60877"/>
    <w:rsid w:val="00E608F5"/>
    <w:rsid w:val="00E609B7"/>
    <w:rsid w:val="00E60A7B"/>
    <w:rsid w:val="00E60B66"/>
    <w:rsid w:val="00E6110C"/>
    <w:rsid w:val="00E61387"/>
    <w:rsid w:val="00E617D8"/>
    <w:rsid w:val="00E61D94"/>
    <w:rsid w:val="00E61FAA"/>
    <w:rsid w:val="00E621B2"/>
    <w:rsid w:val="00E6223C"/>
    <w:rsid w:val="00E6256C"/>
    <w:rsid w:val="00E627B6"/>
    <w:rsid w:val="00E62AC2"/>
    <w:rsid w:val="00E6314A"/>
    <w:rsid w:val="00E631A0"/>
    <w:rsid w:val="00E631E0"/>
    <w:rsid w:val="00E634D9"/>
    <w:rsid w:val="00E63A4E"/>
    <w:rsid w:val="00E644E3"/>
    <w:rsid w:val="00E6459C"/>
    <w:rsid w:val="00E648C3"/>
    <w:rsid w:val="00E64A7F"/>
    <w:rsid w:val="00E64A81"/>
    <w:rsid w:val="00E64B93"/>
    <w:rsid w:val="00E64D32"/>
    <w:rsid w:val="00E6544D"/>
    <w:rsid w:val="00E65460"/>
    <w:rsid w:val="00E65684"/>
    <w:rsid w:val="00E65811"/>
    <w:rsid w:val="00E6596F"/>
    <w:rsid w:val="00E6599F"/>
    <w:rsid w:val="00E65A78"/>
    <w:rsid w:val="00E663AB"/>
    <w:rsid w:val="00E6674A"/>
    <w:rsid w:val="00E66799"/>
    <w:rsid w:val="00E667D5"/>
    <w:rsid w:val="00E66829"/>
    <w:rsid w:val="00E668E9"/>
    <w:rsid w:val="00E66A40"/>
    <w:rsid w:val="00E67035"/>
    <w:rsid w:val="00E670DB"/>
    <w:rsid w:val="00E675B0"/>
    <w:rsid w:val="00E67738"/>
    <w:rsid w:val="00E67ADB"/>
    <w:rsid w:val="00E67B27"/>
    <w:rsid w:val="00E705EF"/>
    <w:rsid w:val="00E7082D"/>
    <w:rsid w:val="00E70A01"/>
    <w:rsid w:val="00E70EDF"/>
    <w:rsid w:val="00E713F2"/>
    <w:rsid w:val="00E71528"/>
    <w:rsid w:val="00E718CA"/>
    <w:rsid w:val="00E719B5"/>
    <w:rsid w:val="00E71E9D"/>
    <w:rsid w:val="00E722ED"/>
    <w:rsid w:val="00E726AA"/>
    <w:rsid w:val="00E72AF3"/>
    <w:rsid w:val="00E72B3D"/>
    <w:rsid w:val="00E72EE3"/>
    <w:rsid w:val="00E72F13"/>
    <w:rsid w:val="00E7320E"/>
    <w:rsid w:val="00E7322D"/>
    <w:rsid w:val="00E7334B"/>
    <w:rsid w:val="00E738FF"/>
    <w:rsid w:val="00E73C0D"/>
    <w:rsid w:val="00E73CB4"/>
    <w:rsid w:val="00E741A0"/>
    <w:rsid w:val="00E7437F"/>
    <w:rsid w:val="00E746FE"/>
    <w:rsid w:val="00E7477A"/>
    <w:rsid w:val="00E749C4"/>
    <w:rsid w:val="00E75321"/>
    <w:rsid w:val="00E75624"/>
    <w:rsid w:val="00E75823"/>
    <w:rsid w:val="00E75A11"/>
    <w:rsid w:val="00E75F63"/>
    <w:rsid w:val="00E75F66"/>
    <w:rsid w:val="00E7620A"/>
    <w:rsid w:val="00E76603"/>
    <w:rsid w:val="00E76986"/>
    <w:rsid w:val="00E76C47"/>
    <w:rsid w:val="00E770BC"/>
    <w:rsid w:val="00E77293"/>
    <w:rsid w:val="00E775A2"/>
    <w:rsid w:val="00E77756"/>
    <w:rsid w:val="00E77A61"/>
    <w:rsid w:val="00E77C32"/>
    <w:rsid w:val="00E77D0A"/>
    <w:rsid w:val="00E80B2A"/>
    <w:rsid w:val="00E80B6F"/>
    <w:rsid w:val="00E80E30"/>
    <w:rsid w:val="00E80E94"/>
    <w:rsid w:val="00E80F80"/>
    <w:rsid w:val="00E81C08"/>
    <w:rsid w:val="00E82358"/>
    <w:rsid w:val="00E8245F"/>
    <w:rsid w:val="00E82B6E"/>
    <w:rsid w:val="00E82BC6"/>
    <w:rsid w:val="00E82CBD"/>
    <w:rsid w:val="00E82E36"/>
    <w:rsid w:val="00E82EA1"/>
    <w:rsid w:val="00E83B0D"/>
    <w:rsid w:val="00E84023"/>
    <w:rsid w:val="00E840DC"/>
    <w:rsid w:val="00E84416"/>
    <w:rsid w:val="00E84881"/>
    <w:rsid w:val="00E84AAC"/>
    <w:rsid w:val="00E84BDC"/>
    <w:rsid w:val="00E84E4C"/>
    <w:rsid w:val="00E8502F"/>
    <w:rsid w:val="00E85380"/>
    <w:rsid w:val="00E8590D"/>
    <w:rsid w:val="00E85B74"/>
    <w:rsid w:val="00E85C94"/>
    <w:rsid w:val="00E861D9"/>
    <w:rsid w:val="00E862F4"/>
    <w:rsid w:val="00E86630"/>
    <w:rsid w:val="00E86D00"/>
    <w:rsid w:val="00E86D2A"/>
    <w:rsid w:val="00E8715D"/>
    <w:rsid w:val="00E871BF"/>
    <w:rsid w:val="00E87601"/>
    <w:rsid w:val="00E87D1A"/>
    <w:rsid w:val="00E87DCA"/>
    <w:rsid w:val="00E901E9"/>
    <w:rsid w:val="00E9045E"/>
    <w:rsid w:val="00E90AC9"/>
    <w:rsid w:val="00E90C80"/>
    <w:rsid w:val="00E91736"/>
    <w:rsid w:val="00E9181A"/>
    <w:rsid w:val="00E91917"/>
    <w:rsid w:val="00E919C7"/>
    <w:rsid w:val="00E91E75"/>
    <w:rsid w:val="00E92387"/>
    <w:rsid w:val="00E92461"/>
    <w:rsid w:val="00E9299E"/>
    <w:rsid w:val="00E929B2"/>
    <w:rsid w:val="00E92A71"/>
    <w:rsid w:val="00E92B86"/>
    <w:rsid w:val="00E92E33"/>
    <w:rsid w:val="00E92E7D"/>
    <w:rsid w:val="00E92F18"/>
    <w:rsid w:val="00E92FD2"/>
    <w:rsid w:val="00E92FE4"/>
    <w:rsid w:val="00E93109"/>
    <w:rsid w:val="00E93243"/>
    <w:rsid w:val="00E93363"/>
    <w:rsid w:val="00E93454"/>
    <w:rsid w:val="00E934F4"/>
    <w:rsid w:val="00E938C7"/>
    <w:rsid w:val="00E93938"/>
    <w:rsid w:val="00E94099"/>
    <w:rsid w:val="00E941A6"/>
    <w:rsid w:val="00E945CE"/>
    <w:rsid w:val="00E9477D"/>
    <w:rsid w:val="00E948B2"/>
    <w:rsid w:val="00E9495C"/>
    <w:rsid w:val="00E94C95"/>
    <w:rsid w:val="00E95089"/>
    <w:rsid w:val="00E956D6"/>
    <w:rsid w:val="00E95970"/>
    <w:rsid w:val="00E95C3E"/>
    <w:rsid w:val="00E95C88"/>
    <w:rsid w:val="00E96077"/>
    <w:rsid w:val="00E96343"/>
    <w:rsid w:val="00E96399"/>
    <w:rsid w:val="00E96446"/>
    <w:rsid w:val="00E965F5"/>
    <w:rsid w:val="00E96F65"/>
    <w:rsid w:val="00E978BF"/>
    <w:rsid w:val="00EA06B9"/>
    <w:rsid w:val="00EA0B46"/>
    <w:rsid w:val="00EA0C71"/>
    <w:rsid w:val="00EA0CEE"/>
    <w:rsid w:val="00EA0E5A"/>
    <w:rsid w:val="00EA1227"/>
    <w:rsid w:val="00EA13C3"/>
    <w:rsid w:val="00EA13C6"/>
    <w:rsid w:val="00EA1405"/>
    <w:rsid w:val="00EA1C0B"/>
    <w:rsid w:val="00EA1CFF"/>
    <w:rsid w:val="00EA1D76"/>
    <w:rsid w:val="00EA1F7B"/>
    <w:rsid w:val="00EA21CF"/>
    <w:rsid w:val="00EA2207"/>
    <w:rsid w:val="00EA2272"/>
    <w:rsid w:val="00EA24A3"/>
    <w:rsid w:val="00EA2F7C"/>
    <w:rsid w:val="00EA3632"/>
    <w:rsid w:val="00EA3AC9"/>
    <w:rsid w:val="00EA3B02"/>
    <w:rsid w:val="00EA3E8F"/>
    <w:rsid w:val="00EA3F67"/>
    <w:rsid w:val="00EA4569"/>
    <w:rsid w:val="00EA4579"/>
    <w:rsid w:val="00EA4BF1"/>
    <w:rsid w:val="00EA4F04"/>
    <w:rsid w:val="00EA5789"/>
    <w:rsid w:val="00EA5963"/>
    <w:rsid w:val="00EA5C2D"/>
    <w:rsid w:val="00EA5DDE"/>
    <w:rsid w:val="00EA6111"/>
    <w:rsid w:val="00EA6604"/>
    <w:rsid w:val="00EA66F2"/>
    <w:rsid w:val="00EA6AB4"/>
    <w:rsid w:val="00EA6BD4"/>
    <w:rsid w:val="00EA6CAC"/>
    <w:rsid w:val="00EA6CFE"/>
    <w:rsid w:val="00EA6F3E"/>
    <w:rsid w:val="00EA7502"/>
    <w:rsid w:val="00EA7712"/>
    <w:rsid w:val="00EA7F39"/>
    <w:rsid w:val="00EB03CE"/>
    <w:rsid w:val="00EB03D6"/>
    <w:rsid w:val="00EB03E7"/>
    <w:rsid w:val="00EB0414"/>
    <w:rsid w:val="00EB05CE"/>
    <w:rsid w:val="00EB0731"/>
    <w:rsid w:val="00EB0943"/>
    <w:rsid w:val="00EB0B4F"/>
    <w:rsid w:val="00EB0CFA"/>
    <w:rsid w:val="00EB0D09"/>
    <w:rsid w:val="00EB0DE9"/>
    <w:rsid w:val="00EB1297"/>
    <w:rsid w:val="00EB1556"/>
    <w:rsid w:val="00EB180C"/>
    <w:rsid w:val="00EB19DF"/>
    <w:rsid w:val="00EB1B3E"/>
    <w:rsid w:val="00EB1CC5"/>
    <w:rsid w:val="00EB20A6"/>
    <w:rsid w:val="00EB23BC"/>
    <w:rsid w:val="00EB251E"/>
    <w:rsid w:val="00EB2AF7"/>
    <w:rsid w:val="00EB2BCC"/>
    <w:rsid w:val="00EB2EBF"/>
    <w:rsid w:val="00EB2F54"/>
    <w:rsid w:val="00EB2FBC"/>
    <w:rsid w:val="00EB3384"/>
    <w:rsid w:val="00EB363F"/>
    <w:rsid w:val="00EB3A9A"/>
    <w:rsid w:val="00EB412E"/>
    <w:rsid w:val="00EB4167"/>
    <w:rsid w:val="00EB445B"/>
    <w:rsid w:val="00EB4B07"/>
    <w:rsid w:val="00EB4B14"/>
    <w:rsid w:val="00EB573C"/>
    <w:rsid w:val="00EB5CE6"/>
    <w:rsid w:val="00EB5D78"/>
    <w:rsid w:val="00EB5D93"/>
    <w:rsid w:val="00EB61CC"/>
    <w:rsid w:val="00EB67C9"/>
    <w:rsid w:val="00EB6891"/>
    <w:rsid w:val="00EB6C12"/>
    <w:rsid w:val="00EB6C9C"/>
    <w:rsid w:val="00EB6DA1"/>
    <w:rsid w:val="00EB713C"/>
    <w:rsid w:val="00EB7238"/>
    <w:rsid w:val="00EB7350"/>
    <w:rsid w:val="00EB74E7"/>
    <w:rsid w:val="00EB7841"/>
    <w:rsid w:val="00EB7958"/>
    <w:rsid w:val="00EB79F1"/>
    <w:rsid w:val="00EB7C00"/>
    <w:rsid w:val="00EB7DCB"/>
    <w:rsid w:val="00EC01CC"/>
    <w:rsid w:val="00EC02C4"/>
    <w:rsid w:val="00EC088B"/>
    <w:rsid w:val="00EC0AE9"/>
    <w:rsid w:val="00EC0C95"/>
    <w:rsid w:val="00EC0D48"/>
    <w:rsid w:val="00EC155C"/>
    <w:rsid w:val="00EC184D"/>
    <w:rsid w:val="00EC188B"/>
    <w:rsid w:val="00EC18BC"/>
    <w:rsid w:val="00EC1994"/>
    <w:rsid w:val="00EC1D53"/>
    <w:rsid w:val="00EC1EE9"/>
    <w:rsid w:val="00EC1F94"/>
    <w:rsid w:val="00EC29D2"/>
    <w:rsid w:val="00EC2B2A"/>
    <w:rsid w:val="00EC31B0"/>
    <w:rsid w:val="00EC3499"/>
    <w:rsid w:val="00EC352A"/>
    <w:rsid w:val="00EC3B9D"/>
    <w:rsid w:val="00EC4530"/>
    <w:rsid w:val="00EC49D8"/>
    <w:rsid w:val="00EC4AF9"/>
    <w:rsid w:val="00EC4BD1"/>
    <w:rsid w:val="00EC52B6"/>
    <w:rsid w:val="00EC5709"/>
    <w:rsid w:val="00EC5745"/>
    <w:rsid w:val="00EC595B"/>
    <w:rsid w:val="00EC5C31"/>
    <w:rsid w:val="00EC5D69"/>
    <w:rsid w:val="00EC6035"/>
    <w:rsid w:val="00EC6092"/>
    <w:rsid w:val="00EC60BA"/>
    <w:rsid w:val="00EC6253"/>
    <w:rsid w:val="00EC6269"/>
    <w:rsid w:val="00EC633C"/>
    <w:rsid w:val="00EC63FF"/>
    <w:rsid w:val="00EC6B53"/>
    <w:rsid w:val="00EC6B58"/>
    <w:rsid w:val="00EC6C38"/>
    <w:rsid w:val="00EC6D36"/>
    <w:rsid w:val="00EC7082"/>
    <w:rsid w:val="00EC7444"/>
    <w:rsid w:val="00EC7900"/>
    <w:rsid w:val="00EC79F9"/>
    <w:rsid w:val="00EC7C14"/>
    <w:rsid w:val="00EC7CC8"/>
    <w:rsid w:val="00EC7E5E"/>
    <w:rsid w:val="00ED005F"/>
    <w:rsid w:val="00ED0183"/>
    <w:rsid w:val="00ED11E0"/>
    <w:rsid w:val="00ED11EC"/>
    <w:rsid w:val="00ED1258"/>
    <w:rsid w:val="00ED12C1"/>
    <w:rsid w:val="00ED1684"/>
    <w:rsid w:val="00ED17BD"/>
    <w:rsid w:val="00ED1A8A"/>
    <w:rsid w:val="00ED1A97"/>
    <w:rsid w:val="00ED1B49"/>
    <w:rsid w:val="00ED1BA1"/>
    <w:rsid w:val="00ED1BBC"/>
    <w:rsid w:val="00ED21FA"/>
    <w:rsid w:val="00ED24EE"/>
    <w:rsid w:val="00ED26BE"/>
    <w:rsid w:val="00ED2D4B"/>
    <w:rsid w:val="00ED3D4D"/>
    <w:rsid w:val="00ED408E"/>
    <w:rsid w:val="00ED40D7"/>
    <w:rsid w:val="00ED425F"/>
    <w:rsid w:val="00ED462B"/>
    <w:rsid w:val="00ED47FB"/>
    <w:rsid w:val="00ED4D5D"/>
    <w:rsid w:val="00ED5250"/>
    <w:rsid w:val="00ED57B0"/>
    <w:rsid w:val="00ED5FF8"/>
    <w:rsid w:val="00ED614E"/>
    <w:rsid w:val="00ED6761"/>
    <w:rsid w:val="00ED68BA"/>
    <w:rsid w:val="00ED6E2F"/>
    <w:rsid w:val="00ED70D2"/>
    <w:rsid w:val="00ED75CE"/>
    <w:rsid w:val="00ED7757"/>
    <w:rsid w:val="00ED7BA1"/>
    <w:rsid w:val="00ED7ED7"/>
    <w:rsid w:val="00EE03E5"/>
    <w:rsid w:val="00EE064F"/>
    <w:rsid w:val="00EE07A6"/>
    <w:rsid w:val="00EE106C"/>
    <w:rsid w:val="00EE1175"/>
    <w:rsid w:val="00EE12B9"/>
    <w:rsid w:val="00EE13A8"/>
    <w:rsid w:val="00EE1722"/>
    <w:rsid w:val="00EE17F7"/>
    <w:rsid w:val="00EE1A2C"/>
    <w:rsid w:val="00EE1EBA"/>
    <w:rsid w:val="00EE2080"/>
    <w:rsid w:val="00EE20DA"/>
    <w:rsid w:val="00EE2262"/>
    <w:rsid w:val="00EE283F"/>
    <w:rsid w:val="00EE2969"/>
    <w:rsid w:val="00EE2980"/>
    <w:rsid w:val="00EE2B45"/>
    <w:rsid w:val="00EE2BAB"/>
    <w:rsid w:val="00EE315B"/>
    <w:rsid w:val="00EE3354"/>
    <w:rsid w:val="00EE357F"/>
    <w:rsid w:val="00EE372D"/>
    <w:rsid w:val="00EE3814"/>
    <w:rsid w:val="00EE3A66"/>
    <w:rsid w:val="00EE3AE7"/>
    <w:rsid w:val="00EE414C"/>
    <w:rsid w:val="00EE425D"/>
    <w:rsid w:val="00EE4345"/>
    <w:rsid w:val="00EE476E"/>
    <w:rsid w:val="00EE4839"/>
    <w:rsid w:val="00EE5665"/>
    <w:rsid w:val="00EE5861"/>
    <w:rsid w:val="00EE5A4A"/>
    <w:rsid w:val="00EE5BB4"/>
    <w:rsid w:val="00EE6013"/>
    <w:rsid w:val="00EE61FA"/>
    <w:rsid w:val="00EE63E5"/>
    <w:rsid w:val="00EE67B4"/>
    <w:rsid w:val="00EE687B"/>
    <w:rsid w:val="00EE6A8A"/>
    <w:rsid w:val="00EE6B37"/>
    <w:rsid w:val="00EE6BEA"/>
    <w:rsid w:val="00EE6E90"/>
    <w:rsid w:val="00EE715D"/>
    <w:rsid w:val="00EE7377"/>
    <w:rsid w:val="00EE7549"/>
    <w:rsid w:val="00EE7727"/>
    <w:rsid w:val="00EE7C4F"/>
    <w:rsid w:val="00EE7CC8"/>
    <w:rsid w:val="00EE7DD6"/>
    <w:rsid w:val="00EF06FD"/>
    <w:rsid w:val="00EF07F0"/>
    <w:rsid w:val="00EF0AF3"/>
    <w:rsid w:val="00EF0B42"/>
    <w:rsid w:val="00EF0D0F"/>
    <w:rsid w:val="00EF0D48"/>
    <w:rsid w:val="00EF1B3E"/>
    <w:rsid w:val="00EF1BC7"/>
    <w:rsid w:val="00EF1C13"/>
    <w:rsid w:val="00EF1C5E"/>
    <w:rsid w:val="00EF1DA4"/>
    <w:rsid w:val="00EF246F"/>
    <w:rsid w:val="00EF273E"/>
    <w:rsid w:val="00EF27FF"/>
    <w:rsid w:val="00EF2908"/>
    <w:rsid w:val="00EF2AB0"/>
    <w:rsid w:val="00EF2C9B"/>
    <w:rsid w:val="00EF30D4"/>
    <w:rsid w:val="00EF32CD"/>
    <w:rsid w:val="00EF32E1"/>
    <w:rsid w:val="00EF3626"/>
    <w:rsid w:val="00EF4097"/>
    <w:rsid w:val="00EF48BA"/>
    <w:rsid w:val="00EF4945"/>
    <w:rsid w:val="00EF4B79"/>
    <w:rsid w:val="00EF546E"/>
    <w:rsid w:val="00EF5505"/>
    <w:rsid w:val="00EF5A39"/>
    <w:rsid w:val="00EF5ABC"/>
    <w:rsid w:val="00EF5CC1"/>
    <w:rsid w:val="00EF5D32"/>
    <w:rsid w:val="00EF5FFB"/>
    <w:rsid w:val="00EF6073"/>
    <w:rsid w:val="00EF683B"/>
    <w:rsid w:val="00EF6D06"/>
    <w:rsid w:val="00EF7383"/>
    <w:rsid w:val="00EF7CA1"/>
    <w:rsid w:val="00EF7F20"/>
    <w:rsid w:val="00EF7FCB"/>
    <w:rsid w:val="00F00470"/>
    <w:rsid w:val="00F0050D"/>
    <w:rsid w:val="00F0085F"/>
    <w:rsid w:val="00F008B6"/>
    <w:rsid w:val="00F00AC9"/>
    <w:rsid w:val="00F00D94"/>
    <w:rsid w:val="00F00FA9"/>
    <w:rsid w:val="00F00FBE"/>
    <w:rsid w:val="00F015FB"/>
    <w:rsid w:val="00F01A10"/>
    <w:rsid w:val="00F01ABA"/>
    <w:rsid w:val="00F01D85"/>
    <w:rsid w:val="00F021D5"/>
    <w:rsid w:val="00F021FB"/>
    <w:rsid w:val="00F02470"/>
    <w:rsid w:val="00F02A22"/>
    <w:rsid w:val="00F02A99"/>
    <w:rsid w:val="00F02B71"/>
    <w:rsid w:val="00F02CA3"/>
    <w:rsid w:val="00F02E27"/>
    <w:rsid w:val="00F033B7"/>
    <w:rsid w:val="00F034A1"/>
    <w:rsid w:val="00F03513"/>
    <w:rsid w:val="00F035F2"/>
    <w:rsid w:val="00F037A4"/>
    <w:rsid w:val="00F0397D"/>
    <w:rsid w:val="00F03EEF"/>
    <w:rsid w:val="00F04075"/>
    <w:rsid w:val="00F04A4F"/>
    <w:rsid w:val="00F04BAD"/>
    <w:rsid w:val="00F04E6F"/>
    <w:rsid w:val="00F052AC"/>
    <w:rsid w:val="00F0598D"/>
    <w:rsid w:val="00F05A46"/>
    <w:rsid w:val="00F05B82"/>
    <w:rsid w:val="00F05D44"/>
    <w:rsid w:val="00F060C7"/>
    <w:rsid w:val="00F06616"/>
    <w:rsid w:val="00F06AC5"/>
    <w:rsid w:val="00F07817"/>
    <w:rsid w:val="00F07A24"/>
    <w:rsid w:val="00F07FE3"/>
    <w:rsid w:val="00F1043F"/>
    <w:rsid w:val="00F10520"/>
    <w:rsid w:val="00F109F8"/>
    <w:rsid w:val="00F10A30"/>
    <w:rsid w:val="00F10D66"/>
    <w:rsid w:val="00F10F0B"/>
    <w:rsid w:val="00F11140"/>
    <w:rsid w:val="00F11771"/>
    <w:rsid w:val="00F11977"/>
    <w:rsid w:val="00F11BB2"/>
    <w:rsid w:val="00F11C3B"/>
    <w:rsid w:val="00F1212B"/>
    <w:rsid w:val="00F12278"/>
    <w:rsid w:val="00F124E9"/>
    <w:rsid w:val="00F12783"/>
    <w:rsid w:val="00F12917"/>
    <w:rsid w:val="00F12A3D"/>
    <w:rsid w:val="00F12F45"/>
    <w:rsid w:val="00F130D0"/>
    <w:rsid w:val="00F135BF"/>
    <w:rsid w:val="00F13CAB"/>
    <w:rsid w:val="00F14324"/>
    <w:rsid w:val="00F14858"/>
    <w:rsid w:val="00F14ABA"/>
    <w:rsid w:val="00F14BC1"/>
    <w:rsid w:val="00F14E09"/>
    <w:rsid w:val="00F14FF6"/>
    <w:rsid w:val="00F15285"/>
    <w:rsid w:val="00F15354"/>
    <w:rsid w:val="00F1599C"/>
    <w:rsid w:val="00F15DBB"/>
    <w:rsid w:val="00F15DD8"/>
    <w:rsid w:val="00F1656A"/>
    <w:rsid w:val="00F168D2"/>
    <w:rsid w:val="00F16DFE"/>
    <w:rsid w:val="00F17223"/>
    <w:rsid w:val="00F1761D"/>
    <w:rsid w:val="00F1769A"/>
    <w:rsid w:val="00F1775C"/>
    <w:rsid w:val="00F17C08"/>
    <w:rsid w:val="00F17E83"/>
    <w:rsid w:val="00F201F0"/>
    <w:rsid w:val="00F20681"/>
    <w:rsid w:val="00F209E0"/>
    <w:rsid w:val="00F20C2F"/>
    <w:rsid w:val="00F21048"/>
    <w:rsid w:val="00F2135B"/>
    <w:rsid w:val="00F21538"/>
    <w:rsid w:val="00F2160D"/>
    <w:rsid w:val="00F2167B"/>
    <w:rsid w:val="00F21A30"/>
    <w:rsid w:val="00F21B1F"/>
    <w:rsid w:val="00F22223"/>
    <w:rsid w:val="00F223AA"/>
    <w:rsid w:val="00F22D79"/>
    <w:rsid w:val="00F22DCA"/>
    <w:rsid w:val="00F22E4F"/>
    <w:rsid w:val="00F23170"/>
    <w:rsid w:val="00F23305"/>
    <w:rsid w:val="00F23879"/>
    <w:rsid w:val="00F23895"/>
    <w:rsid w:val="00F23B35"/>
    <w:rsid w:val="00F23C89"/>
    <w:rsid w:val="00F23CB7"/>
    <w:rsid w:val="00F23F60"/>
    <w:rsid w:val="00F242D2"/>
    <w:rsid w:val="00F245A9"/>
    <w:rsid w:val="00F24D91"/>
    <w:rsid w:val="00F24E9D"/>
    <w:rsid w:val="00F2590A"/>
    <w:rsid w:val="00F25C0E"/>
    <w:rsid w:val="00F25C56"/>
    <w:rsid w:val="00F261CD"/>
    <w:rsid w:val="00F266BC"/>
    <w:rsid w:val="00F26AE2"/>
    <w:rsid w:val="00F26C05"/>
    <w:rsid w:val="00F27B09"/>
    <w:rsid w:val="00F27C0C"/>
    <w:rsid w:val="00F30079"/>
    <w:rsid w:val="00F301C3"/>
    <w:rsid w:val="00F302D9"/>
    <w:rsid w:val="00F3031F"/>
    <w:rsid w:val="00F304D0"/>
    <w:rsid w:val="00F30553"/>
    <w:rsid w:val="00F3060C"/>
    <w:rsid w:val="00F309DD"/>
    <w:rsid w:val="00F30B5C"/>
    <w:rsid w:val="00F3150B"/>
    <w:rsid w:val="00F317C1"/>
    <w:rsid w:val="00F31A81"/>
    <w:rsid w:val="00F31C12"/>
    <w:rsid w:val="00F31EE2"/>
    <w:rsid w:val="00F322CD"/>
    <w:rsid w:val="00F3247F"/>
    <w:rsid w:val="00F3284A"/>
    <w:rsid w:val="00F32957"/>
    <w:rsid w:val="00F32D26"/>
    <w:rsid w:val="00F32E47"/>
    <w:rsid w:val="00F3343D"/>
    <w:rsid w:val="00F3372A"/>
    <w:rsid w:val="00F337ED"/>
    <w:rsid w:val="00F338B8"/>
    <w:rsid w:val="00F33992"/>
    <w:rsid w:val="00F34E57"/>
    <w:rsid w:val="00F35183"/>
    <w:rsid w:val="00F355BE"/>
    <w:rsid w:val="00F35946"/>
    <w:rsid w:val="00F35CFA"/>
    <w:rsid w:val="00F35D4F"/>
    <w:rsid w:val="00F3600C"/>
    <w:rsid w:val="00F369F7"/>
    <w:rsid w:val="00F36EFE"/>
    <w:rsid w:val="00F371F1"/>
    <w:rsid w:val="00F37380"/>
    <w:rsid w:val="00F37E9F"/>
    <w:rsid w:val="00F40331"/>
    <w:rsid w:val="00F40518"/>
    <w:rsid w:val="00F40C44"/>
    <w:rsid w:val="00F40D2D"/>
    <w:rsid w:val="00F40DE8"/>
    <w:rsid w:val="00F411A2"/>
    <w:rsid w:val="00F412FB"/>
    <w:rsid w:val="00F4135F"/>
    <w:rsid w:val="00F41750"/>
    <w:rsid w:val="00F41858"/>
    <w:rsid w:val="00F41F61"/>
    <w:rsid w:val="00F4211F"/>
    <w:rsid w:val="00F42312"/>
    <w:rsid w:val="00F42696"/>
    <w:rsid w:val="00F42757"/>
    <w:rsid w:val="00F42A0C"/>
    <w:rsid w:val="00F42E0D"/>
    <w:rsid w:val="00F438A6"/>
    <w:rsid w:val="00F43A18"/>
    <w:rsid w:val="00F43B47"/>
    <w:rsid w:val="00F441C8"/>
    <w:rsid w:val="00F442C8"/>
    <w:rsid w:val="00F444CB"/>
    <w:rsid w:val="00F44578"/>
    <w:rsid w:val="00F445B9"/>
    <w:rsid w:val="00F4461C"/>
    <w:rsid w:val="00F44802"/>
    <w:rsid w:val="00F44A24"/>
    <w:rsid w:val="00F452E2"/>
    <w:rsid w:val="00F45762"/>
    <w:rsid w:val="00F45B8C"/>
    <w:rsid w:val="00F460D5"/>
    <w:rsid w:val="00F46477"/>
    <w:rsid w:val="00F473A2"/>
    <w:rsid w:val="00F47975"/>
    <w:rsid w:val="00F47DCA"/>
    <w:rsid w:val="00F47F8C"/>
    <w:rsid w:val="00F5032C"/>
    <w:rsid w:val="00F504C9"/>
    <w:rsid w:val="00F50512"/>
    <w:rsid w:val="00F5058F"/>
    <w:rsid w:val="00F510BC"/>
    <w:rsid w:val="00F51629"/>
    <w:rsid w:val="00F51A08"/>
    <w:rsid w:val="00F51ACC"/>
    <w:rsid w:val="00F51BA5"/>
    <w:rsid w:val="00F51CED"/>
    <w:rsid w:val="00F52037"/>
    <w:rsid w:val="00F5239D"/>
    <w:rsid w:val="00F526DA"/>
    <w:rsid w:val="00F53563"/>
    <w:rsid w:val="00F536A6"/>
    <w:rsid w:val="00F53930"/>
    <w:rsid w:val="00F53A99"/>
    <w:rsid w:val="00F546AF"/>
    <w:rsid w:val="00F54D35"/>
    <w:rsid w:val="00F54DBD"/>
    <w:rsid w:val="00F5551A"/>
    <w:rsid w:val="00F5552C"/>
    <w:rsid w:val="00F55B7F"/>
    <w:rsid w:val="00F55ECC"/>
    <w:rsid w:val="00F55F12"/>
    <w:rsid w:val="00F5607B"/>
    <w:rsid w:val="00F5608C"/>
    <w:rsid w:val="00F563ED"/>
    <w:rsid w:val="00F565D7"/>
    <w:rsid w:val="00F566B6"/>
    <w:rsid w:val="00F56880"/>
    <w:rsid w:val="00F56B7C"/>
    <w:rsid w:val="00F56CA8"/>
    <w:rsid w:val="00F56CC8"/>
    <w:rsid w:val="00F5708D"/>
    <w:rsid w:val="00F571E7"/>
    <w:rsid w:val="00F5727E"/>
    <w:rsid w:val="00F57BCA"/>
    <w:rsid w:val="00F57F70"/>
    <w:rsid w:val="00F6080C"/>
    <w:rsid w:val="00F60E7B"/>
    <w:rsid w:val="00F60F0E"/>
    <w:rsid w:val="00F6137C"/>
    <w:rsid w:val="00F61482"/>
    <w:rsid w:val="00F6184E"/>
    <w:rsid w:val="00F6187D"/>
    <w:rsid w:val="00F618B9"/>
    <w:rsid w:val="00F62AFD"/>
    <w:rsid w:val="00F62E28"/>
    <w:rsid w:val="00F63823"/>
    <w:rsid w:val="00F63EAE"/>
    <w:rsid w:val="00F6437F"/>
    <w:rsid w:val="00F64906"/>
    <w:rsid w:val="00F64A62"/>
    <w:rsid w:val="00F64EE6"/>
    <w:rsid w:val="00F651F3"/>
    <w:rsid w:val="00F65E41"/>
    <w:rsid w:val="00F66281"/>
    <w:rsid w:val="00F66285"/>
    <w:rsid w:val="00F66755"/>
    <w:rsid w:val="00F66782"/>
    <w:rsid w:val="00F66D1E"/>
    <w:rsid w:val="00F66E1B"/>
    <w:rsid w:val="00F66F0E"/>
    <w:rsid w:val="00F675DE"/>
    <w:rsid w:val="00F67E91"/>
    <w:rsid w:val="00F700B2"/>
    <w:rsid w:val="00F70233"/>
    <w:rsid w:val="00F7086D"/>
    <w:rsid w:val="00F70984"/>
    <w:rsid w:val="00F70BB7"/>
    <w:rsid w:val="00F71627"/>
    <w:rsid w:val="00F71916"/>
    <w:rsid w:val="00F7196C"/>
    <w:rsid w:val="00F71A82"/>
    <w:rsid w:val="00F723DD"/>
    <w:rsid w:val="00F72443"/>
    <w:rsid w:val="00F72697"/>
    <w:rsid w:val="00F72723"/>
    <w:rsid w:val="00F728C3"/>
    <w:rsid w:val="00F72B05"/>
    <w:rsid w:val="00F72F28"/>
    <w:rsid w:val="00F73118"/>
    <w:rsid w:val="00F73752"/>
    <w:rsid w:val="00F73D90"/>
    <w:rsid w:val="00F74AC5"/>
    <w:rsid w:val="00F74B74"/>
    <w:rsid w:val="00F74BEB"/>
    <w:rsid w:val="00F74D7C"/>
    <w:rsid w:val="00F74DC7"/>
    <w:rsid w:val="00F74E94"/>
    <w:rsid w:val="00F75A1F"/>
    <w:rsid w:val="00F75B6B"/>
    <w:rsid w:val="00F75C67"/>
    <w:rsid w:val="00F76062"/>
    <w:rsid w:val="00F7618F"/>
    <w:rsid w:val="00F7624E"/>
    <w:rsid w:val="00F7656E"/>
    <w:rsid w:val="00F766B0"/>
    <w:rsid w:val="00F766D5"/>
    <w:rsid w:val="00F76F25"/>
    <w:rsid w:val="00F77023"/>
    <w:rsid w:val="00F770AD"/>
    <w:rsid w:val="00F77188"/>
    <w:rsid w:val="00F778CB"/>
    <w:rsid w:val="00F77E6B"/>
    <w:rsid w:val="00F77ED3"/>
    <w:rsid w:val="00F801AC"/>
    <w:rsid w:val="00F80DC0"/>
    <w:rsid w:val="00F80E9B"/>
    <w:rsid w:val="00F81003"/>
    <w:rsid w:val="00F8183F"/>
    <w:rsid w:val="00F81974"/>
    <w:rsid w:val="00F81A08"/>
    <w:rsid w:val="00F81E49"/>
    <w:rsid w:val="00F822D6"/>
    <w:rsid w:val="00F82811"/>
    <w:rsid w:val="00F82A9A"/>
    <w:rsid w:val="00F82D48"/>
    <w:rsid w:val="00F82FFE"/>
    <w:rsid w:val="00F8351C"/>
    <w:rsid w:val="00F83655"/>
    <w:rsid w:val="00F8377D"/>
    <w:rsid w:val="00F83B42"/>
    <w:rsid w:val="00F84021"/>
    <w:rsid w:val="00F84133"/>
    <w:rsid w:val="00F843DF"/>
    <w:rsid w:val="00F84DE0"/>
    <w:rsid w:val="00F8518E"/>
    <w:rsid w:val="00F8520E"/>
    <w:rsid w:val="00F853B3"/>
    <w:rsid w:val="00F857C8"/>
    <w:rsid w:val="00F85CA5"/>
    <w:rsid w:val="00F85CAF"/>
    <w:rsid w:val="00F85CD9"/>
    <w:rsid w:val="00F85CF8"/>
    <w:rsid w:val="00F862AE"/>
    <w:rsid w:val="00F86899"/>
    <w:rsid w:val="00F86C7B"/>
    <w:rsid w:val="00F86D4A"/>
    <w:rsid w:val="00F86EDA"/>
    <w:rsid w:val="00F87454"/>
    <w:rsid w:val="00F8751C"/>
    <w:rsid w:val="00F8772A"/>
    <w:rsid w:val="00F87B71"/>
    <w:rsid w:val="00F87DAC"/>
    <w:rsid w:val="00F90693"/>
    <w:rsid w:val="00F906AE"/>
    <w:rsid w:val="00F908E9"/>
    <w:rsid w:val="00F90B2E"/>
    <w:rsid w:val="00F90C39"/>
    <w:rsid w:val="00F90EED"/>
    <w:rsid w:val="00F91028"/>
    <w:rsid w:val="00F91244"/>
    <w:rsid w:val="00F91454"/>
    <w:rsid w:val="00F916CD"/>
    <w:rsid w:val="00F918E6"/>
    <w:rsid w:val="00F91AA1"/>
    <w:rsid w:val="00F91CC1"/>
    <w:rsid w:val="00F91E43"/>
    <w:rsid w:val="00F9200D"/>
    <w:rsid w:val="00F923B5"/>
    <w:rsid w:val="00F927F2"/>
    <w:rsid w:val="00F9283D"/>
    <w:rsid w:val="00F928E7"/>
    <w:rsid w:val="00F92A58"/>
    <w:rsid w:val="00F931E6"/>
    <w:rsid w:val="00F932BB"/>
    <w:rsid w:val="00F94097"/>
    <w:rsid w:val="00F9448E"/>
    <w:rsid w:val="00F945F7"/>
    <w:rsid w:val="00F94881"/>
    <w:rsid w:val="00F94DC6"/>
    <w:rsid w:val="00F95148"/>
    <w:rsid w:val="00F952CB"/>
    <w:rsid w:val="00F9589F"/>
    <w:rsid w:val="00F959FE"/>
    <w:rsid w:val="00F95B3A"/>
    <w:rsid w:val="00F95F98"/>
    <w:rsid w:val="00F9623E"/>
    <w:rsid w:val="00F962B1"/>
    <w:rsid w:val="00F969A7"/>
    <w:rsid w:val="00F96A2B"/>
    <w:rsid w:val="00F96CA8"/>
    <w:rsid w:val="00F96EAF"/>
    <w:rsid w:val="00F96F71"/>
    <w:rsid w:val="00F96FEA"/>
    <w:rsid w:val="00F97954"/>
    <w:rsid w:val="00F97B9E"/>
    <w:rsid w:val="00F97D15"/>
    <w:rsid w:val="00F97D20"/>
    <w:rsid w:val="00FA00AB"/>
    <w:rsid w:val="00FA03DF"/>
    <w:rsid w:val="00FA05B9"/>
    <w:rsid w:val="00FA071F"/>
    <w:rsid w:val="00FA0994"/>
    <w:rsid w:val="00FA0DB7"/>
    <w:rsid w:val="00FA124A"/>
    <w:rsid w:val="00FA153D"/>
    <w:rsid w:val="00FA17B7"/>
    <w:rsid w:val="00FA1854"/>
    <w:rsid w:val="00FA1B25"/>
    <w:rsid w:val="00FA1E44"/>
    <w:rsid w:val="00FA2897"/>
    <w:rsid w:val="00FA29A6"/>
    <w:rsid w:val="00FA2ADE"/>
    <w:rsid w:val="00FA2C3A"/>
    <w:rsid w:val="00FA315D"/>
    <w:rsid w:val="00FA3CC1"/>
    <w:rsid w:val="00FA3E1D"/>
    <w:rsid w:val="00FA3E58"/>
    <w:rsid w:val="00FA4261"/>
    <w:rsid w:val="00FA4357"/>
    <w:rsid w:val="00FA43E0"/>
    <w:rsid w:val="00FA47D7"/>
    <w:rsid w:val="00FA4BC8"/>
    <w:rsid w:val="00FA4FA3"/>
    <w:rsid w:val="00FA56B7"/>
    <w:rsid w:val="00FA56DE"/>
    <w:rsid w:val="00FA5724"/>
    <w:rsid w:val="00FA5BC8"/>
    <w:rsid w:val="00FA5C5C"/>
    <w:rsid w:val="00FA5ECD"/>
    <w:rsid w:val="00FA6171"/>
    <w:rsid w:val="00FA6213"/>
    <w:rsid w:val="00FA6946"/>
    <w:rsid w:val="00FA6969"/>
    <w:rsid w:val="00FA6AA0"/>
    <w:rsid w:val="00FA6B72"/>
    <w:rsid w:val="00FA6C0B"/>
    <w:rsid w:val="00FA6C16"/>
    <w:rsid w:val="00FA6C98"/>
    <w:rsid w:val="00FA6D6D"/>
    <w:rsid w:val="00FA6D84"/>
    <w:rsid w:val="00FA7200"/>
    <w:rsid w:val="00FA767D"/>
    <w:rsid w:val="00FA7824"/>
    <w:rsid w:val="00FA7884"/>
    <w:rsid w:val="00FB09BA"/>
    <w:rsid w:val="00FB0D39"/>
    <w:rsid w:val="00FB0DFE"/>
    <w:rsid w:val="00FB102C"/>
    <w:rsid w:val="00FB17DA"/>
    <w:rsid w:val="00FB1AA4"/>
    <w:rsid w:val="00FB1AEA"/>
    <w:rsid w:val="00FB1B6A"/>
    <w:rsid w:val="00FB1F84"/>
    <w:rsid w:val="00FB232D"/>
    <w:rsid w:val="00FB305B"/>
    <w:rsid w:val="00FB3599"/>
    <w:rsid w:val="00FB39CF"/>
    <w:rsid w:val="00FB3E46"/>
    <w:rsid w:val="00FB400E"/>
    <w:rsid w:val="00FB46FB"/>
    <w:rsid w:val="00FB495E"/>
    <w:rsid w:val="00FB4E42"/>
    <w:rsid w:val="00FB5468"/>
    <w:rsid w:val="00FB54DE"/>
    <w:rsid w:val="00FB5627"/>
    <w:rsid w:val="00FB56ED"/>
    <w:rsid w:val="00FB577D"/>
    <w:rsid w:val="00FB57C7"/>
    <w:rsid w:val="00FB5812"/>
    <w:rsid w:val="00FB5A75"/>
    <w:rsid w:val="00FB5B34"/>
    <w:rsid w:val="00FB6FE3"/>
    <w:rsid w:val="00FB7129"/>
    <w:rsid w:val="00FB7170"/>
    <w:rsid w:val="00FB7A51"/>
    <w:rsid w:val="00FB7BAB"/>
    <w:rsid w:val="00FC0335"/>
    <w:rsid w:val="00FC04CF"/>
    <w:rsid w:val="00FC0575"/>
    <w:rsid w:val="00FC0580"/>
    <w:rsid w:val="00FC08F7"/>
    <w:rsid w:val="00FC0D4C"/>
    <w:rsid w:val="00FC0D72"/>
    <w:rsid w:val="00FC0ED9"/>
    <w:rsid w:val="00FC0FA9"/>
    <w:rsid w:val="00FC149C"/>
    <w:rsid w:val="00FC14B2"/>
    <w:rsid w:val="00FC15FB"/>
    <w:rsid w:val="00FC1989"/>
    <w:rsid w:val="00FC1AB1"/>
    <w:rsid w:val="00FC1E5F"/>
    <w:rsid w:val="00FC1F92"/>
    <w:rsid w:val="00FC23B3"/>
    <w:rsid w:val="00FC2875"/>
    <w:rsid w:val="00FC2E7F"/>
    <w:rsid w:val="00FC2F85"/>
    <w:rsid w:val="00FC424C"/>
    <w:rsid w:val="00FC43E2"/>
    <w:rsid w:val="00FC491A"/>
    <w:rsid w:val="00FC4A3A"/>
    <w:rsid w:val="00FC4F99"/>
    <w:rsid w:val="00FC566F"/>
    <w:rsid w:val="00FC59A1"/>
    <w:rsid w:val="00FC5A63"/>
    <w:rsid w:val="00FC5D2D"/>
    <w:rsid w:val="00FC5DD9"/>
    <w:rsid w:val="00FC5F93"/>
    <w:rsid w:val="00FC60E1"/>
    <w:rsid w:val="00FC6847"/>
    <w:rsid w:val="00FC69BF"/>
    <w:rsid w:val="00FC6A53"/>
    <w:rsid w:val="00FC7419"/>
    <w:rsid w:val="00FC7C0E"/>
    <w:rsid w:val="00FC7E0F"/>
    <w:rsid w:val="00FC7F09"/>
    <w:rsid w:val="00FD0DA8"/>
    <w:rsid w:val="00FD0F11"/>
    <w:rsid w:val="00FD1099"/>
    <w:rsid w:val="00FD12DA"/>
    <w:rsid w:val="00FD14C0"/>
    <w:rsid w:val="00FD1557"/>
    <w:rsid w:val="00FD17E1"/>
    <w:rsid w:val="00FD1E24"/>
    <w:rsid w:val="00FD1ED7"/>
    <w:rsid w:val="00FD1F50"/>
    <w:rsid w:val="00FD2211"/>
    <w:rsid w:val="00FD2496"/>
    <w:rsid w:val="00FD27BD"/>
    <w:rsid w:val="00FD3117"/>
    <w:rsid w:val="00FD3A5C"/>
    <w:rsid w:val="00FD3F4A"/>
    <w:rsid w:val="00FD4215"/>
    <w:rsid w:val="00FD4AD3"/>
    <w:rsid w:val="00FD5075"/>
    <w:rsid w:val="00FD5186"/>
    <w:rsid w:val="00FD5902"/>
    <w:rsid w:val="00FD5922"/>
    <w:rsid w:val="00FD59A8"/>
    <w:rsid w:val="00FD5C34"/>
    <w:rsid w:val="00FD5E2A"/>
    <w:rsid w:val="00FD6016"/>
    <w:rsid w:val="00FD626B"/>
    <w:rsid w:val="00FD6463"/>
    <w:rsid w:val="00FD65EA"/>
    <w:rsid w:val="00FD68C0"/>
    <w:rsid w:val="00FD6A01"/>
    <w:rsid w:val="00FD6A31"/>
    <w:rsid w:val="00FD6DBC"/>
    <w:rsid w:val="00FD6E8E"/>
    <w:rsid w:val="00FD7050"/>
    <w:rsid w:val="00FD7204"/>
    <w:rsid w:val="00FD74C8"/>
    <w:rsid w:val="00FD7616"/>
    <w:rsid w:val="00FD7632"/>
    <w:rsid w:val="00FD791E"/>
    <w:rsid w:val="00FD799B"/>
    <w:rsid w:val="00FD7DB6"/>
    <w:rsid w:val="00FD7E1E"/>
    <w:rsid w:val="00FD7ECA"/>
    <w:rsid w:val="00FE006C"/>
    <w:rsid w:val="00FE0142"/>
    <w:rsid w:val="00FE01A4"/>
    <w:rsid w:val="00FE050C"/>
    <w:rsid w:val="00FE05AC"/>
    <w:rsid w:val="00FE06E3"/>
    <w:rsid w:val="00FE0B21"/>
    <w:rsid w:val="00FE11CD"/>
    <w:rsid w:val="00FE12D9"/>
    <w:rsid w:val="00FE1383"/>
    <w:rsid w:val="00FE149D"/>
    <w:rsid w:val="00FE1933"/>
    <w:rsid w:val="00FE1CE5"/>
    <w:rsid w:val="00FE1D07"/>
    <w:rsid w:val="00FE1DAE"/>
    <w:rsid w:val="00FE2255"/>
    <w:rsid w:val="00FE23F8"/>
    <w:rsid w:val="00FE254F"/>
    <w:rsid w:val="00FE26F7"/>
    <w:rsid w:val="00FE27E9"/>
    <w:rsid w:val="00FE2A8E"/>
    <w:rsid w:val="00FE3A1A"/>
    <w:rsid w:val="00FE3CC2"/>
    <w:rsid w:val="00FE3DCD"/>
    <w:rsid w:val="00FE3F9C"/>
    <w:rsid w:val="00FE409C"/>
    <w:rsid w:val="00FE41ED"/>
    <w:rsid w:val="00FE45EA"/>
    <w:rsid w:val="00FE477B"/>
    <w:rsid w:val="00FE497F"/>
    <w:rsid w:val="00FE4C4E"/>
    <w:rsid w:val="00FE4DEE"/>
    <w:rsid w:val="00FE4E25"/>
    <w:rsid w:val="00FE4E2A"/>
    <w:rsid w:val="00FE4EC2"/>
    <w:rsid w:val="00FE5485"/>
    <w:rsid w:val="00FE56B0"/>
    <w:rsid w:val="00FE5808"/>
    <w:rsid w:val="00FE5A5D"/>
    <w:rsid w:val="00FE5B1E"/>
    <w:rsid w:val="00FE5D22"/>
    <w:rsid w:val="00FE5E17"/>
    <w:rsid w:val="00FE5EA8"/>
    <w:rsid w:val="00FE60EB"/>
    <w:rsid w:val="00FE612D"/>
    <w:rsid w:val="00FE6745"/>
    <w:rsid w:val="00FE681F"/>
    <w:rsid w:val="00FE694A"/>
    <w:rsid w:val="00FE6B05"/>
    <w:rsid w:val="00FE6D34"/>
    <w:rsid w:val="00FE6DC7"/>
    <w:rsid w:val="00FE6E31"/>
    <w:rsid w:val="00FE6E7E"/>
    <w:rsid w:val="00FE70C6"/>
    <w:rsid w:val="00FE767D"/>
    <w:rsid w:val="00FE76E3"/>
    <w:rsid w:val="00FE7F6C"/>
    <w:rsid w:val="00FF0113"/>
    <w:rsid w:val="00FF01B7"/>
    <w:rsid w:val="00FF0726"/>
    <w:rsid w:val="00FF0922"/>
    <w:rsid w:val="00FF0C4A"/>
    <w:rsid w:val="00FF0F1B"/>
    <w:rsid w:val="00FF129E"/>
    <w:rsid w:val="00FF161A"/>
    <w:rsid w:val="00FF17F0"/>
    <w:rsid w:val="00FF19DE"/>
    <w:rsid w:val="00FF2D53"/>
    <w:rsid w:val="00FF2F14"/>
    <w:rsid w:val="00FF31AA"/>
    <w:rsid w:val="00FF4014"/>
    <w:rsid w:val="00FF425A"/>
    <w:rsid w:val="00FF467F"/>
    <w:rsid w:val="00FF47E5"/>
    <w:rsid w:val="00FF488B"/>
    <w:rsid w:val="00FF4A94"/>
    <w:rsid w:val="00FF4DC4"/>
    <w:rsid w:val="00FF4ED4"/>
    <w:rsid w:val="00FF52D3"/>
    <w:rsid w:val="00FF57F3"/>
    <w:rsid w:val="00FF5BDE"/>
    <w:rsid w:val="00FF5F7B"/>
    <w:rsid w:val="00FF7049"/>
    <w:rsid w:val="00FF720E"/>
    <w:rsid w:val="00FF7226"/>
    <w:rsid w:val="00FF73FF"/>
    <w:rsid w:val="00FF75FC"/>
    <w:rsid w:val="00FF7BDD"/>
    <w:rsid w:val="00FF7DEA"/>
    <w:rsid w:val="00FF7DF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  <o:rules v:ext="edit">
        <o:r id="V:Rule43" type="connector" idref="#AutoShape 73"/>
        <o:r id="V:Rule45" type="connector" idref="#AutoShape 71"/>
        <o:r id="V:Rule46" type="connector" idref="#AutoShape 242"/>
        <o:r id="V:Rule47" type="connector" idref="#_x0000_s1109"/>
        <o:r id="V:Rule48" type="connector" idref="#_x0000_s1081"/>
        <o:r id="V:Rule49" type="connector" idref="#_x0000_s1110"/>
        <o:r id="V:Rule50" type="connector" idref="#AutoShape 88"/>
        <o:r id="V:Rule51" type="connector" idref="#AutoShape 75"/>
        <o:r id="V:Rule52" type="connector" idref="#_x0000_s1105"/>
        <o:r id="V:Rule53" type="connector" idref="#_x0000_s1094"/>
        <o:r id="V:Rule54" type="connector" idref="#AutoShape 77"/>
        <o:r id="V:Rule55" type="connector" idref="#_x0000_s1106"/>
        <o:r id="V:Rule56" type="connector" idref="#_x0000_s1093"/>
        <o:r id="V:Rule57" type="connector" idref="#AutoShape 79"/>
        <o:r id="V:Rule58" type="connector" idref="#AutoShape 268"/>
        <o:r id="V:Rule59" type="connector" idref="#_x0000_s1107"/>
        <o:r id="V:Rule60" type="connector" idref="#AutoShape 82"/>
        <o:r id="V:Rule61" type="connector" idref="#AutoShape 285"/>
        <o:r id="V:Rule62" type="connector" idref="#_x0000_s1102"/>
        <o:r id="V:Rule63" type="connector" idref="#AutoShape 93"/>
        <o:r id="V:Rule64" type="connector" idref="#_x0000_s1092"/>
        <o:r id="V:Rule65" type="connector" idref="#AutoShape 284"/>
        <o:r id="V:Rule66" type="connector" idref="#_x0000_s1101"/>
        <o:r id="V:Rule67" type="connector" idref="#AutoShape 91"/>
        <o:r id="V:Rule68" type="connector" idref="#AutoShape 286"/>
        <o:r id="V:Rule69" type="connector" idref="#_x0000_s1099"/>
        <o:r id="V:Rule70" type="connector" idref="#AutoShape 281"/>
        <o:r id="V:Rule71" type="connector" idref="#AutoShape 72"/>
        <o:r id="V:Rule72" type="connector" idref="#AutoShape 83"/>
        <o:r id="V:Rule73" type="connector" idref="#_x0000_s1086"/>
        <o:r id="V:Rule74" type="connector" idref="#AutoShape 81"/>
        <o:r id="V:Rule75" type="connector" idref="#_x0000_s1104"/>
        <o:r id="V:Rule76" type="connector" idref="#_x0000_s1096"/>
        <o:r id="V:Rule77" type="connector" idref="#_x0000_s1103"/>
        <o:r id="V:Rule78" type="connector" idref="#_x0000_s1085"/>
        <o:r id="V:Rule79" type="connector" idref="#AutoShape 74"/>
        <o:r id="V:Rule80" type="connector" idref="#AutoShape 275"/>
        <o:r id="V:Rule81" type="connector" idref="#AutoShape 85"/>
        <o:r id="V:Rule82" type="connector" idref="#AutoShape 84"/>
        <o:r id="V:Rule83" type="connector" idref="#AutoShape 86"/>
        <o:r id="V:Rule84" type="connector" idref="#AutoShape 283"/>
      </o:rules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ngsana New" w:eastAsia="Calibri" w:hAnsi="Angsana New" w:cs="Angsana New"/>
        <w:lang w:val="en-US" w:eastAsia="en-US" w:bidi="th-TH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07079"/>
    <w:pPr>
      <w:spacing w:after="200" w:line="276" w:lineRule="auto"/>
    </w:pPr>
    <w:rPr>
      <w:rFonts w:asciiTheme="minorHAnsi" w:eastAsiaTheme="minorHAnsi" w:hAnsiTheme="minorHAnsi" w:cstheme="minorBidi"/>
      <w:sz w:val="22"/>
      <w:szCs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6818B2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818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paragraph" w:styleId="Subtitle">
    <w:name w:val="Subtitle"/>
    <w:basedOn w:val="Normal"/>
    <w:next w:val="Normal"/>
    <w:link w:val="SubtitleChar"/>
    <w:uiPriority w:val="11"/>
    <w:qFormat/>
    <w:rsid w:val="006818B2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6818B2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30"/>
    </w:rPr>
  </w:style>
  <w:style w:type="character" w:styleId="Strong">
    <w:name w:val="Strong"/>
    <w:basedOn w:val="DefaultParagraphFont"/>
    <w:uiPriority w:val="22"/>
    <w:qFormat/>
    <w:rsid w:val="006818B2"/>
    <w:rPr>
      <w:b/>
      <w:bCs/>
    </w:rPr>
  </w:style>
  <w:style w:type="character" w:styleId="Emphasis">
    <w:name w:val="Emphasis"/>
    <w:basedOn w:val="DefaultParagraphFont"/>
    <w:uiPriority w:val="20"/>
    <w:qFormat/>
    <w:rsid w:val="006818B2"/>
    <w:rPr>
      <w:i/>
      <w:iCs/>
    </w:rPr>
  </w:style>
  <w:style w:type="paragraph" w:styleId="NoSpacing">
    <w:name w:val="No Spacing"/>
    <w:uiPriority w:val="1"/>
    <w:qFormat/>
    <w:rsid w:val="006818B2"/>
    <w:pPr>
      <w:tabs>
        <w:tab w:val="left" w:pos="851"/>
        <w:tab w:val="left" w:pos="1134"/>
        <w:tab w:val="left" w:pos="1418"/>
        <w:tab w:val="left" w:pos="1701"/>
        <w:tab w:val="left" w:pos="1985"/>
        <w:tab w:val="left" w:pos="2268"/>
        <w:tab w:val="left" w:pos="2552"/>
        <w:tab w:val="left" w:pos="2835"/>
      </w:tabs>
    </w:pPr>
    <w:rPr>
      <w:sz w:val="32"/>
      <w:szCs w:val="40"/>
    </w:rPr>
  </w:style>
  <w:style w:type="paragraph" w:styleId="ListParagraph">
    <w:name w:val="List Paragraph"/>
    <w:basedOn w:val="Normal"/>
    <w:link w:val="ListParagraphChar"/>
    <w:uiPriority w:val="34"/>
    <w:qFormat/>
    <w:rsid w:val="006818B2"/>
    <w:pPr>
      <w:ind w:left="720"/>
      <w:contextualSpacing/>
      <w:jc w:val="thaiDistribute"/>
    </w:pPr>
    <w:rPr>
      <w:rFonts w:eastAsia="Times New Roman"/>
      <w:szCs w:val="40"/>
    </w:rPr>
  </w:style>
  <w:style w:type="paragraph" w:styleId="Quote">
    <w:name w:val="Quote"/>
    <w:basedOn w:val="Normal"/>
    <w:next w:val="Normal"/>
    <w:link w:val="QuoteChar"/>
    <w:uiPriority w:val="29"/>
    <w:qFormat/>
    <w:rsid w:val="006818B2"/>
    <w:rPr>
      <w:i/>
      <w:iCs/>
      <w:color w:val="000000" w:themeColor="text1"/>
      <w:szCs w:val="40"/>
    </w:rPr>
  </w:style>
  <w:style w:type="character" w:customStyle="1" w:styleId="QuoteChar">
    <w:name w:val="Quote Char"/>
    <w:basedOn w:val="DefaultParagraphFont"/>
    <w:link w:val="Quote"/>
    <w:uiPriority w:val="29"/>
    <w:rsid w:val="006818B2"/>
    <w:rPr>
      <w:i/>
      <w:iCs/>
      <w:color w:val="000000" w:themeColor="text1"/>
      <w:sz w:val="32"/>
      <w:szCs w:val="40"/>
    </w:rPr>
  </w:style>
  <w:style w:type="character" w:styleId="SubtleEmphasis">
    <w:name w:val="Subtle Emphasis"/>
    <w:basedOn w:val="DefaultParagraphFont"/>
    <w:uiPriority w:val="19"/>
    <w:qFormat/>
    <w:rsid w:val="006818B2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6818B2"/>
    <w:rPr>
      <w:b/>
      <w:bCs/>
      <w:i/>
      <w:iCs/>
      <w:color w:val="4F81BD" w:themeColor="accent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77C4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77C4"/>
    <w:rPr>
      <w:rFonts w:ascii="Tahoma" w:eastAsiaTheme="minorHAnsi" w:hAnsi="Tahoma"/>
      <w:sz w:val="16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A0434"/>
    <w:rPr>
      <w:rFonts w:asciiTheme="minorHAnsi" w:eastAsia="Times New Roman" w:hAnsiTheme="minorHAnsi" w:cstheme="minorBidi"/>
      <w:sz w:val="22"/>
      <w:szCs w:val="4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ngsana New" w:eastAsia="Calibri" w:hAnsi="Angsana New" w:cs="Angsana New"/>
        <w:lang w:val="en-US" w:eastAsia="en-US" w:bidi="th-TH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07079"/>
    <w:pPr>
      <w:spacing w:after="200" w:line="276" w:lineRule="auto"/>
    </w:pPr>
    <w:rPr>
      <w:rFonts w:asciiTheme="minorHAnsi" w:eastAsiaTheme="minorHAnsi" w:hAnsiTheme="minorHAnsi" w:cstheme="minorBidi"/>
      <w:sz w:val="22"/>
      <w:szCs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6818B2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818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paragraph" w:styleId="Subtitle">
    <w:name w:val="Subtitle"/>
    <w:basedOn w:val="Normal"/>
    <w:next w:val="Normal"/>
    <w:link w:val="SubtitleChar"/>
    <w:uiPriority w:val="11"/>
    <w:qFormat/>
    <w:rsid w:val="006818B2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6818B2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30"/>
    </w:rPr>
  </w:style>
  <w:style w:type="character" w:styleId="Strong">
    <w:name w:val="Strong"/>
    <w:basedOn w:val="DefaultParagraphFont"/>
    <w:uiPriority w:val="22"/>
    <w:qFormat/>
    <w:rsid w:val="006818B2"/>
    <w:rPr>
      <w:b/>
      <w:bCs/>
    </w:rPr>
  </w:style>
  <w:style w:type="character" w:styleId="Emphasis">
    <w:name w:val="Emphasis"/>
    <w:basedOn w:val="DefaultParagraphFont"/>
    <w:uiPriority w:val="20"/>
    <w:qFormat/>
    <w:rsid w:val="006818B2"/>
    <w:rPr>
      <w:i/>
      <w:iCs/>
    </w:rPr>
  </w:style>
  <w:style w:type="paragraph" w:styleId="NoSpacing">
    <w:name w:val="No Spacing"/>
    <w:uiPriority w:val="1"/>
    <w:qFormat/>
    <w:rsid w:val="006818B2"/>
    <w:pPr>
      <w:tabs>
        <w:tab w:val="left" w:pos="851"/>
        <w:tab w:val="left" w:pos="1134"/>
        <w:tab w:val="left" w:pos="1418"/>
        <w:tab w:val="left" w:pos="1701"/>
        <w:tab w:val="left" w:pos="1985"/>
        <w:tab w:val="left" w:pos="2268"/>
        <w:tab w:val="left" w:pos="2552"/>
        <w:tab w:val="left" w:pos="2835"/>
      </w:tabs>
    </w:pPr>
    <w:rPr>
      <w:sz w:val="32"/>
      <w:szCs w:val="40"/>
    </w:rPr>
  </w:style>
  <w:style w:type="paragraph" w:styleId="ListParagraph">
    <w:name w:val="List Paragraph"/>
    <w:basedOn w:val="Normal"/>
    <w:link w:val="ListParagraphChar"/>
    <w:uiPriority w:val="34"/>
    <w:qFormat/>
    <w:rsid w:val="006818B2"/>
    <w:pPr>
      <w:ind w:left="720"/>
      <w:contextualSpacing/>
      <w:jc w:val="thaiDistribute"/>
    </w:pPr>
    <w:rPr>
      <w:rFonts w:eastAsia="Times New Roman"/>
      <w:szCs w:val="40"/>
    </w:rPr>
  </w:style>
  <w:style w:type="paragraph" w:styleId="Quote">
    <w:name w:val="Quote"/>
    <w:basedOn w:val="Normal"/>
    <w:next w:val="Normal"/>
    <w:link w:val="QuoteChar"/>
    <w:uiPriority w:val="29"/>
    <w:qFormat/>
    <w:rsid w:val="006818B2"/>
    <w:rPr>
      <w:i/>
      <w:iCs/>
      <w:color w:val="000000" w:themeColor="text1"/>
      <w:szCs w:val="40"/>
    </w:rPr>
  </w:style>
  <w:style w:type="character" w:customStyle="1" w:styleId="QuoteChar">
    <w:name w:val="Quote Char"/>
    <w:basedOn w:val="DefaultParagraphFont"/>
    <w:link w:val="Quote"/>
    <w:uiPriority w:val="29"/>
    <w:rsid w:val="006818B2"/>
    <w:rPr>
      <w:i/>
      <w:iCs/>
      <w:color w:val="000000" w:themeColor="text1"/>
      <w:sz w:val="32"/>
      <w:szCs w:val="40"/>
    </w:rPr>
  </w:style>
  <w:style w:type="character" w:styleId="SubtleEmphasis">
    <w:name w:val="Subtle Emphasis"/>
    <w:basedOn w:val="DefaultParagraphFont"/>
    <w:uiPriority w:val="19"/>
    <w:qFormat/>
    <w:rsid w:val="006818B2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6818B2"/>
    <w:rPr>
      <w:b/>
      <w:bCs/>
      <w:i/>
      <w:iCs/>
      <w:color w:val="4F81BD" w:themeColor="accent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77C4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77C4"/>
    <w:rPr>
      <w:rFonts w:ascii="Tahoma" w:eastAsiaTheme="minorHAnsi" w:hAnsi="Tahoma"/>
      <w:sz w:val="16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A0434"/>
    <w:rPr>
      <w:rFonts w:asciiTheme="minorHAnsi" w:eastAsia="Times New Roman" w:hAnsiTheme="minorHAnsi" w:cstheme="minorBidi"/>
      <w:sz w:val="22"/>
      <w:szCs w:val="4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image" Target="media/image9.png"/><Relationship Id="rId18" Type="http://schemas.microsoft.com/office/2007/relationships/stylesWithEffects" Target="stylesWithEffects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image" Target="media/image8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8</Pages>
  <Words>829</Words>
  <Characters>4730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4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NY</dc:creator>
  <cp:lastModifiedBy>SONY</cp:lastModifiedBy>
  <cp:revision>11</cp:revision>
  <cp:lastPrinted>2016-04-04T09:54:00Z</cp:lastPrinted>
  <dcterms:created xsi:type="dcterms:W3CDTF">2016-12-05T14:11:00Z</dcterms:created>
  <dcterms:modified xsi:type="dcterms:W3CDTF">2016-12-06T01:45:00Z</dcterms:modified>
</cp:coreProperties>
</file>